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2F6CE0" w14:textId="3370A0B2" w:rsidR="003B2A52" w:rsidRDefault="003B2A52">
      <w:commentRangeStart w:id="0"/>
      <w:r>
        <w:t>Vaccine supplement</w:t>
      </w:r>
      <w:commentRangeEnd w:id="0"/>
      <w:r>
        <w:rPr>
          <w:rStyle w:val="CommentReference"/>
        </w:rPr>
        <w:commentReference w:id="0"/>
      </w:r>
    </w:p>
    <w:p w14:paraId="338263F1" w14:textId="77777777" w:rsidR="00D669F7" w:rsidRDefault="00D669F7"/>
    <w:p w14:paraId="1CC54FE6" w14:textId="503244B3" w:rsidR="00C33541" w:rsidRPr="000B3F82" w:rsidRDefault="00C33541">
      <w:pPr>
        <w:rPr>
          <w:b/>
        </w:rPr>
      </w:pPr>
      <w:r w:rsidRPr="000B3F82">
        <w:rPr>
          <w:b/>
        </w:rPr>
        <w:t xml:space="preserve">Title: </w:t>
      </w:r>
    </w:p>
    <w:p w14:paraId="496611A3" w14:textId="2D9387D1" w:rsidR="00C33541" w:rsidRPr="000B3F82" w:rsidRDefault="005155DB">
      <w:r w:rsidRPr="000B3F82">
        <w:t xml:space="preserve">Modeling the impact of </w:t>
      </w:r>
      <w:r w:rsidR="003376D8" w:rsidRPr="000B3F82">
        <w:t xml:space="preserve">vaccination for </w:t>
      </w:r>
      <w:r w:rsidR="008F6241" w:rsidRPr="000B3F82">
        <w:t xml:space="preserve">the </w:t>
      </w:r>
      <w:r w:rsidRPr="000B3F82">
        <w:t>Immunization Agenda 2030: deaths averted due to vaccination against 14 pathogens in 194 countries from 2021-2030</w:t>
      </w:r>
    </w:p>
    <w:p w14:paraId="2C5CC7FF" w14:textId="77777777" w:rsidR="000855FC" w:rsidRDefault="000855FC"/>
    <w:p w14:paraId="286FCA4E" w14:textId="685BFF44" w:rsidR="00C33541" w:rsidRPr="000B3F82" w:rsidRDefault="00C33541">
      <w:pPr>
        <w:rPr>
          <w:b/>
        </w:rPr>
      </w:pPr>
      <w:r w:rsidRPr="000B3F82">
        <w:rPr>
          <w:b/>
        </w:rPr>
        <w:t>Authors:</w:t>
      </w:r>
    </w:p>
    <w:p w14:paraId="7DEE53A5" w14:textId="2C17C08E" w:rsidR="00C33541" w:rsidRDefault="00980D41">
      <w:r>
        <w:t>Austin</w:t>
      </w:r>
      <w:r w:rsidR="008C4164">
        <w:t xml:space="preserve"> </w:t>
      </w:r>
      <w:r>
        <w:t>Carter</w:t>
      </w:r>
      <w:r w:rsidR="00381B16" w:rsidRPr="000B3F82">
        <w:rPr>
          <w:vertAlign w:val="superscript"/>
        </w:rPr>
        <w:t>1</w:t>
      </w:r>
      <w:r>
        <w:t>,</w:t>
      </w:r>
      <w:r w:rsidR="00775417">
        <w:rPr>
          <w:vertAlign w:val="superscript"/>
        </w:rPr>
        <w:t xml:space="preserve"> </w:t>
      </w:r>
      <w:r>
        <w:t>William Msemburi</w:t>
      </w:r>
      <w:r w:rsidR="00381B16" w:rsidRPr="000B3F82">
        <w:rPr>
          <w:vertAlign w:val="superscript"/>
        </w:rPr>
        <w:t>2</w:t>
      </w:r>
      <w:r>
        <w:t>, So Yoon Sim</w:t>
      </w:r>
      <w:r w:rsidR="00381B16" w:rsidRPr="000B3F82">
        <w:rPr>
          <w:vertAlign w:val="superscript"/>
        </w:rPr>
        <w:t>3</w:t>
      </w:r>
      <w:r>
        <w:t>, Katy A.M. Gaythorpe</w:t>
      </w:r>
      <w:r w:rsidR="00381B16" w:rsidRPr="000B3F82">
        <w:rPr>
          <w:vertAlign w:val="superscript"/>
        </w:rPr>
        <w:t>4</w:t>
      </w:r>
      <w:r>
        <w:t>, Ann Lindstrand</w:t>
      </w:r>
      <w:r w:rsidR="00381B16" w:rsidRPr="000B3F82">
        <w:rPr>
          <w:vertAlign w:val="superscript"/>
        </w:rPr>
        <w:t>3</w:t>
      </w:r>
      <w:r>
        <w:t>, Raymond Hutubessy</w:t>
      </w:r>
      <w:r w:rsidR="00381B16" w:rsidRPr="000B3F82">
        <w:rPr>
          <w:vertAlign w:val="superscript"/>
        </w:rPr>
        <w:t>3</w:t>
      </w:r>
    </w:p>
    <w:p w14:paraId="233E6F3C" w14:textId="585B7614" w:rsidR="00775417" w:rsidRDefault="00C33541">
      <w:r>
        <w:t>Affiliations:</w:t>
      </w:r>
    </w:p>
    <w:p w14:paraId="1CCA52B3" w14:textId="47CDB036" w:rsidR="00F0386E" w:rsidRDefault="00D7183D" w:rsidP="000B3F82">
      <w:pPr>
        <w:pStyle w:val="ListParagraph"/>
        <w:numPr>
          <w:ilvl w:val="0"/>
          <w:numId w:val="8"/>
        </w:numPr>
      </w:pPr>
      <w:r>
        <w:t>University of Washington, Seattle WA, USA</w:t>
      </w:r>
    </w:p>
    <w:p w14:paraId="50D3707C" w14:textId="38EDE461" w:rsidR="00381B16" w:rsidRDefault="00F0386E" w:rsidP="000B3F82">
      <w:pPr>
        <w:pStyle w:val="ListParagraph"/>
        <w:numPr>
          <w:ilvl w:val="0"/>
          <w:numId w:val="8"/>
        </w:numPr>
      </w:pPr>
      <w:r>
        <w:t>World Health Organization, Division of Data, Analytics and Delivery for Impact (DDI), Geneva, Switzerland</w:t>
      </w:r>
    </w:p>
    <w:p w14:paraId="7B71F4A9" w14:textId="195F3222" w:rsidR="00381B16" w:rsidRDefault="00C33541" w:rsidP="000B3F82">
      <w:pPr>
        <w:pStyle w:val="ListParagraph"/>
        <w:numPr>
          <w:ilvl w:val="0"/>
          <w:numId w:val="8"/>
        </w:numPr>
      </w:pPr>
      <w:r>
        <w:t>World Health Organization, Department of Immunization, Vaccines and Biological</w:t>
      </w:r>
      <w:r w:rsidR="007B7567">
        <w:t>s (IVB)</w:t>
      </w:r>
      <w:r>
        <w:t>, Geneva, Switzerland</w:t>
      </w:r>
    </w:p>
    <w:p w14:paraId="1E8E4C5F" w14:textId="118BDCBF" w:rsidR="007B7567" w:rsidRDefault="00AA2AB3" w:rsidP="000B3F82">
      <w:pPr>
        <w:pStyle w:val="ListParagraph"/>
        <w:numPr>
          <w:ilvl w:val="0"/>
          <w:numId w:val="8"/>
        </w:numPr>
      </w:pPr>
      <w:r>
        <w:t>Imperial College London, London, United Kingdom</w:t>
      </w:r>
    </w:p>
    <w:p w14:paraId="5ACF5B2F" w14:textId="2B525448" w:rsidR="009D66E7" w:rsidRDefault="009D66E7" w:rsidP="009D66E7"/>
    <w:p w14:paraId="693C3A7E" w14:textId="77777777" w:rsidR="00381B16" w:rsidRPr="000B3F82" w:rsidRDefault="00381B16" w:rsidP="00381B16">
      <w:pPr>
        <w:rPr>
          <w:b/>
          <w:bCs/>
        </w:rPr>
      </w:pPr>
      <w:r w:rsidRPr="000B3F82">
        <w:rPr>
          <w:b/>
          <w:bCs/>
        </w:rPr>
        <w:t>Corresponding author:</w:t>
      </w:r>
    </w:p>
    <w:p w14:paraId="469CE238" w14:textId="77777777" w:rsidR="00381B16" w:rsidRDefault="00381B16" w:rsidP="00381B16">
      <w:r>
        <w:t xml:space="preserve">Raymond </w:t>
      </w:r>
      <w:proofErr w:type="spellStart"/>
      <w:r>
        <w:t>Hutubessy</w:t>
      </w:r>
      <w:proofErr w:type="spellEnd"/>
    </w:p>
    <w:p w14:paraId="1078114C" w14:textId="77777777" w:rsidR="00381B16" w:rsidRDefault="00381B16" w:rsidP="009D66E7"/>
    <w:p w14:paraId="5FE9FCE7" w14:textId="77777777" w:rsidR="009D66E7" w:rsidRPr="000B3F82" w:rsidRDefault="009D66E7" w:rsidP="009D66E7">
      <w:pPr>
        <w:rPr>
          <w:b/>
        </w:rPr>
      </w:pPr>
      <w:r w:rsidRPr="000B3F82">
        <w:rPr>
          <w:b/>
        </w:rPr>
        <w:t>Keywords:</w:t>
      </w:r>
    </w:p>
    <w:p w14:paraId="155B350D" w14:textId="77962237" w:rsidR="008D6A07" w:rsidRDefault="009D66E7" w:rsidP="009D66E7">
      <w:r>
        <w:t>Vaccine, immunization, modeling, mortality</w:t>
      </w:r>
      <w:r w:rsidR="00B257D4">
        <w:t>, global public health</w:t>
      </w:r>
    </w:p>
    <w:p w14:paraId="4D17E712" w14:textId="0B9F4E25" w:rsidR="009D66E7" w:rsidRDefault="009D66E7" w:rsidP="009D66E7"/>
    <w:p w14:paraId="7985A613" w14:textId="6D8942BA" w:rsidR="00381B16" w:rsidRPr="000B3F82" w:rsidRDefault="00381B16" w:rsidP="009D66E7">
      <w:pPr>
        <w:rPr>
          <w:b/>
          <w:bCs/>
        </w:rPr>
      </w:pPr>
      <w:r w:rsidRPr="000B3F82">
        <w:rPr>
          <w:b/>
          <w:bCs/>
        </w:rPr>
        <w:t>Conflict of interest</w:t>
      </w:r>
    </w:p>
    <w:p w14:paraId="1C30747C" w14:textId="55AB988E" w:rsidR="009D66E7" w:rsidRDefault="00381B16" w:rsidP="009D66E7">
      <w:r>
        <w:t xml:space="preserve">Authors declare to have no conflict of interest. The project funding was received from the </w:t>
      </w:r>
      <w:r w:rsidR="008F6241">
        <w:t>Bill and Melinda Gates Foundation</w:t>
      </w:r>
      <w:r w:rsidR="005D1C07">
        <w:t xml:space="preserve"> funding was received</w:t>
      </w:r>
      <w:r w:rsidR="008F6241">
        <w:t>.</w:t>
      </w:r>
    </w:p>
    <w:p w14:paraId="7F5C2AD1" w14:textId="77777777" w:rsidR="008261FD" w:rsidRPr="005C78EF" w:rsidRDefault="008261FD">
      <w:pPr>
        <w:rPr>
          <w:rFonts w:cstheme="minorHAnsi"/>
        </w:rPr>
      </w:pPr>
    </w:p>
    <w:p w14:paraId="62754616" w14:textId="480EAB22" w:rsidR="005D5168" w:rsidRPr="000B3F82" w:rsidRDefault="008261FD">
      <w:pPr>
        <w:rPr>
          <w:b/>
        </w:rPr>
      </w:pPr>
      <w:commentRangeStart w:id="1"/>
      <w:r w:rsidRPr="000B3F82">
        <w:rPr>
          <w:b/>
        </w:rPr>
        <w:t>Acknowledgement:</w:t>
      </w:r>
      <w:commentRangeEnd w:id="1"/>
      <w:r w:rsidR="00CB7DFE">
        <w:rPr>
          <w:rStyle w:val="CommentReference"/>
        </w:rPr>
        <w:commentReference w:id="1"/>
      </w:r>
    </w:p>
    <w:p w14:paraId="7B57B385" w14:textId="0B990E6F" w:rsidR="008261FD" w:rsidRPr="000B3F82" w:rsidRDefault="005C78EF">
      <w:pPr>
        <w:rPr>
          <w:i/>
        </w:rPr>
      </w:pPr>
      <w:r w:rsidRPr="000B3F82">
        <w:rPr>
          <w:i/>
        </w:rPr>
        <w:t>(In alphabetical order)</w:t>
      </w:r>
    </w:p>
    <w:p w14:paraId="24AD82C7" w14:textId="4BCDB3D7" w:rsidR="005C78EF" w:rsidRPr="005C78EF" w:rsidRDefault="00DD1B41" w:rsidP="005C78EF">
      <w:pPr>
        <w:autoSpaceDE w:val="0"/>
        <w:autoSpaceDN w:val="0"/>
        <w:adjustRightInd w:val="0"/>
        <w:spacing w:after="0" w:line="240" w:lineRule="auto"/>
        <w:rPr>
          <w:rFonts w:cstheme="minorHAnsi"/>
        </w:rPr>
      </w:pPr>
      <w:r>
        <w:rPr>
          <w:rFonts w:cstheme="minorHAnsi"/>
        </w:rPr>
        <w:t xml:space="preserve">Project </w:t>
      </w:r>
      <w:r w:rsidR="005C78EF" w:rsidRPr="005C78EF">
        <w:rPr>
          <w:rFonts w:cstheme="minorHAnsi"/>
        </w:rPr>
        <w:t>Stakeholder Committee:</w:t>
      </w:r>
    </w:p>
    <w:p w14:paraId="6ECEE6B5" w14:textId="44A67D88" w:rsidR="005C78EF" w:rsidRDefault="005C78EF" w:rsidP="005C78EF">
      <w:pPr>
        <w:autoSpaceDE w:val="0"/>
        <w:autoSpaceDN w:val="0"/>
        <w:adjustRightInd w:val="0"/>
        <w:spacing w:after="0" w:line="240" w:lineRule="auto"/>
        <w:rPr>
          <w:rFonts w:cstheme="minorHAnsi"/>
        </w:rPr>
      </w:pPr>
      <w:r w:rsidRPr="005C78EF">
        <w:rPr>
          <w:rFonts w:cstheme="minorHAnsi"/>
        </w:rPr>
        <w:t xml:space="preserve">Somnath </w:t>
      </w:r>
      <w:proofErr w:type="spellStart"/>
      <w:r w:rsidRPr="005C78EF">
        <w:rPr>
          <w:rFonts w:cstheme="minorHAnsi"/>
        </w:rPr>
        <w:t>Chatteriji</w:t>
      </w:r>
      <w:proofErr w:type="spellEnd"/>
      <w:r w:rsidR="00DD1B41">
        <w:rPr>
          <w:rFonts w:cstheme="minorHAnsi"/>
        </w:rPr>
        <w:t xml:space="preserve"> (WHO)</w:t>
      </w:r>
      <w:r w:rsidRPr="005C78EF">
        <w:rPr>
          <w:rFonts w:cstheme="minorHAnsi"/>
        </w:rPr>
        <w:t xml:space="preserve">, Emily </w:t>
      </w:r>
      <w:proofErr w:type="gramStart"/>
      <w:r w:rsidRPr="005C78EF">
        <w:rPr>
          <w:rFonts w:cstheme="minorHAnsi"/>
        </w:rPr>
        <w:t>Dansereau</w:t>
      </w:r>
      <w:r w:rsidR="00DD1B41">
        <w:rPr>
          <w:rFonts w:cstheme="minorHAnsi"/>
        </w:rPr>
        <w:t>(</w:t>
      </w:r>
      <w:proofErr w:type="gramEnd"/>
      <w:r w:rsidR="00DD1B41">
        <w:rPr>
          <w:rFonts w:cstheme="minorHAnsi"/>
        </w:rPr>
        <w:t>BMGF)</w:t>
      </w:r>
      <w:r w:rsidRPr="005C78EF">
        <w:rPr>
          <w:rFonts w:cstheme="minorHAnsi"/>
        </w:rPr>
        <w:t xml:space="preserve">, Katy </w:t>
      </w:r>
      <w:proofErr w:type="spellStart"/>
      <w:r w:rsidRPr="005C78EF">
        <w:rPr>
          <w:rFonts w:cstheme="minorHAnsi"/>
        </w:rPr>
        <w:t>Gaythorpe</w:t>
      </w:r>
      <w:proofErr w:type="spellEnd"/>
      <w:r w:rsidR="00DD1B41">
        <w:rPr>
          <w:rFonts w:cstheme="minorHAnsi"/>
        </w:rPr>
        <w:t xml:space="preserve"> (VIMC)</w:t>
      </w:r>
      <w:r w:rsidRPr="005C78EF">
        <w:rPr>
          <w:rFonts w:cstheme="minorHAnsi"/>
        </w:rPr>
        <w:t>, Ulla Griffiths</w:t>
      </w:r>
      <w:r w:rsidR="00DD1B41">
        <w:rPr>
          <w:rFonts w:cstheme="minorHAnsi"/>
        </w:rPr>
        <w:t xml:space="preserve"> (UNICEF)</w:t>
      </w:r>
      <w:r w:rsidRPr="005C78EF">
        <w:rPr>
          <w:rFonts w:cstheme="minorHAnsi"/>
        </w:rPr>
        <w:t>, Brittany Hagedorn</w:t>
      </w:r>
      <w:r w:rsidR="00DD1B41">
        <w:rPr>
          <w:rFonts w:cstheme="minorHAnsi"/>
        </w:rPr>
        <w:t xml:space="preserve"> (BMGF)</w:t>
      </w:r>
      <w:r w:rsidRPr="005C78EF">
        <w:rPr>
          <w:rFonts w:cstheme="minorHAnsi"/>
        </w:rPr>
        <w:t>,</w:t>
      </w:r>
      <w:r w:rsidR="00DD1B41">
        <w:rPr>
          <w:rFonts w:cstheme="minorHAnsi"/>
        </w:rPr>
        <w:t xml:space="preserve"> </w:t>
      </w:r>
      <w:r w:rsidRPr="005C78EF">
        <w:rPr>
          <w:rFonts w:cstheme="minorHAnsi"/>
        </w:rPr>
        <w:t>Dan Hogan</w:t>
      </w:r>
      <w:r w:rsidR="00DD1B41">
        <w:rPr>
          <w:rFonts w:cstheme="minorHAnsi"/>
        </w:rPr>
        <w:t xml:space="preserve"> (Gavi)</w:t>
      </w:r>
      <w:r w:rsidRPr="005C78EF">
        <w:rPr>
          <w:rFonts w:cstheme="minorHAnsi"/>
        </w:rPr>
        <w:t xml:space="preserve">, </w:t>
      </w:r>
      <w:r w:rsidR="00415A09">
        <w:rPr>
          <w:rFonts w:cstheme="minorHAnsi"/>
        </w:rPr>
        <w:t xml:space="preserve">Raymond </w:t>
      </w:r>
      <w:proofErr w:type="spellStart"/>
      <w:r w:rsidR="00415A09">
        <w:rPr>
          <w:rFonts w:cstheme="minorHAnsi"/>
        </w:rPr>
        <w:t>Hutubessy</w:t>
      </w:r>
      <w:proofErr w:type="spellEnd"/>
      <w:r w:rsidR="00DD1B41">
        <w:rPr>
          <w:rFonts w:cstheme="minorHAnsi"/>
        </w:rPr>
        <w:t xml:space="preserve"> (WHO)</w:t>
      </w:r>
      <w:r w:rsidR="00415A09">
        <w:rPr>
          <w:rFonts w:cstheme="minorHAnsi"/>
        </w:rPr>
        <w:t xml:space="preserve">, </w:t>
      </w:r>
      <w:r w:rsidRPr="005C78EF">
        <w:rPr>
          <w:rFonts w:cstheme="minorHAnsi"/>
        </w:rPr>
        <w:t xml:space="preserve"> Cherry Kang</w:t>
      </w:r>
      <w:r w:rsidR="00DD1B41">
        <w:rPr>
          <w:rFonts w:cstheme="minorHAnsi"/>
        </w:rPr>
        <w:t xml:space="preserve"> (Christian </w:t>
      </w:r>
      <w:r w:rsidR="00DD1B41">
        <w:rPr>
          <w:rFonts w:cstheme="minorHAnsi"/>
        </w:rPr>
        <w:lastRenderedPageBreak/>
        <w:t>Medical College, Vellore, India)</w:t>
      </w:r>
      <w:r w:rsidRPr="005C78EF">
        <w:rPr>
          <w:rFonts w:cstheme="minorHAnsi"/>
        </w:rPr>
        <w:t>, Walt Orenstein</w:t>
      </w:r>
      <w:r w:rsidR="00DD1B41">
        <w:rPr>
          <w:rFonts w:cstheme="minorHAnsi"/>
        </w:rPr>
        <w:t xml:space="preserve"> (IVIR-AC)</w:t>
      </w:r>
      <w:r w:rsidRPr="005C78EF">
        <w:rPr>
          <w:rFonts w:cstheme="minorHAnsi"/>
        </w:rPr>
        <w:t xml:space="preserve">, Ann </w:t>
      </w:r>
      <w:proofErr w:type="spellStart"/>
      <w:r w:rsidRPr="005C78EF">
        <w:rPr>
          <w:rFonts w:cstheme="minorHAnsi"/>
        </w:rPr>
        <w:t>Lindstrand</w:t>
      </w:r>
      <w:proofErr w:type="spellEnd"/>
      <w:r w:rsidR="00DD1B41">
        <w:rPr>
          <w:rFonts w:cstheme="minorHAnsi"/>
        </w:rPr>
        <w:t xml:space="preserve"> (WHO)</w:t>
      </w:r>
      <w:r w:rsidRPr="005C78EF">
        <w:rPr>
          <w:rFonts w:cstheme="minorHAnsi"/>
        </w:rPr>
        <w:t>, Mike</w:t>
      </w:r>
      <w:r w:rsidR="005D1C07">
        <w:rPr>
          <w:rFonts w:cstheme="minorHAnsi"/>
        </w:rPr>
        <w:t xml:space="preserve"> </w:t>
      </w:r>
      <w:r w:rsidRPr="005C78EF">
        <w:rPr>
          <w:rFonts w:cstheme="minorHAnsi"/>
        </w:rPr>
        <w:t>Lynch</w:t>
      </w:r>
      <w:r w:rsidR="00DD1B41">
        <w:rPr>
          <w:rFonts w:cstheme="minorHAnsi"/>
        </w:rPr>
        <w:t xml:space="preserve"> (CDC)</w:t>
      </w:r>
      <w:r w:rsidRPr="005C78EF">
        <w:rPr>
          <w:rFonts w:cstheme="minorHAnsi"/>
        </w:rPr>
        <w:t>, Jon Mosser</w:t>
      </w:r>
      <w:r w:rsidR="00DD1B41">
        <w:rPr>
          <w:rFonts w:cstheme="minorHAnsi"/>
        </w:rPr>
        <w:t xml:space="preserve"> (IHME)</w:t>
      </w:r>
    </w:p>
    <w:p w14:paraId="0CB2EFD4" w14:textId="77777777" w:rsidR="009C14F4" w:rsidRPr="005C78EF" w:rsidRDefault="009C14F4" w:rsidP="005C78EF">
      <w:pPr>
        <w:autoSpaceDE w:val="0"/>
        <w:autoSpaceDN w:val="0"/>
        <w:adjustRightInd w:val="0"/>
        <w:spacing w:after="0" w:line="240" w:lineRule="auto"/>
        <w:rPr>
          <w:rFonts w:cstheme="minorHAnsi"/>
        </w:rPr>
      </w:pPr>
    </w:p>
    <w:p w14:paraId="127590BD" w14:textId="77777777" w:rsidR="005C78EF" w:rsidRPr="005C78EF" w:rsidRDefault="005C78EF" w:rsidP="005C78EF">
      <w:pPr>
        <w:autoSpaceDE w:val="0"/>
        <w:autoSpaceDN w:val="0"/>
        <w:adjustRightInd w:val="0"/>
        <w:spacing w:after="0" w:line="240" w:lineRule="auto"/>
        <w:rPr>
          <w:rFonts w:cstheme="minorHAnsi"/>
        </w:rPr>
      </w:pPr>
      <w:r w:rsidRPr="005C78EF">
        <w:rPr>
          <w:rFonts w:cstheme="minorHAnsi"/>
        </w:rPr>
        <w:t>WHO:</w:t>
      </w:r>
    </w:p>
    <w:p w14:paraId="433E5430" w14:textId="48F16D75" w:rsidR="005C78EF" w:rsidRPr="005C78EF" w:rsidRDefault="005C78EF" w:rsidP="005C78EF">
      <w:pPr>
        <w:autoSpaceDE w:val="0"/>
        <w:autoSpaceDN w:val="0"/>
        <w:adjustRightInd w:val="0"/>
        <w:spacing w:after="0" w:line="240" w:lineRule="auto"/>
        <w:rPr>
          <w:rFonts w:cstheme="minorHAnsi"/>
        </w:rPr>
      </w:pPr>
      <w:r w:rsidRPr="005C78EF">
        <w:rPr>
          <w:rFonts w:cstheme="minorHAnsi"/>
        </w:rPr>
        <w:t xml:space="preserve">Paul </w:t>
      </w:r>
      <w:proofErr w:type="spellStart"/>
      <w:r w:rsidRPr="005C78EF">
        <w:rPr>
          <w:rFonts w:cstheme="minorHAnsi"/>
        </w:rPr>
        <w:t>Bloem</w:t>
      </w:r>
      <w:proofErr w:type="spellEnd"/>
      <w:r w:rsidRPr="005C78EF">
        <w:rPr>
          <w:rFonts w:cstheme="minorHAnsi"/>
        </w:rPr>
        <w:t xml:space="preserve">, Olivia Bullock, Laurence Alcyone </w:t>
      </w:r>
      <w:proofErr w:type="spellStart"/>
      <w:r w:rsidRPr="005C78EF">
        <w:rPr>
          <w:rFonts w:cstheme="minorHAnsi"/>
        </w:rPr>
        <w:t>Cibrelus</w:t>
      </w:r>
      <w:proofErr w:type="spellEnd"/>
      <w:r w:rsidRPr="005C78EF">
        <w:rPr>
          <w:rFonts w:cstheme="minorHAnsi"/>
        </w:rPr>
        <w:t xml:space="preserve"> Yamamoto, Antoine </w:t>
      </w:r>
      <w:proofErr w:type="spellStart"/>
      <w:r w:rsidRPr="005C78EF">
        <w:rPr>
          <w:rFonts w:cstheme="minorHAnsi"/>
        </w:rPr>
        <w:t>Durupt</w:t>
      </w:r>
      <w:proofErr w:type="spellEnd"/>
      <w:r w:rsidRPr="005C78EF">
        <w:rPr>
          <w:rFonts w:cstheme="minorHAnsi"/>
        </w:rPr>
        <w:t>,</w:t>
      </w:r>
      <w:r w:rsidR="004964B0">
        <w:rPr>
          <w:rFonts w:cstheme="minorHAnsi"/>
        </w:rPr>
        <w:t xml:space="preserve"> </w:t>
      </w:r>
    </w:p>
    <w:p w14:paraId="493091C0" w14:textId="77777777" w:rsidR="005C78EF" w:rsidRPr="005C78EF" w:rsidRDefault="005C78EF" w:rsidP="005C78EF">
      <w:pPr>
        <w:autoSpaceDE w:val="0"/>
        <w:autoSpaceDN w:val="0"/>
        <w:adjustRightInd w:val="0"/>
        <w:spacing w:after="0" w:line="240" w:lineRule="auto"/>
        <w:rPr>
          <w:rFonts w:cstheme="minorHAnsi"/>
        </w:rPr>
      </w:pPr>
      <w:r w:rsidRPr="005C78EF">
        <w:rPr>
          <w:rFonts w:cstheme="minorHAnsi"/>
        </w:rPr>
        <w:t xml:space="preserve">Marta </w:t>
      </w:r>
      <w:proofErr w:type="spellStart"/>
      <w:r w:rsidRPr="005C78EF">
        <w:rPr>
          <w:rFonts w:cstheme="minorHAnsi"/>
        </w:rPr>
        <w:t>Gacic-Dobo</w:t>
      </w:r>
      <w:proofErr w:type="spellEnd"/>
      <w:r w:rsidRPr="005C78EF">
        <w:rPr>
          <w:rFonts w:cstheme="minorHAnsi"/>
        </w:rPr>
        <w:t xml:space="preserve">, Tracey Goodman, Jan </w:t>
      </w:r>
      <w:proofErr w:type="spellStart"/>
      <w:r w:rsidRPr="005C78EF">
        <w:rPr>
          <w:rFonts w:cstheme="minorHAnsi"/>
        </w:rPr>
        <w:t>Grevendonk</w:t>
      </w:r>
      <w:proofErr w:type="spellEnd"/>
      <w:r w:rsidRPr="005C78EF">
        <w:rPr>
          <w:rFonts w:cstheme="minorHAnsi"/>
        </w:rPr>
        <w:t xml:space="preserve">, Joachim Maria </w:t>
      </w:r>
      <w:proofErr w:type="spellStart"/>
      <w:r w:rsidRPr="005C78EF">
        <w:rPr>
          <w:rFonts w:cstheme="minorHAnsi"/>
        </w:rPr>
        <w:t>Hombach</w:t>
      </w:r>
      <w:proofErr w:type="spellEnd"/>
      <w:r w:rsidRPr="005C78EF">
        <w:rPr>
          <w:rFonts w:cstheme="minorHAnsi"/>
        </w:rPr>
        <w:t>, Jennifer</w:t>
      </w:r>
    </w:p>
    <w:p w14:paraId="5B9BC270" w14:textId="4EAF2E67" w:rsidR="000855FC" w:rsidRPr="00C82F41" w:rsidRDefault="005C78EF" w:rsidP="005C78EF">
      <w:pPr>
        <w:rPr>
          <w:rFonts w:cstheme="minorHAnsi"/>
        </w:rPr>
      </w:pPr>
      <w:r w:rsidRPr="00C82F41">
        <w:rPr>
          <w:rFonts w:cstheme="minorHAnsi"/>
        </w:rPr>
        <w:t xml:space="preserve">Horton, Ann </w:t>
      </w:r>
      <w:proofErr w:type="spellStart"/>
      <w:r w:rsidRPr="00C82F41">
        <w:rPr>
          <w:rFonts w:cstheme="minorHAnsi"/>
        </w:rPr>
        <w:t>Lindstrand</w:t>
      </w:r>
      <w:proofErr w:type="spellEnd"/>
      <w:r w:rsidRPr="00C82F41">
        <w:rPr>
          <w:rFonts w:cstheme="minorHAnsi"/>
        </w:rPr>
        <w:t xml:space="preserve">, Katherine O’Brien, Marie-Pierre </w:t>
      </w:r>
      <w:proofErr w:type="spellStart"/>
      <w:r w:rsidRPr="00C82F41">
        <w:rPr>
          <w:rFonts w:cstheme="minorHAnsi"/>
        </w:rPr>
        <w:t>Preziosi</w:t>
      </w:r>
      <w:proofErr w:type="spellEnd"/>
    </w:p>
    <w:p w14:paraId="4F815BFD" w14:textId="77777777" w:rsidR="005C78EF" w:rsidRPr="005C78EF" w:rsidRDefault="005C78EF" w:rsidP="005C78EF">
      <w:pPr>
        <w:autoSpaceDE w:val="0"/>
        <w:autoSpaceDN w:val="0"/>
        <w:adjustRightInd w:val="0"/>
        <w:spacing w:after="0" w:line="240" w:lineRule="auto"/>
        <w:rPr>
          <w:rFonts w:cstheme="minorHAnsi"/>
        </w:rPr>
      </w:pPr>
      <w:r w:rsidRPr="005C78EF">
        <w:rPr>
          <w:rFonts w:cstheme="minorHAnsi"/>
        </w:rPr>
        <w:t>VIMC:</w:t>
      </w:r>
    </w:p>
    <w:p w14:paraId="30B2D6CC" w14:textId="0C7FCDB8" w:rsidR="005C78EF" w:rsidRDefault="005C78EF" w:rsidP="005C78EF">
      <w:pPr>
        <w:autoSpaceDE w:val="0"/>
        <w:autoSpaceDN w:val="0"/>
        <w:adjustRightInd w:val="0"/>
        <w:spacing w:after="0" w:line="240" w:lineRule="auto"/>
        <w:rPr>
          <w:rFonts w:cstheme="minorHAnsi"/>
        </w:rPr>
      </w:pPr>
      <w:r w:rsidRPr="005C78EF">
        <w:rPr>
          <w:rFonts w:cstheme="minorHAnsi"/>
        </w:rPr>
        <w:t xml:space="preserve">Susy Echeverria </w:t>
      </w:r>
      <w:proofErr w:type="spellStart"/>
      <w:r w:rsidRPr="005C78EF">
        <w:rPr>
          <w:rFonts w:cstheme="minorHAnsi"/>
        </w:rPr>
        <w:t>Londono</w:t>
      </w:r>
      <w:proofErr w:type="spellEnd"/>
      <w:r w:rsidRPr="005C78EF">
        <w:rPr>
          <w:rFonts w:cstheme="minorHAnsi"/>
        </w:rPr>
        <w:t xml:space="preserve">, Katy </w:t>
      </w:r>
      <w:proofErr w:type="spellStart"/>
      <w:r w:rsidRPr="005C78EF">
        <w:rPr>
          <w:rFonts w:cstheme="minorHAnsi"/>
        </w:rPr>
        <w:t>Gaythorpe</w:t>
      </w:r>
      <w:proofErr w:type="spellEnd"/>
      <w:r w:rsidRPr="005C78EF">
        <w:rPr>
          <w:rFonts w:cstheme="minorHAnsi"/>
        </w:rPr>
        <w:t>, Jaspreet Toor, Xiang Li, Kim Woodruff</w:t>
      </w:r>
    </w:p>
    <w:p w14:paraId="1E03B79B" w14:textId="77777777" w:rsidR="005C78EF" w:rsidRPr="005C78EF" w:rsidRDefault="005C78EF" w:rsidP="005C78EF">
      <w:pPr>
        <w:autoSpaceDE w:val="0"/>
        <w:autoSpaceDN w:val="0"/>
        <w:adjustRightInd w:val="0"/>
        <w:spacing w:after="0" w:line="240" w:lineRule="auto"/>
        <w:rPr>
          <w:rFonts w:cstheme="minorHAnsi"/>
        </w:rPr>
      </w:pPr>
    </w:p>
    <w:p w14:paraId="57E71A70" w14:textId="1A676AFB" w:rsidR="005C78EF" w:rsidRPr="005C78EF" w:rsidRDefault="005C78EF" w:rsidP="005C78EF">
      <w:pPr>
        <w:autoSpaceDE w:val="0"/>
        <w:autoSpaceDN w:val="0"/>
        <w:adjustRightInd w:val="0"/>
        <w:spacing w:after="0" w:line="240" w:lineRule="auto"/>
        <w:rPr>
          <w:rFonts w:cstheme="minorHAnsi"/>
        </w:rPr>
      </w:pPr>
      <w:r w:rsidRPr="005C78EF">
        <w:rPr>
          <w:rFonts w:cstheme="minorHAnsi"/>
        </w:rPr>
        <w:t>IA2030 M</w:t>
      </w:r>
      <w:r>
        <w:rPr>
          <w:rFonts w:cstheme="minorHAnsi"/>
        </w:rPr>
        <w:t>&amp;</w:t>
      </w:r>
      <w:r w:rsidRPr="005C78EF">
        <w:rPr>
          <w:rFonts w:cstheme="minorHAnsi"/>
        </w:rPr>
        <w:t>E:</w:t>
      </w:r>
    </w:p>
    <w:p w14:paraId="57EE1BB8" w14:textId="0FA76BC9" w:rsidR="005C78EF" w:rsidRDefault="005C78EF" w:rsidP="005C78EF">
      <w:pPr>
        <w:autoSpaceDE w:val="0"/>
        <w:autoSpaceDN w:val="0"/>
        <w:adjustRightInd w:val="0"/>
        <w:spacing w:after="0" w:line="240" w:lineRule="auto"/>
        <w:rPr>
          <w:rFonts w:cstheme="minorHAnsi"/>
        </w:rPr>
      </w:pPr>
      <w:r w:rsidRPr="005C78EF">
        <w:rPr>
          <w:rFonts w:cstheme="minorHAnsi"/>
        </w:rPr>
        <w:t xml:space="preserve">Jan </w:t>
      </w:r>
      <w:proofErr w:type="spellStart"/>
      <w:r w:rsidRPr="005C78EF">
        <w:rPr>
          <w:rFonts w:cstheme="minorHAnsi"/>
        </w:rPr>
        <w:t>Grevendonk</w:t>
      </w:r>
      <w:proofErr w:type="spellEnd"/>
      <w:r w:rsidRPr="005C78EF">
        <w:rPr>
          <w:rFonts w:cstheme="minorHAnsi"/>
        </w:rPr>
        <w:t>, Mike Lynch, Eric Mast, Erin Palmisano, Nargis Rahimi</w:t>
      </w:r>
    </w:p>
    <w:p w14:paraId="24DEB385" w14:textId="77777777" w:rsidR="005C78EF" w:rsidRPr="005C78EF" w:rsidRDefault="005C78EF" w:rsidP="005C78EF">
      <w:pPr>
        <w:autoSpaceDE w:val="0"/>
        <w:autoSpaceDN w:val="0"/>
        <w:adjustRightInd w:val="0"/>
        <w:spacing w:after="0" w:line="240" w:lineRule="auto"/>
        <w:rPr>
          <w:rFonts w:cstheme="minorHAnsi"/>
        </w:rPr>
      </w:pPr>
    </w:p>
    <w:p w14:paraId="14EE0193" w14:textId="66EAD11E" w:rsidR="00EA7C15" w:rsidRDefault="00EA7C15" w:rsidP="005C78EF">
      <w:pPr>
        <w:autoSpaceDE w:val="0"/>
        <w:autoSpaceDN w:val="0"/>
        <w:adjustRightInd w:val="0"/>
        <w:spacing w:after="0" w:line="240" w:lineRule="auto"/>
        <w:rPr>
          <w:rFonts w:cstheme="minorHAnsi"/>
        </w:rPr>
      </w:pPr>
      <w:r>
        <w:rPr>
          <w:rFonts w:cstheme="minorHAnsi"/>
        </w:rPr>
        <w:t>IVIR-AC secretariat:</w:t>
      </w:r>
    </w:p>
    <w:p w14:paraId="59656308" w14:textId="422AAAEA" w:rsidR="00EA7C15" w:rsidRDefault="00EA7C15" w:rsidP="005C78EF">
      <w:pPr>
        <w:autoSpaceDE w:val="0"/>
        <w:autoSpaceDN w:val="0"/>
        <w:adjustRightInd w:val="0"/>
        <w:spacing w:after="0" w:line="240" w:lineRule="auto"/>
        <w:rPr>
          <w:rFonts w:cstheme="minorHAnsi"/>
        </w:rPr>
      </w:pPr>
      <w:proofErr w:type="spellStart"/>
      <w:r>
        <w:rPr>
          <w:rFonts w:cstheme="minorHAnsi"/>
        </w:rPr>
        <w:t>Rola</w:t>
      </w:r>
      <w:proofErr w:type="spellEnd"/>
      <w:r>
        <w:rPr>
          <w:rFonts w:cstheme="minorHAnsi"/>
        </w:rPr>
        <w:t xml:space="preserve"> </w:t>
      </w:r>
      <w:proofErr w:type="spellStart"/>
      <w:r>
        <w:rPr>
          <w:rFonts w:cstheme="minorHAnsi"/>
        </w:rPr>
        <w:t>Egloff</w:t>
      </w:r>
      <w:proofErr w:type="spellEnd"/>
      <w:r>
        <w:rPr>
          <w:rFonts w:cstheme="minorHAnsi"/>
        </w:rPr>
        <w:t xml:space="preserve">, Philipp </w:t>
      </w:r>
      <w:proofErr w:type="spellStart"/>
      <w:r>
        <w:rPr>
          <w:rFonts w:cstheme="minorHAnsi"/>
        </w:rPr>
        <w:t>Lambach</w:t>
      </w:r>
      <w:proofErr w:type="spellEnd"/>
      <w:r>
        <w:rPr>
          <w:rFonts w:cstheme="minorHAnsi"/>
        </w:rPr>
        <w:t>, Kathleen Morales</w:t>
      </w:r>
    </w:p>
    <w:p w14:paraId="3C78E04F" w14:textId="04420095" w:rsidR="00EA7C15" w:rsidRDefault="00EA7C15" w:rsidP="005C78EF">
      <w:pPr>
        <w:autoSpaceDE w:val="0"/>
        <w:autoSpaceDN w:val="0"/>
        <w:adjustRightInd w:val="0"/>
        <w:spacing w:after="0" w:line="240" w:lineRule="auto"/>
        <w:rPr>
          <w:rFonts w:cstheme="minorHAnsi"/>
        </w:rPr>
      </w:pPr>
    </w:p>
    <w:p w14:paraId="731D0B59" w14:textId="3246E60A" w:rsidR="00EA7C15" w:rsidRDefault="00EA7C15" w:rsidP="005C78EF">
      <w:pPr>
        <w:autoSpaceDE w:val="0"/>
        <w:autoSpaceDN w:val="0"/>
        <w:adjustRightInd w:val="0"/>
        <w:spacing w:after="0" w:line="240" w:lineRule="auto"/>
        <w:rPr>
          <w:rFonts w:cstheme="minorHAnsi"/>
        </w:rPr>
      </w:pPr>
      <w:r>
        <w:rPr>
          <w:rFonts w:cstheme="minorHAnsi"/>
        </w:rPr>
        <w:t>IVIR-AC:</w:t>
      </w:r>
    </w:p>
    <w:p w14:paraId="64AA444C" w14:textId="79EBAB0C" w:rsidR="005C78EF" w:rsidRPr="00EA7C15" w:rsidRDefault="00EA7C15" w:rsidP="005C78EF">
      <w:pPr>
        <w:autoSpaceDE w:val="0"/>
        <w:autoSpaceDN w:val="0"/>
        <w:adjustRightInd w:val="0"/>
        <w:spacing w:after="0" w:line="240" w:lineRule="auto"/>
        <w:rPr>
          <w:rFonts w:cstheme="minorHAnsi"/>
        </w:rPr>
      </w:pPr>
      <w:r w:rsidRPr="00EA7C15">
        <w:rPr>
          <w:rFonts w:cstheme="minorHAnsi"/>
        </w:rPr>
        <w:t xml:space="preserve">Mark Jit, </w:t>
      </w:r>
      <w:r w:rsidR="001D260B" w:rsidRPr="00EA7C15">
        <w:rPr>
          <w:rFonts w:cstheme="minorHAnsi"/>
        </w:rPr>
        <w:t xml:space="preserve">Walt Orenstein, </w:t>
      </w:r>
      <w:r w:rsidRPr="00EA7C15">
        <w:rPr>
          <w:rFonts w:cstheme="minorHAnsi"/>
        </w:rPr>
        <w:t xml:space="preserve">Stéphane </w:t>
      </w:r>
      <w:proofErr w:type="spellStart"/>
      <w:r w:rsidRPr="00EA7C15">
        <w:rPr>
          <w:rFonts w:cstheme="minorHAnsi"/>
        </w:rPr>
        <w:t>Verguet</w:t>
      </w:r>
      <w:proofErr w:type="spellEnd"/>
      <w:r w:rsidRPr="00EA7C15">
        <w:rPr>
          <w:rFonts w:cstheme="minorHAnsi"/>
        </w:rPr>
        <w:t>, Joe Wu</w:t>
      </w:r>
      <w:r>
        <w:rPr>
          <w:rFonts w:cstheme="minorHAnsi"/>
        </w:rPr>
        <w:t xml:space="preserve"> &amp; </w:t>
      </w:r>
      <w:r w:rsidRPr="00EA7C15">
        <w:rPr>
          <w:rFonts w:cstheme="minorHAnsi"/>
        </w:rPr>
        <w:t xml:space="preserve">all </w:t>
      </w:r>
      <w:r>
        <w:rPr>
          <w:rFonts w:cstheme="minorHAnsi"/>
        </w:rPr>
        <w:t>m</w:t>
      </w:r>
      <w:r w:rsidR="005C78EF" w:rsidRPr="005C78EF">
        <w:rPr>
          <w:rFonts w:cstheme="minorHAnsi"/>
        </w:rPr>
        <w:t xml:space="preserve">embers of </w:t>
      </w:r>
      <w:r w:rsidR="00F36924">
        <w:rPr>
          <w:rFonts w:cstheme="minorHAnsi"/>
        </w:rPr>
        <w:t>Immunization and Vaccines related Implementation Research Advisory Committee (</w:t>
      </w:r>
      <w:r w:rsidR="005C78EF" w:rsidRPr="005C78EF">
        <w:rPr>
          <w:rFonts w:cstheme="minorHAnsi"/>
        </w:rPr>
        <w:t>IVIR-AC</w:t>
      </w:r>
      <w:r w:rsidR="00F36924">
        <w:rPr>
          <w:rFonts w:cstheme="minorHAnsi"/>
        </w:rPr>
        <w:t>)</w:t>
      </w:r>
    </w:p>
    <w:p w14:paraId="2DF92FD0" w14:textId="77777777" w:rsidR="00EA7C15" w:rsidRDefault="00EA7C15" w:rsidP="005C78EF">
      <w:pPr>
        <w:autoSpaceDE w:val="0"/>
        <w:autoSpaceDN w:val="0"/>
        <w:adjustRightInd w:val="0"/>
        <w:spacing w:after="0" w:line="240" w:lineRule="auto"/>
        <w:rPr>
          <w:rFonts w:cstheme="minorHAnsi"/>
        </w:rPr>
      </w:pPr>
    </w:p>
    <w:p w14:paraId="065922FE" w14:textId="610DD59B" w:rsidR="000855FC" w:rsidRDefault="005C78EF" w:rsidP="00CC2A19">
      <w:pPr>
        <w:autoSpaceDE w:val="0"/>
        <w:autoSpaceDN w:val="0"/>
        <w:adjustRightInd w:val="0"/>
        <w:spacing w:after="0" w:line="240" w:lineRule="auto"/>
        <w:rPr>
          <w:rFonts w:cstheme="minorHAnsi"/>
        </w:rPr>
      </w:pPr>
      <w:r w:rsidRPr="005C78EF">
        <w:rPr>
          <w:rFonts w:cstheme="minorHAnsi"/>
        </w:rPr>
        <w:t>IA2030 M&amp;E Taskforce</w:t>
      </w:r>
      <w:r w:rsidR="00CC2A19">
        <w:rPr>
          <w:rFonts w:cstheme="minorHAnsi"/>
        </w:rPr>
        <w:t xml:space="preserve"> and </w:t>
      </w:r>
      <w:r w:rsidRPr="005C78EF">
        <w:rPr>
          <w:rFonts w:cstheme="minorHAnsi"/>
        </w:rPr>
        <w:t>IA2030 joint group of M&amp;A, C&amp;A, O&amp;A representatives</w:t>
      </w:r>
    </w:p>
    <w:p w14:paraId="03694291" w14:textId="77777777" w:rsidR="00CC2A19" w:rsidRPr="005C78EF" w:rsidRDefault="00CC2A19" w:rsidP="000B3F82">
      <w:pPr>
        <w:autoSpaceDE w:val="0"/>
        <w:autoSpaceDN w:val="0"/>
        <w:adjustRightInd w:val="0"/>
        <w:spacing w:after="0" w:line="240" w:lineRule="auto"/>
        <w:rPr>
          <w:rFonts w:cstheme="minorHAnsi"/>
        </w:rPr>
      </w:pPr>
    </w:p>
    <w:p w14:paraId="49EB11DE" w14:textId="30CA6F0A" w:rsidR="006B60C4" w:rsidRDefault="00FC6408" w:rsidP="00595A19">
      <w:r>
        <w:t>The views expressed are those of the authors and do not necessarily represent the view of their respective Organizations.</w:t>
      </w:r>
    </w:p>
    <w:p w14:paraId="5539ACBE" w14:textId="5DEDE941" w:rsidR="00B83736" w:rsidRDefault="00B83736">
      <w:r>
        <w:br w:type="page"/>
      </w:r>
    </w:p>
    <w:p w14:paraId="0ABDFDAC" w14:textId="19605DF0" w:rsidR="00C33541" w:rsidRPr="000B3F82" w:rsidRDefault="00C33541" w:rsidP="00595A19">
      <w:pPr>
        <w:rPr>
          <w:b/>
        </w:rPr>
      </w:pPr>
      <w:commentRangeStart w:id="2"/>
      <w:r w:rsidRPr="000B3F82">
        <w:rPr>
          <w:b/>
        </w:rPr>
        <w:lastRenderedPageBreak/>
        <w:t>Abstract</w:t>
      </w:r>
      <w:r w:rsidR="00595A19" w:rsidRPr="000B3F82">
        <w:rPr>
          <w:b/>
        </w:rPr>
        <w:t xml:space="preserve"> </w:t>
      </w:r>
      <w:r w:rsidR="00770CA7" w:rsidRPr="000B3F82">
        <w:rPr>
          <w:b/>
        </w:rPr>
        <w:t xml:space="preserve"> </w:t>
      </w:r>
      <w:commentRangeEnd w:id="2"/>
      <w:r w:rsidR="00C7065F">
        <w:rPr>
          <w:rStyle w:val="CommentReference"/>
        </w:rPr>
        <w:commentReference w:id="2"/>
      </w:r>
      <w:r w:rsidRPr="000B3F82">
        <w:rPr>
          <w:b/>
        </w:rPr>
        <w:br/>
      </w:r>
    </w:p>
    <w:p w14:paraId="1552A117" w14:textId="77777777" w:rsidR="00375BB5" w:rsidRPr="005945C3" w:rsidRDefault="00375BB5" w:rsidP="000B3F82">
      <w:pPr>
        <w:jc w:val="both"/>
        <w:rPr>
          <w:i/>
          <w:iCs/>
        </w:rPr>
      </w:pPr>
      <w:r w:rsidRPr="005945C3">
        <w:rPr>
          <w:i/>
          <w:iCs/>
        </w:rPr>
        <w:t>Background</w:t>
      </w:r>
    </w:p>
    <w:p w14:paraId="360B971C" w14:textId="78FDD3BB" w:rsidR="00375BB5" w:rsidRDefault="00375BB5" w:rsidP="000B3F82">
      <w:pPr>
        <w:jc w:val="both"/>
      </w:pPr>
      <w:r>
        <w:t xml:space="preserve">The Immunization Agenda 2030 (IA2030) Impact Goal 1.1. aims to reduce the </w:t>
      </w:r>
      <w:r w:rsidR="00AB447D">
        <w:t>number of future deaths averted through immunization</w:t>
      </w:r>
      <w:r>
        <w:t xml:space="preserve"> in the next decade. </w:t>
      </w:r>
      <w:r w:rsidR="00CB7DFE">
        <w:t xml:space="preserve">In order to </w:t>
      </w:r>
      <w:r>
        <w:t>estimate the potential impact according to the aspirational coverage targets for IA2030</w:t>
      </w:r>
      <w:r w:rsidR="00C85158">
        <w:t>,</w:t>
      </w:r>
      <w:r>
        <w:t xml:space="preserve"> </w:t>
      </w:r>
      <w:r w:rsidR="00CB7DFE">
        <w:t xml:space="preserve">we developed an analytical framework and estimated the number of deaths averted </w:t>
      </w:r>
      <w:r w:rsidR="00512DFE">
        <w:t>due to vaccination from 2021-2030</w:t>
      </w:r>
      <w:r w:rsidR="0049693E">
        <w:t xml:space="preserve"> in 194 countries. </w:t>
      </w:r>
    </w:p>
    <w:p w14:paraId="75B0D21A" w14:textId="77777777" w:rsidR="00375BB5" w:rsidRPr="005945C3" w:rsidRDefault="00375BB5" w:rsidP="000B3F82">
      <w:pPr>
        <w:jc w:val="both"/>
        <w:rPr>
          <w:i/>
          <w:iCs/>
        </w:rPr>
      </w:pPr>
      <w:r w:rsidRPr="005945C3">
        <w:rPr>
          <w:i/>
          <w:iCs/>
        </w:rPr>
        <w:t>Method</w:t>
      </w:r>
    </w:p>
    <w:p w14:paraId="13C6BDD0" w14:textId="2969886C" w:rsidR="00375BB5" w:rsidRDefault="00375BB5" w:rsidP="000B3F82">
      <w:pPr>
        <w:jc w:val="both"/>
      </w:pPr>
      <w:r>
        <w:t>A</w:t>
      </w:r>
      <w:r w:rsidRPr="005945C3">
        <w:t xml:space="preserve"> demographic model </w:t>
      </w:r>
      <w:r>
        <w:t xml:space="preserve">was used to determine annual age-specific mortality </w:t>
      </w:r>
      <w:r w:rsidR="00231663">
        <w:t xml:space="preserve">estimates </w:t>
      </w:r>
      <w:r w:rsidR="00041B97">
        <w:t xml:space="preserve">associated with </w:t>
      </w:r>
      <w:r>
        <w:t>vaccine coverage</w:t>
      </w:r>
      <w:r w:rsidR="00041B97">
        <w:t xml:space="preserve"> rates. </w:t>
      </w:r>
      <w:r>
        <w:t xml:space="preserve">For ten pathogens </w:t>
      </w:r>
      <w:r w:rsidRPr="00BF7EB8">
        <w:t xml:space="preserve">(Hepatitis B virus, </w:t>
      </w:r>
      <w:proofErr w:type="spellStart"/>
      <w:r w:rsidRPr="00BF7EB8">
        <w:t>Haemophilus</w:t>
      </w:r>
      <w:proofErr w:type="spellEnd"/>
      <w:r w:rsidRPr="00BF7EB8">
        <w:t xml:space="preserve"> influenzae type B, human papillomavirus, Japanese encephalitis, Neisseria meningitidis serogroup A, Streptococcus pneumoniae, rotavirus, rubella, yellow fever)</w:t>
      </w:r>
      <w:r w:rsidR="005D5168">
        <w:t xml:space="preserve">, </w:t>
      </w:r>
      <w:r w:rsidR="00041B97">
        <w:t>we derived single measures of country</w:t>
      </w:r>
      <w:proofErr w:type="gramStart"/>
      <w:r w:rsidR="00041B97">
        <w:t>- ,</w:t>
      </w:r>
      <w:proofErr w:type="gramEnd"/>
      <w:r w:rsidR="00041B97">
        <w:t xml:space="preserve"> age-, and pathogen-specific relative risk of deaths conditional upon coverage rates, leveraging the data from </w:t>
      </w:r>
      <w:r>
        <w:t>18 modeling groups as part of the Vaccine Impact Model Consortium (VIMC)</w:t>
      </w:r>
      <w:r w:rsidR="005D5168">
        <w:t>.</w:t>
      </w:r>
      <w:r>
        <w:t xml:space="preserve"> </w:t>
      </w:r>
      <w:r w:rsidR="008F245C">
        <w:t xml:space="preserve">We used a logistic model to extrapolate the </w:t>
      </w:r>
      <w:r w:rsidR="00924EEB">
        <w:t xml:space="preserve">relative risk </w:t>
      </w:r>
      <w:r w:rsidR="008F245C">
        <w:t xml:space="preserve">estimates to countries that were not modeled by VIMC. </w:t>
      </w:r>
      <w:r w:rsidR="005D5168">
        <w:t>F</w:t>
      </w:r>
      <w:r>
        <w:rPr>
          <w:rFonts w:cs="Kp-Regular"/>
          <w:color w:val="000000"/>
        </w:rPr>
        <w:t>or four pathogens (</w:t>
      </w:r>
      <w:r w:rsidRPr="00A51228">
        <w:rPr>
          <w:rFonts w:cs="Kp-Regular"/>
          <w:color w:val="000000"/>
        </w:rPr>
        <w:t>diphtheria, tetanus, pertussis and</w:t>
      </w:r>
      <w:r>
        <w:rPr>
          <w:rFonts w:cs="Kp-Regular"/>
          <w:color w:val="000000"/>
        </w:rPr>
        <w:t xml:space="preserve"> </w:t>
      </w:r>
      <w:r w:rsidRPr="00A51228">
        <w:rPr>
          <w:rFonts w:cs="Kp-Regular"/>
          <w:color w:val="000000"/>
        </w:rPr>
        <w:t>tuberculosis</w:t>
      </w:r>
      <w:r>
        <w:rPr>
          <w:rFonts w:cs="Kp-Regular"/>
          <w:color w:val="000000"/>
        </w:rPr>
        <w:t>), we used data from the Global Burden of Disease 2019 study</w:t>
      </w:r>
      <w:r w:rsidR="00726FE7">
        <w:rPr>
          <w:rFonts w:cs="Kp-Regular"/>
          <w:color w:val="000000"/>
        </w:rPr>
        <w:t xml:space="preserve"> and </w:t>
      </w:r>
      <w:r w:rsidR="001C1955">
        <w:rPr>
          <w:rFonts w:cs="Kp-Regular"/>
          <w:color w:val="000000"/>
        </w:rPr>
        <w:t xml:space="preserve">existing </w:t>
      </w:r>
      <w:r w:rsidR="00726FE7">
        <w:rPr>
          <w:rFonts w:cs="Kp-Regular"/>
          <w:color w:val="000000"/>
        </w:rPr>
        <w:t>literature on vaccine efficacy</w:t>
      </w:r>
      <w:r w:rsidR="000A730E">
        <w:rPr>
          <w:rFonts w:cs="Kp-Regular"/>
          <w:color w:val="000000"/>
        </w:rPr>
        <w:t>.</w:t>
      </w:r>
      <w:r>
        <w:rPr>
          <w:rFonts w:cs="Kp-Regular"/>
          <w:color w:val="000000"/>
        </w:rPr>
        <w:t xml:space="preserve"> </w:t>
      </w:r>
      <w:r w:rsidR="000A730E">
        <w:rPr>
          <w:rFonts w:cs="Kp-Regular"/>
          <w:color w:val="000000"/>
        </w:rPr>
        <w:t xml:space="preserve"> A future scenario defining years of vaccine introduction, scale-up and aspirational targets was developed as an input </w:t>
      </w:r>
      <w:r w:rsidR="0062570B">
        <w:rPr>
          <w:rFonts w:cs="Kp-Regular"/>
          <w:color w:val="000000"/>
        </w:rPr>
        <w:t xml:space="preserve">to estimate </w:t>
      </w:r>
      <w:r w:rsidR="000A730E">
        <w:rPr>
          <w:rFonts w:cs="Kp-Regular"/>
          <w:color w:val="000000"/>
        </w:rPr>
        <w:t xml:space="preserve">the </w:t>
      </w:r>
      <w:proofErr w:type="gramStart"/>
      <w:r w:rsidR="000A730E">
        <w:rPr>
          <w:rFonts w:cs="Kp-Regular"/>
          <w:color w:val="000000"/>
        </w:rPr>
        <w:t>long term</w:t>
      </w:r>
      <w:proofErr w:type="gramEnd"/>
      <w:r w:rsidR="000A730E">
        <w:rPr>
          <w:rFonts w:cs="Kp-Regular"/>
          <w:color w:val="000000"/>
        </w:rPr>
        <w:t xml:space="preserve"> impact of vaccination taking place from 2021-2030. </w:t>
      </w:r>
    </w:p>
    <w:p w14:paraId="4A6C8DF5" w14:textId="77777777" w:rsidR="00375BB5" w:rsidRPr="005945C3" w:rsidRDefault="00375BB5" w:rsidP="000B3F82">
      <w:pPr>
        <w:jc w:val="both"/>
        <w:rPr>
          <w:i/>
          <w:iCs/>
        </w:rPr>
      </w:pPr>
      <w:r w:rsidRPr="005945C3">
        <w:rPr>
          <w:i/>
          <w:iCs/>
        </w:rPr>
        <w:t>Findings</w:t>
      </w:r>
    </w:p>
    <w:p w14:paraId="1EAB6C17" w14:textId="3606E1BE" w:rsidR="00375BB5" w:rsidRPr="007D2C8F" w:rsidRDefault="00375BB5" w:rsidP="000B3F82">
      <w:pPr>
        <w:jc w:val="both"/>
        <w:rPr>
          <w:highlight w:val="yellow"/>
        </w:rPr>
      </w:pPr>
      <w:r w:rsidRPr="004143BC">
        <w:t>Overall, an estimated 51</w:t>
      </w:r>
      <w:r w:rsidR="004143BC" w:rsidRPr="00C85B7C">
        <w:t>.0</w:t>
      </w:r>
      <w:r w:rsidRPr="000B3F82">
        <w:t xml:space="preserve"> million (95% CI: </w:t>
      </w:r>
      <w:r w:rsidR="004143BC" w:rsidRPr="000B3F82">
        <w:t>48.5 – 53.7</w:t>
      </w:r>
      <w:r w:rsidRPr="000B3F82">
        <w:t>) deaths are expected to be averted due to vaccinations administered between the years 2021 and 2030</w:t>
      </w:r>
      <w:r w:rsidR="00C85B7C">
        <w:t xml:space="preserve">. </w:t>
      </w:r>
      <w:r w:rsidR="00C85B7C" w:rsidRPr="00720906">
        <w:t xml:space="preserve">With immunization coverage projected to increase over 2021-2030 an average of </w:t>
      </w:r>
      <w:r w:rsidR="007D2C8F" w:rsidRPr="007D2C8F">
        <w:rPr>
          <w:highlight w:val="yellow"/>
        </w:rPr>
        <w:t> 5.1 million per year (4.9 – 5.4)</w:t>
      </w:r>
      <w:r w:rsidR="00C85B7C" w:rsidRPr="005247DB">
        <w:rPr>
          <w:highlight w:val="yellow"/>
        </w:rPr>
        <w:t xml:space="preserve"> deaths</w:t>
      </w:r>
      <w:r w:rsidR="00C85B7C" w:rsidRPr="00720906">
        <w:t xml:space="preserve"> will be averted</w:t>
      </w:r>
      <w:r w:rsidR="007D2C8F">
        <w:t xml:space="preserve"> annually</w:t>
      </w:r>
      <w:r w:rsidR="00C85B7C" w:rsidRPr="00720906">
        <w:t>, with 4.4 million(</w:t>
      </w:r>
      <w:r w:rsidR="00F84773">
        <w:t>3.6</w:t>
      </w:r>
      <w:r w:rsidR="00C85B7C" w:rsidRPr="00720906">
        <w:t>-</w:t>
      </w:r>
      <w:r w:rsidR="00F84773">
        <w:t xml:space="preserve"> 5.1</w:t>
      </w:r>
      <w:r w:rsidR="00C85B7C" w:rsidRPr="00720906">
        <w:t>) deaths be averted for the year 2021, gradually rising to 5.8 million(</w:t>
      </w:r>
      <w:r w:rsidR="00F84773">
        <w:t>4.9-6.6</w:t>
      </w:r>
      <w:r w:rsidR="00C85B7C" w:rsidRPr="00720906">
        <w:t xml:space="preserve">) deaths averted in 2030. </w:t>
      </w:r>
      <w:r w:rsidRPr="00C85B7C">
        <w:t>The largest proportion of deaths is attributed to Measles</w:t>
      </w:r>
      <w:r w:rsidRPr="00F84773">
        <w:t xml:space="preserve"> and Hepatitis B accounting for 18.8 million (</w:t>
      </w:r>
      <w:r w:rsidR="004143BC" w:rsidRPr="00F84773">
        <w:t>16.7-21.1</w:t>
      </w:r>
      <w:r w:rsidRPr="00F84773">
        <w:t>) and 14 million</w:t>
      </w:r>
      <w:r w:rsidR="009211B8">
        <w:t xml:space="preserve"> </w:t>
      </w:r>
      <w:r w:rsidRPr="009211B8">
        <w:t>(</w:t>
      </w:r>
      <w:r w:rsidR="004143BC" w:rsidRPr="000B3F82">
        <w:t>13.6</w:t>
      </w:r>
      <w:r w:rsidR="004143BC" w:rsidRPr="004143BC">
        <w:t>-</w:t>
      </w:r>
      <w:r w:rsidR="004143BC" w:rsidRPr="009211B8">
        <w:t>14.</w:t>
      </w:r>
      <w:r w:rsidR="004143BC" w:rsidRPr="00C85B7C">
        <w:t>4</w:t>
      </w:r>
      <w:r w:rsidRPr="00C85B7C">
        <w:t>) of total deaths averted respectively.</w:t>
      </w:r>
      <w:r w:rsidRPr="00720906">
        <w:t xml:space="preserve">  </w:t>
      </w:r>
    </w:p>
    <w:p w14:paraId="315E73D1" w14:textId="77777777" w:rsidR="00375BB5" w:rsidRDefault="00375BB5" w:rsidP="000B3F82">
      <w:pPr>
        <w:jc w:val="both"/>
        <w:rPr>
          <w:i/>
          <w:iCs/>
        </w:rPr>
      </w:pPr>
      <w:r w:rsidRPr="005945C3">
        <w:rPr>
          <w:i/>
          <w:iCs/>
        </w:rPr>
        <w:t>Interpretation</w:t>
      </w:r>
    </w:p>
    <w:p w14:paraId="58FC753E" w14:textId="683A76B6" w:rsidR="006B60C4" w:rsidRDefault="00375BB5" w:rsidP="000B3F82">
      <w:pPr>
        <w:jc w:val="both"/>
      </w:pPr>
      <w:r>
        <w:t xml:space="preserve">The results from this global analysis demonstrate the major impact of mortality reductions if the IA2030 targets are met by 2030. Deaths caused by </w:t>
      </w:r>
      <w:r w:rsidR="00D12285">
        <w:t>vaccine preventable diseases</w:t>
      </w:r>
      <w:r>
        <w:t xml:space="preserve"> disproportionately affect LMICs in the African region.</w:t>
      </w:r>
    </w:p>
    <w:p w14:paraId="7BE5D657" w14:textId="77777777" w:rsidR="00C33541" w:rsidRDefault="00C33541" w:rsidP="00D0175F">
      <w:pPr>
        <w:jc w:val="both"/>
      </w:pPr>
    </w:p>
    <w:p w14:paraId="074D1416" w14:textId="25E900CE" w:rsidR="00381B16" w:rsidRDefault="00381B16" w:rsidP="0071125B">
      <w:pPr>
        <w:jc w:val="both"/>
      </w:pPr>
    </w:p>
    <w:p w14:paraId="61EE2349" w14:textId="77777777" w:rsidR="00381B16" w:rsidRDefault="00381B16">
      <w:r>
        <w:br w:type="page"/>
      </w:r>
    </w:p>
    <w:p w14:paraId="765172A7" w14:textId="6464812A" w:rsidR="008261FD" w:rsidRDefault="00381B16" w:rsidP="0071125B">
      <w:pPr>
        <w:jc w:val="both"/>
      </w:pPr>
      <w:r>
        <w:lastRenderedPageBreak/>
        <w:t>I</w:t>
      </w:r>
      <w:r w:rsidR="00C33541">
        <w:t>ntroduction</w:t>
      </w:r>
      <w:r w:rsidR="00770CA7">
        <w:t xml:space="preserve"> </w:t>
      </w:r>
    </w:p>
    <w:p w14:paraId="42E1D6F0" w14:textId="5EA8FC9F" w:rsidR="002C2FAE" w:rsidRDefault="00770CA7" w:rsidP="0071125B">
      <w:pPr>
        <w:autoSpaceDE w:val="0"/>
        <w:autoSpaceDN w:val="0"/>
        <w:adjustRightInd w:val="0"/>
        <w:spacing w:after="0" w:line="240" w:lineRule="auto"/>
        <w:jc w:val="both"/>
        <w:rPr>
          <w:rFonts w:cs="Kp-Regular"/>
          <w:color w:val="000000"/>
        </w:rPr>
      </w:pPr>
      <w:r w:rsidRPr="00A51228">
        <w:rPr>
          <w:rFonts w:cs="Kp-Regular"/>
          <w:color w:val="000000"/>
        </w:rPr>
        <w:t>In August 2020, the 73rd World Health Assembly endorsed the Immunization Agenda</w:t>
      </w:r>
      <w:r w:rsidR="00090A68">
        <w:rPr>
          <w:rFonts w:cs="Kp-Regular"/>
          <w:color w:val="000000"/>
        </w:rPr>
        <w:t xml:space="preserve"> </w:t>
      </w:r>
      <w:r w:rsidRPr="00A51228">
        <w:rPr>
          <w:rFonts w:cs="Kp-Regular"/>
          <w:color w:val="000000"/>
        </w:rPr>
        <w:t xml:space="preserve">2030 (IA2030), a global strategy </w:t>
      </w:r>
      <w:r w:rsidR="00021DA8">
        <w:rPr>
          <w:rFonts w:cs="Kp-Regular"/>
          <w:color w:val="000000"/>
        </w:rPr>
        <w:t xml:space="preserve">to </w:t>
      </w:r>
      <w:r w:rsidRPr="00A51228">
        <w:rPr>
          <w:rFonts w:cs="Kp-Regular"/>
          <w:color w:val="000000"/>
        </w:rPr>
        <w:t xml:space="preserve">achieve the vision of a world </w:t>
      </w:r>
      <w:r w:rsidR="00021DA8">
        <w:rPr>
          <w:rFonts w:cs="Kp-Regular"/>
          <w:color w:val="000000"/>
        </w:rPr>
        <w:t>w</w:t>
      </w:r>
      <w:r w:rsidRPr="00A51228">
        <w:rPr>
          <w:rFonts w:cs="Kp-Regular"/>
          <w:color w:val="000000"/>
        </w:rPr>
        <w:t>here everyone, everywhere,</w:t>
      </w:r>
      <w:r w:rsidR="00090A68">
        <w:rPr>
          <w:rFonts w:cs="Kp-Regular"/>
          <w:color w:val="000000"/>
        </w:rPr>
        <w:t xml:space="preserve"> </w:t>
      </w:r>
      <w:r w:rsidRPr="00A51228">
        <w:rPr>
          <w:rFonts w:cs="Kp-Regular"/>
          <w:color w:val="000000"/>
        </w:rPr>
        <w:t>at every age fully benefits from vaccines for good health and well-being.</w:t>
      </w:r>
      <w:r w:rsidR="004D38E7">
        <w:rPr>
          <w:rFonts w:cs="Kp-Regular"/>
          <w:color w:val="000000"/>
        </w:rPr>
        <w:fldChar w:fldCharType="begin" w:fldLock="1"/>
      </w:r>
      <w:r w:rsidR="004D38E7">
        <w:rPr>
          <w:rFonts w:cs="Kp-Regular"/>
          <w:color w:val="000000"/>
        </w:rPr>
        <w:instrText>ADDIN CSL_CITATION {"citationItems":[{"id":"ITEM-1","itemData":{"URL":"http://www.immunizationagenda2030.org/framework-for-action","accessed":{"date-parts":[["2021","3","24"]]},"author":[{"dropping-particle":"","family":"World Health Organization","given":"","non-dropping-particle":"","parse-names":false,"suffix":""}],"id":"ITEM-1","issued":{"date-parts":[["2021"]]},"title":"Framework for Action","type":"webpage"},"uris":["http://www.mendeley.com/documents/?uuid=ea401389-d565-429e-9386-37ae0be711c7"]}],"mendeley":{"formattedCitation":"&lt;sup&gt;1&lt;/sup&gt;","plainTextFormattedCitation":"1","previouslyFormattedCitation":"&lt;sup&gt;1&lt;/sup&gt;"},"properties":{"noteIndex":0},"schema":"https://github.com/citation-style-language/schema/raw/master/csl-citation.json"}</w:instrText>
      </w:r>
      <w:r w:rsidR="004D38E7">
        <w:rPr>
          <w:rFonts w:cs="Kp-Regular"/>
          <w:color w:val="000000"/>
        </w:rPr>
        <w:fldChar w:fldCharType="separate"/>
      </w:r>
      <w:r w:rsidR="004D38E7" w:rsidRPr="004D38E7">
        <w:rPr>
          <w:rFonts w:cs="Kp-Regular"/>
          <w:noProof/>
          <w:color w:val="000000"/>
          <w:vertAlign w:val="superscript"/>
        </w:rPr>
        <w:t>1</w:t>
      </w:r>
      <w:r w:rsidR="004D38E7">
        <w:rPr>
          <w:rFonts w:cs="Kp-Regular"/>
          <w:color w:val="000000"/>
        </w:rPr>
        <w:fldChar w:fldCharType="end"/>
      </w:r>
      <w:r w:rsidRPr="00A51228">
        <w:rPr>
          <w:rFonts w:cs="Kp-Regular"/>
          <w:color w:val="000000"/>
        </w:rPr>
        <w:t xml:space="preserve"> </w:t>
      </w:r>
      <w:r w:rsidR="00283B37">
        <w:rPr>
          <w:rFonts w:cs="Kp-Regular"/>
          <w:color w:val="000000"/>
        </w:rPr>
        <w:t xml:space="preserve">Three </w:t>
      </w:r>
      <w:r w:rsidRPr="00A51228">
        <w:rPr>
          <w:rFonts w:cs="Kp-Regular"/>
          <w:color w:val="000000"/>
        </w:rPr>
        <w:t>impact goals have been developed</w:t>
      </w:r>
      <w:r w:rsidR="00283B37">
        <w:rPr>
          <w:rFonts w:cs="Kp-Regular"/>
          <w:color w:val="000000"/>
        </w:rPr>
        <w:t xml:space="preserve"> to track progress towards this vision</w:t>
      </w:r>
      <w:r w:rsidRPr="00A51228">
        <w:rPr>
          <w:rFonts w:cs="Kp-Regular"/>
          <w:color w:val="000000"/>
        </w:rPr>
        <w:t xml:space="preserve">. </w:t>
      </w:r>
      <w:r w:rsidR="00283B37">
        <w:rPr>
          <w:rFonts w:cs="Kp-Regular"/>
          <w:color w:val="000000"/>
        </w:rPr>
        <w:t>By 2030, t</w:t>
      </w:r>
      <w:r w:rsidRPr="00A51228">
        <w:rPr>
          <w:rFonts w:cs="Kp-Regular"/>
          <w:color w:val="000000"/>
        </w:rPr>
        <w:t>he global community</w:t>
      </w:r>
      <w:r w:rsidR="00090A68">
        <w:rPr>
          <w:rFonts w:cs="Kp-Regular"/>
          <w:color w:val="000000"/>
        </w:rPr>
        <w:t xml:space="preserve"> </w:t>
      </w:r>
      <w:r w:rsidRPr="00A51228">
        <w:rPr>
          <w:rFonts w:cs="Kp-Regular"/>
          <w:color w:val="000000"/>
        </w:rPr>
        <w:t>aims to “1) reduce mortality and morbidity from vaccine-preventable diseases</w:t>
      </w:r>
      <w:r w:rsidR="00090A68">
        <w:rPr>
          <w:rFonts w:cs="Kp-Regular"/>
          <w:color w:val="000000"/>
        </w:rPr>
        <w:t xml:space="preserve"> </w:t>
      </w:r>
      <w:r w:rsidRPr="00A51228">
        <w:rPr>
          <w:rFonts w:cs="Kp-Regular"/>
          <w:color w:val="000000"/>
        </w:rPr>
        <w:t>for everyone throughout the life course, 2) leave no one behind, by increasing equitable</w:t>
      </w:r>
      <w:r w:rsidR="00090A68">
        <w:rPr>
          <w:rFonts w:cs="Kp-Regular"/>
          <w:color w:val="000000"/>
        </w:rPr>
        <w:t xml:space="preserve"> </w:t>
      </w:r>
      <w:r w:rsidRPr="00A51228">
        <w:rPr>
          <w:rFonts w:cs="Kp-Regular"/>
          <w:color w:val="000000"/>
        </w:rPr>
        <w:t>access and use of new and existing vaccines, and 3) endure good health and well-being</w:t>
      </w:r>
      <w:r w:rsidR="00090A68">
        <w:rPr>
          <w:rFonts w:cs="Kp-Regular"/>
          <w:color w:val="000000"/>
        </w:rPr>
        <w:t xml:space="preserve"> </w:t>
      </w:r>
      <w:r w:rsidRPr="00A51228">
        <w:rPr>
          <w:rFonts w:cs="Kp-Regular"/>
          <w:color w:val="000000"/>
        </w:rPr>
        <w:t>for everyone by strengthening immunization within primary health care and contributing</w:t>
      </w:r>
      <w:r w:rsidR="00090A68">
        <w:rPr>
          <w:rFonts w:cs="Kp-Regular"/>
          <w:color w:val="000000"/>
        </w:rPr>
        <w:t xml:space="preserve"> </w:t>
      </w:r>
      <w:r w:rsidRPr="00A51228">
        <w:rPr>
          <w:rFonts w:cs="Kp-Regular"/>
          <w:color w:val="000000"/>
        </w:rPr>
        <w:t>to universal health coverage and sustainable development.”</w:t>
      </w:r>
      <w:r w:rsidR="004D38E7">
        <w:rPr>
          <w:rFonts w:cs="Kp-Regular"/>
          <w:color w:val="000000"/>
        </w:rPr>
        <w:fldChar w:fldCharType="begin" w:fldLock="1"/>
      </w:r>
      <w:r w:rsidR="00E32F6F">
        <w:rPr>
          <w:rFonts w:cs="Kp-Regular"/>
          <w:color w:val="000000"/>
        </w:rPr>
        <w:instrText>ADDIN CSL_CITATION {"citationItems":[{"id":"ITEM-1","itemData":{"URL":"http://www.immunizationagenda2030.org/framework-for-action","accessed":{"date-parts":[["2021","3","24"]]},"author":[{"dropping-particle":"","family":"World Health Organization","given":"","non-dropping-particle":"","parse-names":false,"suffix":""}],"id":"ITEM-1","issued":{"date-parts":[["2021"]]},"title":"Framework for Action","type":"webpage"},"uris":["http://www.mendeley.com/documents/?uuid=ea401389-d565-429e-9386-37ae0be711c7"]}],"mendeley":{"formattedCitation":"&lt;sup&gt;1&lt;/sup&gt;","plainTextFormattedCitation":"1","previouslyFormattedCitation":"&lt;sup&gt;1&lt;/sup&gt;"},"properties":{"noteIndex":0},"schema":"https://github.com/citation-style-language/schema/raw/master/csl-citation.json"}</w:instrText>
      </w:r>
      <w:r w:rsidR="004D38E7">
        <w:rPr>
          <w:rFonts w:cs="Kp-Regular"/>
          <w:color w:val="000000"/>
        </w:rPr>
        <w:fldChar w:fldCharType="separate"/>
      </w:r>
      <w:r w:rsidR="004D38E7" w:rsidRPr="004D38E7">
        <w:rPr>
          <w:rFonts w:cs="Kp-Regular"/>
          <w:noProof/>
          <w:color w:val="000000"/>
          <w:vertAlign w:val="superscript"/>
        </w:rPr>
        <w:t>1</w:t>
      </w:r>
      <w:r w:rsidR="004D38E7">
        <w:rPr>
          <w:rFonts w:cs="Kp-Regular"/>
          <w:color w:val="000000"/>
        </w:rPr>
        <w:fldChar w:fldCharType="end"/>
      </w:r>
    </w:p>
    <w:p w14:paraId="227DD876" w14:textId="77777777" w:rsidR="002C2FAE" w:rsidRDefault="002C2FAE" w:rsidP="0071125B">
      <w:pPr>
        <w:autoSpaceDE w:val="0"/>
        <w:autoSpaceDN w:val="0"/>
        <w:adjustRightInd w:val="0"/>
        <w:spacing w:after="0" w:line="240" w:lineRule="auto"/>
        <w:jc w:val="both"/>
        <w:rPr>
          <w:rFonts w:cs="Kp-Regular"/>
          <w:color w:val="000000"/>
        </w:rPr>
      </w:pPr>
    </w:p>
    <w:p w14:paraId="03DCBF41" w14:textId="057305C1" w:rsidR="00770CA7" w:rsidRPr="00A51228" w:rsidRDefault="00770CA7" w:rsidP="0071125B">
      <w:pPr>
        <w:autoSpaceDE w:val="0"/>
        <w:autoSpaceDN w:val="0"/>
        <w:adjustRightInd w:val="0"/>
        <w:spacing w:after="0" w:line="240" w:lineRule="auto"/>
        <w:jc w:val="both"/>
        <w:rPr>
          <w:rFonts w:cs="Kp-Regular"/>
          <w:color w:val="000000"/>
        </w:rPr>
      </w:pPr>
      <w:r w:rsidRPr="00A51228">
        <w:rPr>
          <w:rFonts w:cs="Kp-Regular"/>
          <w:color w:val="000000"/>
        </w:rPr>
        <w:t>Robust measurement of</w:t>
      </w:r>
      <w:r w:rsidR="00090A68">
        <w:rPr>
          <w:rFonts w:cs="Kp-Regular"/>
          <w:color w:val="000000"/>
        </w:rPr>
        <w:t xml:space="preserve"> </w:t>
      </w:r>
      <w:r w:rsidRPr="00A51228">
        <w:rPr>
          <w:rFonts w:cs="Kp-Regular"/>
          <w:color w:val="000000"/>
        </w:rPr>
        <w:t xml:space="preserve">progress </w:t>
      </w:r>
      <w:r w:rsidR="006C5349">
        <w:rPr>
          <w:rFonts w:cs="Kp-Regular"/>
          <w:color w:val="000000"/>
        </w:rPr>
        <w:t xml:space="preserve">towards these goals </w:t>
      </w:r>
      <w:r w:rsidRPr="00A51228">
        <w:rPr>
          <w:rFonts w:cs="Kp-Regular"/>
          <w:color w:val="000000"/>
        </w:rPr>
        <w:t>is critical to the implementation of IA2030</w:t>
      </w:r>
      <w:r w:rsidR="00090A68">
        <w:rPr>
          <w:rFonts w:cs="Kp-Regular"/>
          <w:color w:val="000000"/>
        </w:rPr>
        <w:t xml:space="preserve"> </w:t>
      </w:r>
      <w:r w:rsidRPr="00A51228">
        <w:rPr>
          <w:rFonts w:cs="Kp-Regular"/>
          <w:color w:val="000000"/>
        </w:rPr>
        <w:t xml:space="preserve">at all levels. Since the inception of the WHO’s Expanded </w:t>
      </w:r>
      <w:proofErr w:type="spellStart"/>
      <w:r w:rsidRPr="00A51228">
        <w:rPr>
          <w:rFonts w:cs="Kp-Regular"/>
          <w:color w:val="000000"/>
        </w:rPr>
        <w:t>Programme</w:t>
      </w:r>
      <w:proofErr w:type="spellEnd"/>
      <w:r w:rsidRPr="00A51228">
        <w:rPr>
          <w:rFonts w:cs="Kp-Regular"/>
          <w:color w:val="000000"/>
        </w:rPr>
        <w:t xml:space="preserve"> on Immunization (EPI) in 1974,</w:t>
      </w:r>
      <w:r w:rsidR="00090A68">
        <w:rPr>
          <w:rFonts w:cs="Kp-Regular"/>
          <w:color w:val="000000"/>
        </w:rPr>
        <w:t xml:space="preserve"> </w:t>
      </w:r>
      <w:r w:rsidRPr="00A51228">
        <w:rPr>
          <w:rFonts w:cs="Kp-Regular"/>
          <w:color w:val="000000"/>
        </w:rPr>
        <w:t>significant advances have been made to the increase in introduction and uptake of</w:t>
      </w:r>
      <w:r w:rsidR="00090A68">
        <w:rPr>
          <w:rFonts w:cs="Kp-Regular"/>
          <w:color w:val="000000"/>
        </w:rPr>
        <w:t xml:space="preserve"> </w:t>
      </w:r>
      <w:r w:rsidRPr="00A51228">
        <w:rPr>
          <w:rFonts w:cs="Kp-Regular"/>
          <w:color w:val="000000"/>
        </w:rPr>
        <w:t>routine</w:t>
      </w:r>
      <w:r w:rsidR="00090A68">
        <w:rPr>
          <w:rFonts w:cs="Kp-Regular"/>
          <w:color w:val="000000"/>
        </w:rPr>
        <w:t xml:space="preserve"> </w:t>
      </w:r>
      <w:r w:rsidRPr="00A51228">
        <w:rPr>
          <w:rFonts w:cs="Kp-Regular"/>
          <w:color w:val="000000"/>
        </w:rPr>
        <w:t>childhood vaccines.</w:t>
      </w:r>
      <w:r w:rsidR="00E32F6F" w:rsidRPr="00360A9C">
        <w:rPr>
          <w:rFonts w:cs="Kp-Regular"/>
          <w:color w:val="000000"/>
        </w:rPr>
        <w:fldChar w:fldCharType="begin" w:fldLock="1"/>
      </w:r>
      <w:r w:rsidR="00E0540C">
        <w:rPr>
          <w:rFonts w:cs="Kp-Regular"/>
          <w:color w:val="000000"/>
        </w:rPr>
        <w:instrText>ADDIN CSL_CITATION {"citationItems":[{"id":"ITEM-1","itemData":{"DOI":"10.1093/infdis/jiu108","ISSN":"1537-6613 (Electronic)","PMID":"25316875","abstract":"BACKGROUND: Review of the historical growth in annual vaccination coverage across  countries and regions can better inform decision makers' development of future goals and strategies to improve routine vaccination services. METHODS: Using the World Health Organization (WHO) and the United Nations Children's Fund estimates of annual national third dose of diphtheria-tetanus-pertussis-containing vaccine (DTP3) and third dose of polio vaccine (POL3) coverage for 1980-2009, we calculated the mean absolute annual rate of change in national DTP3 coverage among all countries (globally) and among countries within each WHO region, as well as the number of years taken by each region to reach specific regional coverage levels. Last, we assessed differences in mean absolute annual rate of change in DTP3 coverage, stratified by baseline level of DTP3 coverage. RESULTS: During the 1980s, global DTP3 coverage increased a mean of 5.3 percentage points/year. Annual rate of change decreased to 0.5 percentage points/year in the 1990s and then increased to 0.9 percentage points/year during the 2000s. Mean annual rate of change in coverage across all countries was highest (9.2 percentage points) when national coverage levels were 26%-30% and lowest (-0.9 percentage points) when national coverage levels were 96%-100%. Regional differences existed as both WHO South-East Asia Region and WHO African Region countries experienced mean negative DTP3 coverage growth at lower coverage levels (81%-85%) than other regions. The regions that have achieved 95% DTP3 coverage (Americas, Western Pacific, and European) took 25-29 years to reach that level from a level of 50% DTP3 coverage. POL3 coverage change trends were similar to described DTP3 coverage change trends. CONCLUSIONS: Mean national coverage growth patterns across all regions are nonlinear as coverage levels increase. Saturation points of mean 0 percentage-point growth in annual coverage varies by region and require further investigation. The achievement of &gt;90% routine coverage is observed to take decades, which has implications for disease eradication and elimination initiatives.","author":[{"dropping-particle":"","family":"Wallace","given":"Aaron S","non-dropping-particle":"","parse-names":false,"suffix":""},{"dropping-particle":"","family":"Ryman","given":"Tove K","non-dropping-particle":"","parse-names":false,"suffix":""},{"dropping-particle":"","family":"Dietz","given":"Vance","non-dropping-particle":"","parse-names":false,"suffix":""}],"container-title":"The Journal of infectious diseases","id":"ITEM-1","issue":"0 1","issued":{"date-parts":[["2014","11"]]},"language":"eng","page":"S514-22","title":"Overview of global, regional, and national routine vaccination coverage trends and  growth patterns from 1980 to 2009: implications for vaccine-preventable disease eradication and elimination initiatives.","type":"article-journal","volume":"210 Suppl "},"uris":["http://www.mendeley.com/documents/?uuid=042aba3f-3c3f-460b-b7d7-11ddea9a6c5f"]}],"mendeley":{"formattedCitation":"&lt;sup&gt;2&lt;/sup&gt;","plainTextFormattedCitation":"2","previouslyFormattedCitation":"&lt;sup&gt;2&lt;/sup&gt;"},"properties":{"noteIndex":0},"schema":"https://github.com/citation-style-language/schema/raw/master/csl-citation.json"}</w:instrText>
      </w:r>
      <w:r w:rsidR="00E32F6F" w:rsidRPr="00360A9C">
        <w:rPr>
          <w:rFonts w:cs="Kp-Regular"/>
          <w:color w:val="000000"/>
        </w:rPr>
        <w:fldChar w:fldCharType="separate"/>
      </w:r>
      <w:r w:rsidR="00E32F6F" w:rsidRPr="00360A9C">
        <w:rPr>
          <w:rFonts w:cs="Kp-Regular"/>
          <w:noProof/>
          <w:color w:val="000000"/>
          <w:vertAlign w:val="superscript"/>
        </w:rPr>
        <w:t>2</w:t>
      </w:r>
      <w:r w:rsidR="00E32F6F" w:rsidRPr="00360A9C">
        <w:rPr>
          <w:rFonts w:cs="Kp-Regular"/>
          <w:color w:val="000000"/>
        </w:rPr>
        <w:fldChar w:fldCharType="end"/>
      </w:r>
      <w:r w:rsidRPr="00360A9C">
        <w:rPr>
          <w:rFonts w:cs="Kp-Regular"/>
          <w:color w:val="000000"/>
        </w:rPr>
        <w:t xml:space="preserve"> </w:t>
      </w:r>
      <w:r w:rsidR="00600E1A">
        <w:rPr>
          <w:rFonts w:cs="Kp-Regular"/>
          <w:color w:val="000000"/>
        </w:rPr>
        <w:t xml:space="preserve">While there is </w:t>
      </w:r>
      <w:r w:rsidR="001415CE">
        <w:rPr>
          <w:rFonts w:cs="Kp-Regular"/>
          <w:color w:val="000000"/>
        </w:rPr>
        <w:t xml:space="preserve">an extensive body of evidence on </w:t>
      </w:r>
      <w:r w:rsidRPr="00360A9C">
        <w:rPr>
          <w:rFonts w:cs="Kp-Regular"/>
          <w:color w:val="000000"/>
        </w:rPr>
        <w:t>the role of vaccines and immunization programs in reducing</w:t>
      </w:r>
      <w:r w:rsidR="00090A68" w:rsidRPr="00360A9C">
        <w:rPr>
          <w:rFonts w:cs="Kp-Regular"/>
          <w:color w:val="000000"/>
        </w:rPr>
        <w:t xml:space="preserve"> </w:t>
      </w:r>
      <w:r w:rsidRPr="00360A9C">
        <w:rPr>
          <w:rFonts w:cs="Kp-Regular"/>
          <w:color w:val="000000"/>
        </w:rPr>
        <w:t>mortality and morbidity</w:t>
      </w:r>
      <w:r w:rsidR="001415CE">
        <w:rPr>
          <w:rFonts w:cs="Kp-Regular"/>
          <w:color w:val="000000"/>
        </w:rPr>
        <w:t>,</w:t>
      </w:r>
      <w:r w:rsidR="00E0540C">
        <w:rPr>
          <w:rFonts w:cs="Kp-Regular"/>
          <w:color w:val="000000"/>
        </w:rPr>
        <w:fldChar w:fldCharType="begin" w:fldLock="1"/>
      </w:r>
      <w:r w:rsidR="00FF2D5B">
        <w:rPr>
          <w:rFonts w:cs="Kp-Regular"/>
          <w:color w:val="000000"/>
        </w:rPr>
        <w:instrText>ADDIN CSL_CITATION {"citationItems":[{"id":"ITEM-1","itemData":{"DOI":"10.1001/jama.298.18.2155","ISSN":"1538-3598 (Electronic)","PMID":"18000199","abstract":"CONTEXT: National vaccine recommendations in the United States target an increasing  number of vaccine-preventable diseases for reduction, elimination, or eradication. OBJECTIVE: To compare morbidity and mortality before and after widespread implementation of national vaccine recommendations for 13 vaccine-preventable diseases for which recommendations were in place prior to 2005. DESIGN, SETTING, AND PARTICIPANTS: For the United States, prevaccine baselines were assessed based on representative historical data from primary sources and were compared to the most recent morbidity (2006) and mortality (2004) data for diphtheria, pertussis, tetanus, poliomyelitis, measles, mumps, rubella (including congenital rubella syndrome), invasive Haemophilus influenzae type b (Hib), acute hepatitis B, hepatitis A, varicella, Streptococcus pneumoniae, and smallpox. MAIN OUTCOME MEASURES: Number of cases, deaths, and hospitalizations for 13 vaccine-preventable diseases. Estimates of the percent reductions from baseline to recent were made without adjustment for factors that could affect vaccine-preventable disease morbidity, mortality, or reporting. RESULTS: A greater than 92% decline in cases and a 99% or greater decline in deaths due to diseases prevented by vaccines recommended before 1980 were shown for diphtheria, mumps, pertussis, and tetanus. Endemic transmission of poliovirus and measles and rubella viruses has been eliminated in the United States; smallpox has been eradicated worldwide. Declines were 80% or greater for cases and deaths of most vaccine-preventable diseases targeted since 1980 including hepatitis A, acute hepatitis B, Hib, and varicella. Declines in cases and deaths of invasive S pneumoniae were 34% and 25%, respectively. CONCLUSIONS: The number of cases of most vaccine-preventable diseases is at an all-time low; hospitalizations and deaths have also shown striking decreases.","author":[{"dropping-particle":"","family":"Roush","given":"Sandra W","non-dropping-particle":"","parse-names":false,"suffix":""},{"dropping-particle":"V","family":"Murphy","given":"Trudy","non-dropping-particle":"","parse-names":false,"suffix":""}],"container-title":"JAMA","id":"ITEM-1","issue":"18","issued":{"date-parts":[["2007","11"]]},"language":"eng","page":"2155-2163","publisher-place":"United States","title":"Historical comparisons of morbidity and mortality for vaccine-preventable diseases  in the United States.","type":"article-journal","volume":"298"},"uris":["http://www.mendeley.com/documents/?uuid=b38ce471-27cf-4bde-83d8-aaf6e1ccec63"]}],"mendeley":{"formattedCitation":"&lt;sup&gt;3&lt;/sup&gt;","plainTextFormattedCitation":"3","previouslyFormattedCitation":"&lt;sup&gt;3&lt;/sup&gt;"},"properties":{"noteIndex":0},"schema":"https://github.com/citation-style-language/schema/raw/master/csl-citation.json"}</w:instrText>
      </w:r>
      <w:r w:rsidR="00E0540C">
        <w:rPr>
          <w:rFonts w:cs="Kp-Regular"/>
          <w:color w:val="000000"/>
        </w:rPr>
        <w:fldChar w:fldCharType="separate"/>
      </w:r>
      <w:r w:rsidR="00E0540C" w:rsidRPr="00E0540C">
        <w:rPr>
          <w:rFonts w:cs="Kp-Regular"/>
          <w:noProof/>
          <w:color w:val="000000"/>
          <w:vertAlign w:val="superscript"/>
        </w:rPr>
        <w:t>3</w:t>
      </w:r>
      <w:r w:rsidR="00E0540C">
        <w:rPr>
          <w:rFonts w:cs="Kp-Regular"/>
          <w:color w:val="000000"/>
        </w:rPr>
        <w:fldChar w:fldCharType="end"/>
      </w:r>
      <w:r w:rsidR="00FF2D5B">
        <w:rPr>
          <w:rFonts w:cs="Kp-Regular"/>
          <w:color w:val="000000"/>
        </w:rPr>
        <w:fldChar w:fldCharType="begin" w:fldLock="1"/>
      </w:r>
      <w:r w:rsidR="00730195">
        <w:rPr>
          <w:rFonts w:cs="Kp-Regular"/>
          <w:color w:val="000000"/>
        </w:rPr>
        <w:instrText>ADDIN CSL_CITATION {"citationItems":[{"id":"ITEM-1","itemData":{"DOI":"10.1016/S0140-6736(19)30298-3","ISSN":"0140-6736","author":[{"dropping-particle":"","family":"Drolet","given":"Mélanie","non-dropping-particle":"","parse-names":false,"suffix":""},{"dropping-particle":"","family":"Bénard","given":"Élodie","non-dropping-particle":"","parse-names":false,"suffix":""},{"dropping-particle":"","family":"Pérez","given":"Norma","non-dropping-particle":"","parse-names":false,"suffix":""},{"dropping-particle":"","family":"Brisson","given":"Marc","non-dropping-particle":"","parse-names":false,"suffix":""},{"dropping-particle":"","family":"Ali","given":"Hammad","non-dropping-particle":"","parse-names":false,"suffix":""},{"dropping-particle":"","family":"Boily","given":"Marie-Claude","non-dropping-particle":"","parse-names":false,"suffix":""},{"dropping-particle":"","family":"Baldo","given":"Vincenzo","non-dropping-particle":"","parse-names":false,"suffix":""},{"dropping-particle":"","family":"Brassard","given":"Paul","non-dropping-particle":"","parse-names":false,"suffix":""},{"dropping-particle":"","family":"Brotherton","given":"Julia M L","non-dropping-particle":"","parse-names":false,"suffix":""},{"dropping-particle":"","family":"Callander","given":"Denton","non-dropping-particle":"","parse-names":false,"suffix":""},{"dropping-particle":"","family":"Checchi","given":"Marta","non-dropping-particle":"","parse-names":false,"suffix":""},{"dropping-particle":"","family":"Chow","given":"Eric P F","non-dropping-particle":"","parse-names":false,"suffix":""},{"dropping-particle":"","family":"Cocchio","given":"Silvia","non-dropping-particle":"","parse-names":false,"suffix":""},{"dropping-particle":"","family":"Dalianis","given":"Tina","non-dropping-particle":"","parse-names":false,"suffix":""},{"dropping-particle":"","family":"Deeks","given":"Shelley L","non-dropping-particle":"","parse-names":false,"suffix":""},{"dropping-particle":"","family":"Dehlendorff","given":"Christian","non-dropping-particle":"","parse-names":false,"suffix":""},{"dropping-particle":"","family":"Donovan","given":"Basil","non-dropping-particle":"","parse-names":false,"suffix":""},{"dropping-particle":"","family":"Fairley","given":"Christopher K","non-dropping-particle":"","parse-names":false,"suffix":""},{"dropping-particle":"","family":"Flagg","given":"Elaine W","non-dropping-particle":"","parse-names":false,"suffix":""},{"dropping-particle":"","family":"Gargano","given":"Julia W","non-dropping-particle":"","parse-names":false,"suffix":""},{"dropping-particle":"","family":"Garland","given":"Suzanne M","non-dropping-particle":"","parse-names":false,"suffix":""},{"dropping-particle":"","family":"Grün","given":"Nathalie","non-dropping-particle":"","parse-names":false,"suffix":""},{"dropping-particle":"","family":"Hansen","given":"Bo T","non-dropping-particle":"","parse-names":false,"suffix":""},{"dropping-particle":"","family":"Harrison","given":"Christopher","non-dropping-particle":"","parse-names":false,"suffix":""},{"dropping-particle":"","family":"Herweijer","given":"Eva","non-dropping-particle":"","parse-names":false,"suffix":""},{"dropping-particle":"","family":"Imburgia","given":"Teresa M","non-dropping-particle":"","parse-names":false,"suffix":""},{"dropping-particle":"","family":"Johnson","given":"Anne M","non-dropping-particle":"","parse-names":false,"suffix":""},{"dropping-particle":"","family":"Kahn","given":"Jessica A","non-dropping-particle":"","parse-names":false,"suffix":""},{"dropping-particle":"","family":"Kavanagh","given":"Kimberley","non-dropping-particle":"","parse-names":false,"suffix":""},{"dropping-particle":"","family":"Kjaer","given":"Susanne K","non-dropping-particle":"","parse-names":false,"suffix":""},{"dropping-particle":"V","family":"Kliewer","given":"Erich","non-dropping-particle":"","parse-names":false,"suffix":""},{"dropping-particle":"","family":"Liu","given":"Bette","non-dropping-particle":"","parse-names":false,"suffix":""},{"dropping-particle":"","family":"Machalek","given":"Dorothy A","non-dropping-particle":"","parse-names":false,"suffix":""},{"dropping-particle":"","family":"Markowitz","given":"Lauri","non-dropping-particle":"","parse-names":false,"suffix":""},{"dropping-particle":"","family":"Mesher","given":"David","non-dropping-particle":"","parse-names":false,"suffix":""},{"dropping-particle":"","family":"Munk","given":"Christian","non-dropping-particle":"","parse-names":false,"suffix":""},{"dropping-particle":"","family":"Niccolai","given":"Linda","non-dropping-particle":"","parse-names":false,"suffix":""},{"dropping-particle":"","family":"Nygård","given":"Mari","non-dropping-particle":"","parse-names":false,"suffix":""},{"dropping-particle":"","family":"Ogilvie","given":"Gina","non-dropping-particle":"","parse-names":false,"suffix":""},{"dropping-particle":"","family":"Oliphant","given":"Jeannie","non-dropping-particle":"","parse-names":false,"suffix":""},{"dropping-particle":"","family":"Pollock","given":"Kevin G","non-dropping-particle":"","parse-names":false,"suffix":""},{"dropping-particle":"","family":"Purriños-Hermida","given":"Maria Jesús","non-dropping-particle":"","parse-names":false,"suffix":""},{"dropping-particle":"","family":"Smith","given":"Megan A","non-dropping-particle":"","parse-names":false,"suffix":""},{"dropping-particle":"","family":"Steben","given":"Marc","non-dropping-particle":"","parse-names":false,"suffix":""},{"dropping-particle":"","family":"Söderlund-Strand","given":"Anna","non-dropping-particle":"","parse-names":false,"suffix":""},{"dropping-particle":"","family":"Sonnenberg","given":"Pam","non-dropping-particle":"","parse-names":false,"suffix":""},{"dropping-particle":"","family":"Sparen","given":"Pär","non-dropping-particle":"","parse-names":false,"suffix":""},{"dropping-particle":"","family":"Tanton","given":"Clare","non-dropping-particle":"","parse-names":false,"suffix":""},{"dropping-particle":"","family":"Wheeler","given":"Cosette M","non-dropping-particle":"","parse-names":false,"suffix":""},{"dropping-particle":"","family":"Woestenberg","given":"Petra J","non-dropping-particle":"","parse-names":false,"suffix":""},{"dropping-particle":"","family":"Yu","given":"Bo Nancy","non-dropping-particle":"","parse-names":false,"suffix":""}],"container-title":"The Lancet","id":"ITEM-1","issue":"10197","issued":{"date-parts":[["2019","8","10"]]},"note":"doi: 10.1016/S0140-6736(19)30298-3","page":"497-509","publisher":"Elsevier","title":"Population-level impact and herd effects following the introduction of human papillomavirus vaccination programmes: updated systematic review and meta-analysis","type":"article-journal","volume":"394"},"uris":["http://www.mendeley.com/documents/?uuid=364b30c4-bbac-4ad2-8608-e1189fdcc129"]}],"mendeley":{"formattedCitation":"&lt;sup&gt;4&lt;/sup&gt;","plainTextFormattedCitation":"4","previouslyFormattedCitation":"&lt;sup&gt;4&lt;/sup&gt;"},"properties":{"noteIndex":0},"schema":"https://github.com/citation-style-language/schema/raw/master/csl-citation.json"}</w:instrText>
      </w:r>
      <w:r w:rsidR="00FF2D5B">
        <w:rPr>
          <w:rFonts w:cs="Kp-Regular"/>
          <w:color w:val="000000"/>
        </w:rPr>
        <w:fldChar w:fldCharType="separate"/>
      </w:r>
      <w:r w:rsidR="00FF2D5B" w:rsidRPr="00FF2D5B">
        <w:rPr>
          <w:rFonts w:cs="Kp-Regular"/>
          <w:noProof/>
          <w:color w:val="000000"/>
          <w:vertAlign w:val="superscript"/>
        </w:rPr>
        <w:t>4</w:t>
      </w:r>
      <w:r w:rsidR="00FF2D5B">
        <w:rPr>
          <w:rFonts w:cs="Kp-Regular"/>
          <w:color w:val="000000"/>
        </w:rPr>
        <w:fldChar w:fldCharType="end"/>
      </w:r>
      <w:r w:rsidR="00730195">
        <w:rPr>
          <w:rFonts w:cs="Kp-Regular"/>
          <w:color w:val="000000"/>
        </w:rPr>
        <w:fldChar w:fldCharType="begin" w:fldLock="1"/>
      </w:r>
      <w:r w:rsidR="00730195">
        <w:rPr>
          <w:rFonts w:cs="Kp-Regular"/>
          <w:color w:val="000000"/>
        </w:rPr>
        <w:instrText>ADDIN CSL_CITATION {"citationItems":[{"id":"ITEM-1","itemData":{"abstract":"Background Several Latin American and Caribbean (LAC) countries have introduced pneumococcal conjugate vaccine (PCV-10 or PCV-13) in their routine national immunization programs.   Objectives We aimed to summarize the evidence of PCV impact and effectiveness in children under 5 years old in the LAC Region.   Methods We conducted a systematic review of the literature on impact or effectiveness of PCVs on deaths or hospitalizations due to invasive pneumococcal disease (IPD), pneumonia, meningitis and sepsis. We searched Medline, WoS, Lilacs, Scopus, Central and gray literature published in any language from 2009 to January 2016. We included studies addressing the outcomes of interest in children in the target age group, and with the following designs: randomized trials, cohort or case-control, interrupted time series with at least three data points before and after the intervention, and before-after studies. Screening of citations, data extraction, and risk of bias assessment were conducted in duplicate by independent reviewers, according to the study protocol registered on PROSPERO. Descriptive analysis of the effectiveness measurements and sensitivity analysis were conducted. Effectiveness is reported as 1-OR or 1-RR for case control or cohort/clinical trials, and as percent change of disease incidence rates for before-after studies.   Results We identified 1,085 citations, 892 from databases and 193 from other sources. Of these, 22 were further analyzed. Studies were from Brazil, Chile, Uruguay, Argentina, Peru and Nicaragua. Effectiveness ranged from 8.8–37.8% for hospitalizations due to X-ray confirmed pneumonia, 7.4–20.6% for clinical pneumonia, and 13.3–87.7% for meningitis hospitalizations, and 56–83.3% for IPD hospitalization, varying by age, outcome definition, type of vaccine and study design.   Conclusions Available evidence to date indicates significant impact of both PCV-10 and PCV-13 in the outcomes studied, with no evidence of the superiority of one vaccine over the other on pneumonia, IPD or meningitis hospitalization reduction in children under 5 years old.","author":[{"dropping-particle":"","family":"Oliveira","given":"Lucia Helena","non-dropping-particle":"de","parse-names":false,"suffix":""},{"dropping-particle":"","family":"Camacho","given":"Luiz Antonio B","non-dropping-particle":"","parse-names":false,"suffix":""},{"dropping-particle":"","family":"Coutinho","given":"Evandro S F","non-dropping-particle":"","parse-names":false,"suffix":""},{"dropping-particle":"","family":"Martinez-Silveira","given":"Martha S","non-dropping-particle":"","parse-names":false,"suffix":""},{"dropping-particle":"","family":"Carvalho","given":"Ana Flavia","non-dropping-particle":"","parse-names":false,"suffix":""},{"dropping-particle":"","family":"Ruiz-Matus","given":"Cuauhtemoc","non-dropping-particle":"","parse-names":false,"suffix":""},{"dropping-particle":"","family":"Toscano","given":"Cristiana M","non-dropping-particle":"","parse-names":false,"suffix":""}],"container-title":"PLOS ONE","id":"ITEM-1","issue":"12","issued":{"date-parts":[["2016","12","12"]]},"page":"e0166736","publisher":"Public Library of Science","title":"Impact and Effectiveness of 10 and 13-Valent Pneumococcal Conjugate Vaccines on Hospitalization and Mortality in Children Aged Less than 5 Years in Latin American Countries: A Systematic Review","type":"article-journal","volume":"11"},"uris":["http://www.mendeley.com/documents/?uuid=0647331e-420c-4d95-93b7-730cecc55cdd"]}],"mendeley":{"formattedCitation":"&lt;sup&gt;5&lt;/sup&gt;","plainTextFormattedCitation":"5","previouslyFormattedCitation":"&lt;sup&gt;5&lt;/sup&gt;"},"properties":{"noteIndex":0},"schema":"https://github.com/citation-style-language/schema/raw/master/csl-citation.json"}</w:instrText>
      </w:r>
      <w:r w:rsidR="00730195">
        <w:rPr>
          <w:rFonts w:cs="Kp-Regular"/>
          <w:color w:val="000000"/>
        </w:rPr>
        <w:fldChar w:fldCharType="separate"/>
      </w:r>
      <w:r w:rsidR="00730195" w:rsidRPr="00730195">
        <w:rPr>
          <w:rFonts w:cs="Kp-Regular"/>
          <w:noProof/>
          <w:color w:val="000000"/>
          <w:vertAlign w:val="superscript"/>
        </w:rPr>
        <w:t>5</w:t>
      </w:r>
      <w:r w:rsidR="00730195">
        <w:rPr>
          <w:rFonts w:cs="Kp-Regular"/>
          <w:color w:val="000000"/>
        </w:rPr>
        <w:fldChar w:fldCharType="end"/>
      </w:r>
      <w:r w:rsidR="00730195">
        <w:rPr>
          <w:rFonts w:cs="Kp-Regular"/>
          <w:color w:val="000000"/>
        </w:rPr>
        <w:fldChar w:fldCharType="begin" w:fldLock="1"/>
      </w:r>
      <w:r w:rsidR="006B6867">
        <w:rPr>
          <w:rFonts w:cs="Kp-Regular"/>
          <w:color w:val="000000"/>
        </w:rPr>
        <w:instrText>ADDIN CSL_CITATION {"citationItems":[{"id":"ITEM-1","itemData":{"abstract":"Background Over 34 countries in Africa have introduced rotavirus vaccine to their national immunization programs: monovalent (Rotarix®, RV1) and pentavalent (RotaTeq®, RV5) after South Africa introduced it in 2009. Since then several studies assessing the impact of the vaccine have been conducted. The principal aim of this study was to evaluate the impact of rotavirus vaccine in sub-Saharan Africa.   Methods A Literature search was performed using Mendeley, PubMed, ScienceDirect, grey literature and Web of Science databases of published studies from January 1, 2017, as years of recent publications on rotavirus vaccine impact in sub-Saharan Africa. A meta-analysis was conducted for rotavirus infection in children under 5 years using proportions of pre and post-vaccine introduction in these populations. Random-effect estimates were considered since the samples were from universal populations.   Results Out of the 935 articles identified, 17 studies met the inclusion for systematic review and meta-analysis. The pooled proportion for pre-vaccination period was 42%, 95% (CI: 38–46%), and reduced to 21%, 95% (CI: 17–25%) during post-vaccination period. Rotavirus diarrhea significantly reduced in children &lt; 12 months as compared to children 12–24 months old. Seasonal peaks of rotavirus diarrhea were between June–September. However, data is limited to one year of post-vaccine introduction, and bias may present due to early vaccine impact.   Conclusion We observed that the introduction of the rotavirus vaccine was partly responsible for the significant reduction in the burden of rotavirus-associated diarrhea in sub-Saharan Africa. Therefore, there is a need to encourage the remaining countries to introduce the vaccine to their routine national immunization programs.","author":[{"dropping-particle":"","family":"Godfrey","given":"Opolot","non-dropping-particle":"","parse-names":false,"suffix":""},{"dropping-particle":"","family":"Zhang","given":"Weidong","non-dropping-particle":"","parse-names":false,"suffix":""},{"dropping-particle":"","family":"Amponsem-Boateng","given":"Cecilia","non-dropping-particle":"","parse-names":false,"suffix":""},{"dropping-particle":"","family":"Bonney Oppong","given":"Timothy","non-dropping-particle":"","parse-names":false,"suffix":""},{"dropping-particle":"","family":"Zhao","given":"QingLin","non-dropping-particle":"","parse-names":false,"suffix":""},{"dropping-particle":"","family":"Li","given":"Dankang","non-dropping-particle":"","parse-names":false,"suffix":""}],"container-title":"PLOS ONE","id":"ITEM-1","issue":"4","issued":{"date-parts":[["2020","4","27"]]},"page":"e0232113","publisher":"Public Library of Science","title":"Evidence of rotavirus vaccine impact in sub-Saharan Africa: Systematic review and meta-analysis","type":"article-journal","volume":"15"},"uris":["http://www.mendeley.com/documents/?uuid=562560ae-a808-4f29-9629-2301ab229def"]}],"mendeley":{"formattedCitation":"&lt;sup&gt;6&lt;/sup&gt;","plainTextFormattedCitation":"6","previouslyFormattedCitation":"&lt;sup&gt;6&lt;/sup&gt;"},"properties":{"noteIndex":0},"schema":"https://github.com/citation-style-language/schema/raw/master/csl-citation.json"}</w:instrText>
      </w:r>
      <w:r w:rsidR="00730195">
        <w:rPr>
          <w:rFonts w:cs="Kp-Regular"/>
          <w:color w:val="000000"/>
        </w:rPr>
        <w:fldChar w:fldCharType="separate"/>
      </w:r>
      <w:r w:rsidR="00730195" w:rsidRPr="00730195">
        <w:rPr>
          <w:rFonts w:cs="Kp-Regular"/>
          <w:noProof/>
          <w:color w:val="000000"/>
          <w:vertAlign w:val="superscript"/>
        </w:rPr>
        <w:t>6</w:t>
      </w:r>
      <w:r w:rsidR="00730195">
        <w:rPr>
          <w:rFonts w:cs="Kp-Regular"/>
          <w:color w:val="000000"/>
        </w:rPr>
        <w:fldChar w:fldCharType="end"/>
      </w:r>
      <w:r w:rsidRPr="00A51228">
        <w:rPr>
          <w:rFonts w:cs="Kp-Regular"/>
          <w:color w:val="000000"/>
        </w:rPr>
        <w:t xml:space="preserve">  </w:t>
      </w:r>
      <w:r w:rsidR="005151B3">
        <w:rPr>
          <w:rFonts w:cs="Kp-Regular"/>
          <w:color w:val="000000"/>
        </w:rPr>
        <w:t xml:space="preserve">the </w:t>
      </w:r>
      <w:r w:rsidR="00C85158">
        <w:rPr>
          <w:rFonts w:cs="Kp-Regular"/>
          <w:color w:val="000000"/>
        </w:rPr>
        <w:t xml:space="preserve">challenges of </w:t>
      </w:r>
      <w:r w:rsidR="001415CE" w:rsidRPr="00A51228">
        <w:rPr>
          <w:rFonts w:cs="Kp-Regular"/>
          <w:color w:val="000000"/>
        </w:rPr>
        <w:t>measuring deaths and cases directly through vital</w:t>
      </w:r>
      <w:r w:rsidR="001415CE">
        <w:rPr>
          <w:rFonts w:cs="Kp-Regular"/>
          <w:color w:val="000000"/>
        </w:rPr>
        <w:t xml:space="preserve"> </w:t>
      </w:r>
      <w:r w:rsidR="001415CE" w:rsidRPr="00A51228">
        <w:rPr>
          <w:rFonts w:cs="Kp-Regular"/>
          <w:color w:val="000000"/>
        </w:rPr>
        <w:t>registration records and surveillance</w:t>
      </w:r>
      <w:r w:rsidR="005151B3">
        <w:rPr>
          <w:rFonts w:cs="Kp-Regular"/>
          <w:color w:val="000000"/>
        </w:rPr>
        <w:t xml:space="preserve"> remain in many locations</w:t>
      </w:r>
      <w:r w:rsidR="001415CE">
        <w:rPr>
          <w:rFonts w:cs="Kp-Regular"/>
          <w:color w:val="000000"/>
        </w:rPr>
        <w:t xml:space="preserve">. </w:t>
      </w:r>
      <w:r w:rsidRPr="00A51228">
        <w:rPr>
          <w:rFonts w:cs="Kp-Regular"/>
          <w:color w:val="000000"/>
        </w:rPr>
        <w:t>In such case</w:t>
      </w:r>
      <w:r w:rsidR="00021DA8">
        <w:rPr>
          <w:rFonts w:cs="Kp-Regular"/>
          <w:color w:val="000000"/>
        </w:rPr>
        <w:t>s</w:t>
      </w:r>
      <w:r w:rsidRPr="00A51228">
        <w:rPr>
          <w:rFonts w:cs="Kp-Regular"/>
          <w:color w:val="000000"/>
        </w:rPr>
        <w:t>, mathematical models have been used</w:t>
      </w:r>
      <w:r w:rsidR="00090A68">
        <w:rPr>
          <w:rFonts w:cs="Kp-Regular"/>
          <w:color w:val="000000"/>
        </w:rPr>
        <w:t xml:space="preserve"> </w:t>
      </w:r>
      <w:r w:rsidRPr="00A51228">
        <w:rPr>
          <w:rFonts w:cs="Kp-Regular"/>
          <w:color w:val="000000"/>
        </w:rPr>
        <w:t>to extrapolate the existing data in specific settings to generate projections in other settings</w:t>
      </w:r>
      <w:r w:rsidR="0044608D">
        <w:rPr>
          <w:rFonts w:cs="Kp-Regular"/>
          <w:color w:val="000000"/>
        </w:rPr>
        <w:t xml:space="preserve"> </w:t>
      </w:r>
      <w:r w:rsidRPr="00A51228">
        <w:rPr>
          <w:rFonts w:cs="Kp-Regular"/>
          <w:color w:val="000000"/>
        </w:rPr>
        <w:t>and quantify uncertainty in the predictions</w:t>
      </w:r>
      <w:r w:rsidR="0044608D">
        <w:rPr>
          <w:rFonts w:cs="Kp-Regular"/>
          <w:color w:val="000000"/>
        </w:rPr>
        <w:t>.</w:t>
      </w:r>
      <w:r w:rsidR="006B6867">
        <w:rPr>
          <w:rFonts w:cs="Kp-Regular"/>
          <w:color w:val="000000"/>
        </w:rPr>
        <w:fldChar w:fldCharType="begin" w:fldLock="1"/>
      </w:r>
      <w:r w:rsidR="000A7452">
        <w:rPr>
          <w:rFonts w:cs="Kp-Regular"/>
          <w:color w:val="000000"/>
        </w:rPr>
        <w:instrText>ADDIN CSL_CITATION {"citationItems":[{"id":"ITEM-1","itemData":{"DOI":"10.4161/viru.24041","ISSN":"2150-5608","abstract":"Over the last years, an intensive worldwide effort is speeding up the developments in the establishment of a global surveillance network for combating pandemics of emergent and re-emergent infectious diseases. Scientists from different fields extending from medicine and molecular biology to computer science and applied mathematics have teamed up for rapid assessment of potentially urgent situations. Toward this aim mathematical modeling plays an important role in efforts that focus on predicting, assessing, and controlling potential outbreaks. To better understand and model the contagious dynamics the impact of numerous variables ranging from the micro host-pathogen level to host-to-host interactions, as well as prevailing ecological, social, economic, and demographic factors across the globe have to be analyzed and thoroughly studied. Here, we present and discuss the main approaches that are used for the surveillance and modeling of infectious disease dynamics. We present the basic concepts underpinning their implementation and practice and for each category we give an annotated list of representative works.","author":[{"dropping-particle":"","family":"Siettos","given":"Constantinos I","non-dropping-particle":"","parse-names":false,"suffix":""},{"dropping-particle":"","family":"Russo","given":"Lucia","non-dropping-particle":"","parse-names":false,"suffix":""}],"container-title":"Virulence","edition":"2013/04/03","id":"ITEM-1","issue":"4","issued":{"date-parts":[["2013","5","15"]]},"language":"eng","page":"295-306","publisher":"Landes Bioscience","title":"Mathematical modeling of infectious disease dynamics","type":"article-journal","volume":"4"},"uris":["http://www.mendeley.com/documents/?uuid=2d6f3ed3-a18e-4d8c-a7c0-d428b1bf7c38"]}],"mendeley":{"formattedCitation":"&lt;sup&gt;7&lt;/sup&gt;","plainTextFormattedCitation":"7","previouslyFormattedCitation":"&lt;sup&gt;7&lt;/sup&gt;"},"properties":{"noteIndex":0},"schema":"https://github.com/citation-style-language/schema/raw/master/csl-citation.json"}</w:instrText>
      </w:r>
      <w:r w:rsidR="006B6867">
        <w:rPr>
          <w:rFonts w:cs="Kp-Regular"/>
          <w:color w:val="000000"/>
        </w:rPr>
        <w:fldChar w:fldCharType="separate"/>
      </w:r>
      <w:r w:rsidR="006B6867" w:rsidRPr="006B6867">
        <w:rPr>
          <w:rFonts w:cs="Kp-Regular"/>
          <w:noProof/>
          <w:color w:val="000000"/>
          <w:vertAlign w:val="superscript"/>
        </w:rPr>
        <w:t>7</w:t>
      </w:r>
      <w:r w:rsidR="006B6867">
        <w:rPr>
          <w:rFonts w:cs="Kp-Regular"/>
          <w:color w:val="000000"/>
        </w:rPr>
        <w:fldChar w:fldCharType="end"/>
      </w:r>
      <w:r w:rsidR="000A7452">
        <w:rPr>
          <w:rFonts w:cs="Kp-Regular"/>
          <w:color w:val="000000"/>
        </w:rPr>
        <w:fldChar w:fldCharType="begin" w:fldLock="1"/>
      </w:r>
      <w:r w:rsidR="007A2C18">
        <w:rPr>
          <w:rFonts w:cs="Kp-Regular"/>
          <w:color w:val="000000"/>
        </w:rPr>
        <w:instrText>ADDIN CSL_CITATION {"citationItems":[{"id":"ITEM-1","itemData":{"DOI":"https://doi.org/10.1016/j.epidem.2014.08.004","ISSN":"1755-4365","abstract":"Vaccination has been one of the most successful public health measures since the introduction of basic sanitation. Substantial mortality and morbidity reductions have been achieved via vaccination against many infections, and the list of diseases that are potentially controllable by vaccines is growing steadily. We introduce key challenges for modeling in shaping our understanding and guiding policy decisions related to vaccine preventable diseases.","author":[{"dropping-particle":"","family":"Metcalf","given":"C J E","non-dropping-particle":"","parse-names":false,"suffix":""},{"dropping-particle":"","family":"Andreasen","given":"V","non-dropping-particle":"","parse-names":false,"suffix":""},{"dropping-particle":"","family":"Bjørnstad","given":"O N","non-dropping-particle":"","parse-names":false,"suffix":""},{"dropping-particle":"","family":"Eames","given":"K","non-dropping-particle":"","parse-names":false,"suffix":""},{"dropping-particle":"","family":"Edmunds","given":"W J","non-dropping-particle":"","parse-names":false,"suffix":""},{"dropping-particle":"","family":"Funk","given":"S","non-dropping-particle":"","parse-names":false,"suffix":""},{"dropping-particle":"","family":"Hollingsworth","given":"T D","non-dropping-particle":"","parse-names":false,"suffix":""},{"dropping-particle":"","family":"Lessler","given":"J","non-dropping-particle":"","parse-names":false,"suffix":""},{"dropping-particle":"","family":"Viboud","given":"C","non-dropping-particle":"","parse-names":false,"suffix":""},{"dropping-particle":"","family":"Grenfell","given":"B T","non-dropping-particle":"","parse-names":false,"suffix":""}],"container-title":"Epidemics","id":"ITEM-1","issued":{"date-parts":[["2015"]]},"page":"11-15","title":"Seven challenges in modeling vaccine preventable diseases","type":"article-journal","volume":"10"},"uris":["http://www.mendeley.com/documents/?uuid=55444ee3-e589-45d7-b2df-5463b3bbe7ae"]}],"mendeley":{"formattedCitation":"&lt;sup&gt;8&lt;/sup&gt;","plainTextFormattedCitation":"8","previouslyFormattedCitation":"&lt;sup&gt;8&lt;/sup&gt;"},"properties":{"noteIndex":0},"schema":"https://github.com/citation-style-language/schema/raw/master/csl-citation.json"}</w:instrText>
      </w:r>
      <w:r w:rsidR="000A7452">
        <w:rPr>
          <w:rFonts w:cs="Kp-Regular"/>
          <w:color w:val="000000"/>
        </w:rPr>
        <w:fldChar w:fldCharType="separate"/>
      </w:r>
      <w:r w:rsidR="000A7452" w:rsidRPr="000A7452">
        <w:rPr>
          <w:rFonts w:cs="Kp-Regular"/>
          <w:noProof/>
          <w:color w:val="000000"/>
          <w:vertAlign w:val="superscript"/>
        </w:rPr>
        <w:t>8</w:t>
      </w:r>
      <w:r w:rsidR="000A7452">
        <w:rPr>
          <w:rFonts w:cs="Kp-Regular"/>
          <w:color w:val="000000"/>
        </w:rPr>
        <w:fldChar w:fldCharType="end"/>
      </w:r>
      <w:r w:rsidR="006B6867" w:rsidDel="006B6867">
        <w:rPr>
          <w:rFonts w:cs="Kp-Regular"/>
          <w:color w:val="000000"/>
        </w:rPr>
        <w:t xml:space="preserve"> </w:t>
      </w:r>
    </w:p>
    <w:p w14:paraId="55E18A9C" w14:textId="77777777" w:rsidR="00770CA7" w:rsidRPr="00A51228" w:rsidRDefault="00770CA7" w:rsidP="0071125B">
      <w:pPr>
        <w:autoSpaceDE w:val="0"/>
        <w:autoSpaceDN w:val="0"/>
        <w:adjustRightInd w:val="0"/>
        <w:spacing w:after="0" w:line="240" w:lineRule="auto"/>
        <w:jc w:val="both"/>
        <w:rPr>
          <w:rFonts w:cs="Kp-Regular"/>
          <w:color w:val="000000"/>
        </w:rPr>
      </w:pPr>
    </w:p>
    <w:p w14:paraId="378E6A88" w14:textId="0733A782" w:rsidR="00770CA7" w:rsidRPr="00A51228" w:rsidRDefault="00406866" w:rsidP="0071125B">
      <w:pPr>
        <w:autoSpaceDE w:val="0"/>
        <w:autoSpaceDN w:val="0"/>
        <w:adjustRightInd w:val="0"/>
        <w:spacing w:after="0" w:line="240" w:lineRule="auto"/>
        <w:jc w:val="both"/>
        <w:rPr>
          <w:rFonts w:cs="Kp-Regular"/>
          <w:color w:val="000000"/>
        </w:rPr>
      </w:pPr>
      <w:r>
        <w:rPr>
          <w:rFonts w:cs="Kp-Regular"/>
          <w:color w:val="000000"/>
        </w:rPr>
        <w:t>M</w:t>
      </w:r>
      <w:r w:rsidR="00770CA7" w:rsidRPr="00A51228">
        <w:rPr>
          <w:rFonts w:cs="Kp-Regular"/>
          <w:color w:val="000000"/>
        </w:rPr>
        <w:t>athematical models of vaccine preventable diseases</w:t>
      </w:r>
      <w:r w:rsidR="00022DC2">
        <w:rPr>
          <w:rFonts w:cs="Kp-Regular"/>
          <w:color w:val="000000"/>
        </w:rPr>
        <w:t xml:space="preserve"> have</w:t>
      </w:r>
      <w:r w:rsidR="00BC5CDF">
        <w:rPr>
          <w:rFonts w:cs="Kp-Regular"/>
          <w:color w:val="000000"/>
        </w:rPr>
        <w:t xml:space="preserve"> increasingly</w:t>
      </w:r>
      <w:r w:rsidR="00022DC2">
        <w:rPr>
          <w:rFonts w:cs="Kp-Regular"/>
          <w:color w:val="000000"/>
        </w:rPr>
        <w:t xml:space="preserve"> been used to </w:t>
      </w:r>
      <w:r w:rsidR="00770CA7" w:rsidRPr="00A51228">
        <w:rPr>
          <w:rFonts w:cs="Kp-Regular"/>
          <w:color w:val="000000"/>
        </w:rPr>
        <w:t>inform global level strategic planning</w:t>
      </w:r>
      <w:r w:rsidR="00BB6A13">
        <w:rPr>
          <w:rFonts w:cs="Kp-Regular"/>
          <w:color w:val="000000"/>
        </w:rPr>
        <w:t xml:space="preserve"> </w:t>
      </w:r>
      <w:r w:rsidR="00770CA7" w:rsidRPr="00A51228">
        <w:rPr>
          <w:rFonts w:cs="Kp-Regular"/>
          <w:color w:val="000000"/>
        </w:rPr>
        <w:t>and decision making. Among the first e</w:t>
      </w:r>
      <w:r w:rsidR="00770CA7" w:rsidRPr="00A51228">
        <w:rPr>
          <w:rFonts w:cs="Kp-Expert-Regular"/>
          <w:color w:val="000000"/>
        </w:rPr>
        <w:t>ff</w:t>
      </w:r>
      <w:r w:rsidR="00770CA7" w:rsidRPr="00A51228">
        <w:rPr>
          <w:rFonts w:cs="Kp-Regular"/>
          <w:color w:val="000000"/>
        </w:rPr>
        <w:t>orts to estimate mortality reduction by</w:t>
      </w:r>
      <w:r w:rsidR="00BB6A13">
        <w:rPr>
          <w:rFonts w:cs="Kp-Regular"/>
          <w:color w:val="000000"/>
        </w:rPr>
        <w:t xml:space="preserve"> </w:t>
      </w:r>
      <w:r w:rsidR="00770CA7" w:rsidRPr="00A51228">
        <w:rPr>
          <w:rFonts w:cs="Kp-Regular"/>
          <w:color w:val="000000"/>
        </w:rPr>
        <w:t>vaccination at</w:t>
      </w:r>
      <w:r w:rsidR="00BA23D4">
        <w:rPr>
          <w:rFonts w:cs="Kp-Regular"/>
          <w:color w:val="000000"/>
        </w:rPr>
        <w:t xml:space="preserve"> a global scale</w:t>
      </w:r>
      <w:r w:rsidR="000B173F">
        <w:rPr>
          <w:rFonts w:cs="Kp-Regular"/>
          <w:color w:val="000000"/>
        </w:rPr>
        <w:t xml:space="preserve"> through multiple mathematical models</w:t>
      </w:r>
      <w:r w:rsidR="00BA23D4">
        <w:rPr>
          <w:rFonts w:cs="Kp-Regular"/>
          <w:color w:val="000000"/>
        </w:rPr>
        <w:t xml:space="preserve"> </w:t>
      </w:r>
      <w:r w:rsidR="00770CA7" w:rsidRPr="00A51228">
        <w:rPr>
          <w:rFonts w:cs="Kp-Regular"/>
          <w:color w:val="000000"/>
        </w:rPr>
        <w:t>is the study by Lee et al 2013 which projected 23.3 million</w:t>
      </w:r>
      <w:r w:rsidR="00BB6A13">
        <w:rPr>
          <w:rFonts w:cs="Kp-Regular"/>
          <w:color w:val="000000"/>
        </w:rPr>
        <w:t xml:space="preserve"> </w:t>
      </w:r>
      <w:r w:rsidR="00770CA7" w:rsidRPr="00A51228">
        <w:rPr>
          <w:rFonts w:cs="Kp-Regular"/>
          <w:color w:val="000000"/>
        </w:rPr>
        <w:t>deaths averted due to vaccination against ten pathogens from 2011-2020, in 73 countries</w:t>
      </w:r>
      <w:r w:rsidR="00BB6A13">
        <w:rPr>
          <w:rFonts w:cs="Kp-Regular"/>
          <w:color w:val="000000"/>
        </w:rPr>
        <w:t xml:space="preserve"> </w:t>
      </w:r>
      <w:r w:rsidR="00770CA7" w:rsidRPr="00A51228">
        <w:rPr>
          <w:rFonts w:cs="Kp-Regular"/>
          <w:color w:val="000000"/>
        </w:rPr>
        <w:t>supported by Gavi, the Vaccine Alliance</w:t>
      </w:r>
      <w:r w:rsidR="0044608D">
        <w:rPr>
          <w:rFonts w:cs="Kp-Regular"/>
          <w:color w:val="000000"/>
        </w:rPr>
        <w:t>.</w:t>
      </w:r>
      <w:r w:rsidR="0044608D">
        <w:rPr>
          <w:rFonts w:cs="Kp-Regular"/>
          <w:color w:val="000000"/>
        </w:rPr>
        <w:fldChar w:fldCharType="begin" w:fldLock="1"/>
      </w:r>
      <w:r w:rsidR="007A2C18">
        <w:rPr>
          <w:rFonts w:cs="Kp-Regular"/>
          <w:color w:val="000000"/>
        </w:rPr>
        <w:instrText>ADDIN CSL_CITATION {"citationItems":[{"id":"ITEM-1","itemData":{"DOI":"10.1016/j.vaccine.2012.11.035","ISSN":"1873-2518 (Electronic)","PMID":"23598494","abstract":"INTRODUCTION: From August to December 2011, a multidisciplinary group with expertise  in mathematical modeling was constituted by the GAVI Alliance and the Bill &amp; Melinda Gates Foundation to estimate the impact of vaccination in 73 countries supported by the GAVI Alliance. METHODS: The number of deaths averted in persons projected to be vaccinated during 2011-2020 was estimated for ten antigens: hepatitis B, yellow fever, Haemophilus influenzae type B (Hib), Streptococcus pneumoniae, rotavirus, Neisseria meningitidis serogroup A, Japanese encephalitis, human papillomavirus, measles, and rubella. Impact was calculated as the difference in the number of deaths expected over the lifetime of vaccinated cohorts compared to the number of deaths expected in those cohorts with no vaccination. Numbers of persons vaccinated were based on 2011 GAVI Strategic Demand Forecasts with projected dates of vaccine introductions, vaccination coverage, and target population size in each country. RESULTS: By 2020, nearly all GAVI-supported countries with endemic disease are projected to have introduced hepatitis B, Hib, pneumococcal, rotavirus, rubella, yellow fever, N. meningitidis serogroup A, and Japanese encephalitis-containing vaccines; 55 (75 percent) countries are projected to have introduced human papillomavirus vaccine. Projected use of these vaccines during 2011-2020 is expected to avert an estimated 9.9 million deaths. Routine and supplementary immunization activities with measles vaccine are expected to avert an additional 13.4 million deaths. Estimated numbers of deaths averted per 1000 persons vaccinated were highest for first-dose measles (16.5), human papillomavirus (15.1), and hepatitis B (8.3) vaccination. Approximately 52 percent of the expected deaths averted will be in Africa, 27 percent in Southeast Asia, and 13 percent in the Eastern Mediterranean. CONCLUSION: Vaccination of persons during 2011-2020 in 73 GAVI-eligible countries is expected to have substantial public health impact, particularly in Africa and Southeast Asia, two regions with high mortality. The actual impact of vaccination in these countries may be higher than our estimates because several widely used antigens were not included in the analysis. The quality of our estimates is limited by lack of data on underlying disease burden and vaccine effectiveness against fatal disease outcomes in developing countries. We plan to update the estimates annually to reflect updated demand forecasts, t…","author":[{"dropping-particle":"","family":"Lee","given":"Lisa A","non-dropping-particle":"","parse-names":false,"suffix":""},{"dropping-particle":"","family":"Franzel","given":"Lauren","non-dropping-particle":"","parse-names":false,"suffix":""},{"dropping-particle":"","family":"Atwell","given":"Jessica","non-dropping-particle":"","parse-names":false,"suffix":""},{"dropping-particle":"","family":"Datta","given":"S Deblina","non-dropping-particle":"","parse-names":false,"suffix":""},{"dropping-particle":"","family":"Friberg","given":"Ingrid K","non-dropping-particle":"","parse-names":false,"suffix":""},{"dropping-particle":"","family":"Goldie","given":"Sue J","non-dropping-particle":"","parse-names":false,"suffix":""},{"dropping-particle":"","family":"Reef","given":"Susan E","non-dropping-particle":"","parse-names":false,"suffix":""},{"dropping-particle":"","family":"Schwalbe","given":"Nina","non-dropping-particle":"","parse-names":false,"suffix":""},{"dropping-particle":"","family":"Simons","given":"Emily","non-dropping-particle":"","parse-names":false,"suffix":""},{"dropping-particle":"","family":"Strebel","given":"Peter M","non-dropping-particle":"","parse-names":false,"suffix":""},{"dropping-particle":"","family":"Sweet","given":"Steven","non-dropping-particle":"","parse-names":false,"suffix":""},{"dropping-particle":"","family":"Suraratdecha","given":"Chutima","non-dropping-particle":"","parse-names":false,"suffix":""},{"dropping-particle":"","family":"Tam","given":"Yvonne","non-dropping-particle":"","parse-names":false,"suffix":""},{"dropping-particle":"","family":"Vynnycky","given":"Emilia","non-dropping-particle":"","parse-names":false,"suffix":""},{"dropping-particle":"","family":"Walker","given":"Neff","non-dropping-particle":"","parse-names":false,"suffix":""},{"dropping-particle":"","family":"Walker","given":"Damian G","non-dropping-particle":"","parse-names":false,"suffix":""},{"dropping-particle":"","family":"Hansen","given":"Peter M","non-dropping-particle":"","parse-names":false,"suffix":""}],"container-title":"Vaccine","id":"ITEM-1","issued":{"date-parts":[["2013","4"]]},"language":"eng","page":"B61-72","publisher-place":"Netherlands","title":"The estimated mortality impact of vaccinations forecast to be administered during  2011-2020 in 73 countries supported by the GAVI Alliance.","type":"article-journal","volume":"31 Suppl 2"},"uris":["http://www.mendeley.com/documents/?uuid=b010d3ec-a782-4748-9ab2-73e1a64f14c2"]}],"mendeley":{"formattedCitation":"&lt;sup&gt;9&lt;/sup&gt;","plainTextFormattedCitation":"9","previouslyFormattedCitation":"&lt;sup&gt;9&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9</w:t>
      </w:r>
      <w:r w:rsidR="0044608D">
        <w:rPr>
          <w:rFonts w:cs="Kp-Regular"/>
          <w:color w:val="000000"/>
        </w:rPr>
        <w:fldChar w:fldCharType="end"/>
      </w:r>
      <w:r w:rsidR="00770CA7" w:rsidRPr="00A51228">
        <w:rPr>
          <w:rFonts w:cs="Kp-Regular"/>
          <w:color w:val="000000"/>
        </w:rPr>
        <w:t xml:space="preserve"> The Global Vaccine Action Plan (2011-2020)</w:t>
      </w:r>
      <w:r w:rsidR="00BB6A13">
        <w:rPr>
          <w:rFonts w:cs="Kp-Regular"/>
          <w:color w:val="000000"/>
        </w:rPr>
        <w:t xml:space="preserve"> </w:t>
      </w:r>
      <w:r w:rsidR="00770CA7" w:rsidRPr="00A51228">
        <w:rPr>
          <w:rFonts w:cs="Kp-Regular"/>
          <w:color w:val="000000"/>
        </w:rPr>
        <w:t>project</w:t>
      </w:r>
      <w:r w:rsidR="00021DA8">
        <w:rPr>
          <w:rFonts w:cs="Kp-Regular"/>
          <w:color w:val="000000"/>
        </w:rPr>
        <w:t>ed</w:t>
      </w:r>
      <w:r w:rsidR="00770CA7" w:rsidRPr="00A51228">
        <w:rPr>
          <w:rFonts w:cs="Kp-Regular"/>
          <w:color w:val="000000"/>
        </w:rPr>
        <w:t xml:space="preserve"> 24.6 – 25.8 million deaths averted during the same time period based on an</w:t>
      </w:r>
      <w:r w:rsidR="00BB6A13">
        <w:rPr>
          <w:rFonts w:cs="Kp-Regular"/>
          <w:color w:val="000000"/>
        </w:rPr>
        <w:t xml:space="preserve"> </w:t>
      </w:r>
      <w:r w:rsidR="00770CA7" w:rsidRPr="00A51228">
        <w:rPr>
          <w:rFonts w:cs="Kp-Regular"/>
          <w:color w:val="000000"/>
        </w:rPr>
        <w:t>analysis by WHO, Gavi, the Bill Melinda Gates Foundation and PATH</w:t>
      </w:r>
      <w:r w:rsidR="0044608D">
        <w:rPr>
          <w:rFonts w:cs="Kp-Regular"/>
          <w:color w:val="000000"/>
        </w:rPr>
        <w:t>.</w:t>
      </w:r>
      <w:r w:rsidR="0044608D">
        <w:rPr>
          <w:rFonts w:cs="Kp-Regular"/>
          <w:color w:val="000000"/>
        </w:rPr>
        <w:fldChar w:fldCharType="begin" w:fldLock="1"/>
      </w:r>
      <w:r w:rsidR="007A2C18">
        <w:rPr>
          <w:rFonts w:cs="Kp-Regular"/>
          <w:color w:val="000000"/>
        </w:rPr>
        <w:instrText>ADDIN CSL_CITATION {"citationItems":[{"id":"ITEM-1","itemData":{"author":[{"dropping-particle":"","family":"World Health Organization","given":"","non-dropping-particle":"","parse-names":false,"suffix":""}],"id":"ITEM-1","issued":{"date-parts":[["2013"]]},"publisher-place":"Geneva","title":"Global Vaccine Action Plan","type":"report"},"uris":["http://www.mendeley.com/documents/?uuid=e682f96e-56ac-4e01-9efe-0b1d8bf72bf4"]}],"mendeley":{"formattedCitation":"&lt;sup&gt;10&lt;/sup&gt;","plainTextFormattedCitation":"10","previouslyFormattedCitation":"&lt;sup&gt;10&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0</w:t>
      </w:r>
      <w:r w:rsidR="0044608D">
        <w:rPr>
          <w:rFonts w:cs="Kp-Regular"/>
          <w:color w:val="000000"/>
        </w:rPr>
        <w:fldChar w:fldCharType="end"/>
      </w:r>
      <w:r w:rsidR="00770CA7" w:rsidRPr="00A51228">
        <w:rPr>
          <w:rFonts w:cs="Kp-Regular"/>
          <w:color w:val="000000"/>
        </w:rPr>
        <w:t xml:space="preserve"> Among global</w:t>
      </w:r>
      <w:r w:rsidR="00BB6A13">
        <w:rPr>
          <w:rFonts w:cs="Kp-Regular"/>
          <w:color w:val="000000"/>
        </w:rPr>
        <w:t xml:space="preserve"> </w:t>
      </w:r>
      <w:r w:rsidR="00770CA7" w:rsidRPr="00A51228">
        <w:rPr>
          <w:rFonts w:cs="Kp-Regular"/>
          <w:color w:val="000000"/>
        </w:rPr>
        <w:t>health advocates, it has been frequently cited that globally “2.5 million lives” or “2-3</w:t>
      </w:r>
      <w:r w:rsidR="00BB6A13">
        <w:rPr>
          <w:rFonts w:cs="Kp-Regular"/>
          <w:color w:val="000000"/>
        </w:rPr>
        <w:t xml:space="preserve"> </w:t>
      </w:r>
      <w:r w:rsidR="00770CA7" w:rsidRPr="00A51228">
        <w:rPr>
          <w:rFonts w:cs="Kp-Regular"/>
          <w:color w:val="000000"/>
        </w:rPr>
        <w:t>million lives” are saved every year due to vaccination although these figures lacked clear</w:t>
      </w:r>
      <w:r w:rsidR="00BB6A13">
        <w:rPr>
          <w:rFonts w:cs="Kp-Regular"/>
          <w:color w:val="000000"/>
        </w:rPr>
        <w:t xml:space="preserve"> </w:t>
      </w:r>
      <w:r w:rsidR="00770CA7" w:rsidRPr="00A51228">
        <w:rPr>
          <w:rFonts w:cs="Kp-Regular"/>
          <w:color w:val="000000"/>
        </w:rPr>
        <w:t>source</w:t>
      </w:r>
      <w:r w:rsidR="00FC6408">
        <w:rPr>
          <w:rFonts w:cs="Kp-Regular"/>
          <w:color w:val="000000"/>
        </w:rPr>
        <w:t xml:space="preserve"> and methods used</w:t>
      </w:r>
      <w:r w:rsidR="00770CA7" w:rsidRPr="00A51228">
        <w:rPr>
          <w:rFonts w:cs="Kp-Regular"/>
          <w:color w:val="000000"/>
        </w:rPr>
        <w:t>.</w:t>
      </w:r>
      <w:r w:rsidR="0044608D">
        <w:rPr>
          <w:rFonts w:cs="Kp-Regular"/>
          <w:color w:val="000000"/>
        </w:rPr>
        <w:fldChar w:fldCharType="begin" w:fldLock="1"/>
      </w:r>
      <w:r w:rsidR="007A2C18">
        <w:rPr>
          <w:rFonts w:cs="Kp-Regular"/>
          <w:color w:val="000000"/>
        </w:rPr>
        <w:instrText>ADDIN CSL_CITATION {"citationItems":[{"id":"ITEM-1","itemData":{"URL":"https://www.who.int/news-room/commentaries/detail/vaccines-the-powerful-innovations-bringing-who-s-mission-to-life-every-day","accessed":{"date-parts":[["2021","3","24"]]},"author":[{"dropping-particle":"","family":"Simelela","given":"Princess Nothemba","non-dropping-particle":"","parse-names":false,"suffix":""}],"id":"ITEM-1","issued":{"date-parts":[["2018"]]},"title":"Vaccines: the powerful innovations bringing WHO's mission to life every day","type":"webpage"},"uris":["http://www.mendeley.com/documents/?uuid=b430cd3e-c210-47df-ab18-6ec08bd35692"]}],"mendeley":{"formattedCitation":"&lt;sup&gt;11&lt;/sup&gt;","plainTextFormattedCitation":"11","previouslyFormattedCitation":"&lt;sup&gt;11&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1</w:t>
      </w:r>
      <w:r w:rsidR="0044608D">
        <w:rPr>
          <w:rFonts w:cs="Kp-Regular"/>
          <w:color w:val="000000"/>
        </w:rPr>
        <w:fldChar w:fldCharType="end"/>
      </w:r>
      <w:r w:rsidR="0044608D">
        <w:rPr>
          <w:rFonts w:cs="Kp-Regular"/>
          <w:color w:val="000000"/>
        </w:rPr>
        <w:fldChar w:fldCharType="begin" w:fldLock="1"/>
      </w:r>
      <w:r w:rsidR="007A2C18">
        <w:rPr>
          <w:rFonts w:cs="Kp-Regular"/>
          <w:color w:val="000000"/>
        </w:rPr>
        <w:instrText>ADDIN CSL_CITATION {"citationItems":[{"id":"ITEM-1","itemData":{"URL":"https://www.unicef.org/immunization","accessed":{"date-parts":[["2021","3","24"]]},"author":[{"dropping-particle":"","family":"UNICEF","given":"","non-dropping-particle":"","parse-names":false,"suffix":""}],"id":"ITEM-1","issued":{"date-parts":[["2021"]]},"title":"Immunization programme","type":"webpage"},"uris":["http://www.mendeley.com/documents/?uuid=65f0f053-4b61-4efb-bb5b-9f8335108374"]}],"mendeley":{"formattedCitation":"&lt;sup&gt;12&lt;/sup&gt;","plainTextFormattedCitation":"12","previouslyFormattedCitation":"&lt;sup&gt;12&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2</w:t>
      </w:r>
      <w:r w:rsidR="0044608D">
        <w:rPr>
          <w:rFonts w:cs="Kp-Regular"/>
          <w:color w:val="000000"/>
        </w:rPr>
        <w:fldChar w:fldCharType="end"/>
      </w:r>
      <w:r w:rsidR="0044608D">
        <w:rPr>
          <w:rFonts w:cs="Kp-Regular"/>
          <w:color w:val="000000"/>
        </w:rPr>
        <w:fldChar w:fldCharType="begin" w:fldLock="1"/>
      </w:r>
      <w:r w:rsidR="007A2C18">
        <w:rPr>
          <w:rFonts w:cs="Kp-Regular"/>
          <w:color w:val="000000"/>
        </w:rPr>
        <w:instrText>ADDIN CSL_CITATION {"citationItems":[{"id":"ITEM-1","itemData":{"URL":"https://www.cdc.gov/globalhealth/security/immunization.htm","accessed":{"date-parts":[["2021","3","24"]]},"author":[{"dropping-particle":"","family":"Center for Disease Control and Prevention","given":"","non-dropping-particle":"","parse-names":false,"suffix":""}],"id":"ITEM-1","issued":{"date-parts":[["2014"]]},"title":"Global Health Security: Immunization","type":"webpage"},"uris":["http://www.mendeley.com/documents/?uuid=829f3f9f-4732-4499-b98c-584c25caaa1e"]}],"mendeley":{"formattedCitation":"&lt;sup&gt;13&lt;/sup&gt;","plainTextFormattedCitation":"13","previouslyFormattedCitation":"&lt;sup&gt;13&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3</w:t>
      </w:r>
      <w:r w:rsidR="0044608D">
        <w:rPr>
          <w:rFonts w:cs="Kp-Regular"/>
          <w:color w:val="000000"/>
        </w:rPr>
        <w:fldChar w:fldCharType="end"/>
      </w:r>
      <w:r w:rsidR="00770CA7" w:rsidRPr="00A51228">
        <w:rPr>
          <w:rFonts w:cs="Kp-Regular"/>
          <w:color w:val="000000"/>
        </w:rPr>
        <w:t xml:space="preserve"> More recently, the Vaccine Impact Modelling Consortium (VIMC), comprising</w:t>
      </w:r>
      <w:r w:rsidR="00BB6A13">
        <w:rPr>
          <w:rFonts w:cs="Kp-Regular"/>
          <w:color w:val="000000"/>
        </w:rPr>
        <w:t xml:space="preserve"> </w:t>
      </w:r>
      <w:r w:rsidR="00656F62">
        <w:rPr>
          <w:rFonts w:cs="Kp-Regular"/>
          <w:color w:val="000000"/>
        </w:rPr>
        <w:t xml:space="preserve">of </w:t>
      </w:r>
      <w:r w:rsidR="00770CA7" w:rsidRPr="00A51228">
        <w:rPr>
          <w:rFonts w:cs="Kp-Regular"/>
          <w:color w:val="000000"/>
        </w:rPr>
        <w:t>18 modeling groups, estimated that vaccination of ten pathogens will have averted</w:t>
      </w:r>
      <w:r w:rsidR="00BB6A13">
        <w:rPr>
          <w:rFonts w:cs="Kp-Regular"/>
          <w:color w:val="000000"/>
        </w:rPr>
        <w:t xml:space="preserve"> </w:t>
      </w:r>
      <w:r w:rsidR="00770CA7" w:rsidRPr="00A51228">
        <w:rPr>
          <w:rFonts w:cs="Kp-Regular"/>
          <w:color w:val="000000"/>
        </w:rPr>
        <w:t>69 million (95 CI: 52-88) deaths between 2000 and 2030, and 120 (93-150) deaths over</w:t>
      </w:r>
      <w:r w:rsidR="00BB6A13">
        <w:rPr>
          <w:rFonts w:cs="Kp-Regular"/>
          <w:color w:val="000000"/>
        </w:rPr>
        <w:t xml:space="preserve"> </w:t>
      </w:r>
      <w:r w:rsidR="00770CA7" w:rsidRPr="00A51228">
        <w:rPr>
          <w:rFonts w:cs="Kp-Regular"/>
          <w:color w:val="000000"/>
        </w:rPr>
        <w:t>the lifetime</w:t>
      </w:r>
      <w:r w:rsidR="00021DA8">
        <w:rPr>
          <w:rFonts w:cs="Kp-Regular"/>
          <w:color w:val="000000"/>
        </w:rPr>
        <w:t xml:space="preserve"> of</w:t>
      </w:r>
      <w:r w:rsidR="00770CA7" w:rsidRPr="00A51228">
        <w:rPr>
          <w:rFonts w:cs="Kp-Regular"/>
          <w:color w:val="000000"/>
        </w:rPr>
        <w:t xml:space="preserve"> birth cohorts born during this time period in 98 low- and middle-income</w:t>
      </w:r>
      <w:r w:rsidR="00BB6A13">
        <w:rPr>
          <w:rFonts w:cs="Kp-Regular"/>
          <w:color w:val="000000"/>
        </w:rPr>
        <w:t xml:space="preserve"> </w:t>
      </w:r>
      <w:r w:rsidR="00770CA7" w:rsidRPr="00A51228">
        <w:rPr>
          <w:rFonts w:cs="Kp-Regular"/>
          <w:color w:val="000000"/>
        </w:rPr>
        <w:t>countries.</w:t>
      </w:r>
      <w:r w:rsidR="0044608D">
        <w:rPr>
          <w:rFonts w:cs="Kp-Regular"/>
          <w:color w:val="000000"/>
        </w:rPr>
        <w:fldChar w:fldCharType="begin" w:fldLock="1"/>
      </w:r>
      <w:r w:rsidR="007A2C18">
        <w:rPr>
          <w:rFonts w:cs="Kp-Regular"/>
          <w:color w:val="000000"/>
        </w:rPr>
        <w:instrText>ADDIN CSL_CITATION {"citationItems":[{"id":"ITEM-1","itemData":{"DOI":"10.1016/S0140-6736(20)32657-X","ISSN":"1474-547X (Electronic)","PMID":"33516338","abstract":"BACKGROUND: The past two decades have seen expansion of childhood vaccination  programmes in low-income and middle-income countries (LMICs). We quantify the health impact of these programmes by estimating the deaths and disability-adjusted life-years (DALYs) averted by vaccination against ten pathogens in 98 LMICs between 2000 and 2030. METHODS: 16 independent research groups provided model-based disease burden estimates under a range of vaccination coverage scenarios for ten pathogens: hepatitis B virus, Haemophilus influenzae type B, human papillomavirus, Japanese encephalitis, measles, Neisseria meningitidis serogroup A, Streptococcus pneumoniae, rotavirus, rubella, and yellow fever. Using standardised demographic data and vaccine coverage, the impact of vaccination programmes was determined by comparing model estimates from a no-vaccination counterfactual scenario with those from a reported and projected vaccination scenario. We present deaths and DALYs averted between 2000 and 2030 by calendar year and by annual birth cohort. FINDINGS: We estimate that vaccination of the ten selected pathogens will have averted 69 million (95% credible interval 52-88) deaths between 2000 and 2030, of which 37 million (30-48) were averted between 2000 and 2019. From 2000 to 2019, this represents a 45% (36-58) reduction in deaths compared with the counterfactual scenario of no vaccination. Most of this impact is concentrated in a reduction in mortality among children younger than 5 years (57% reduction [52-66]), most notably from measles. Over the lifetime of birth cohorts born between 2000 and 2030, we predict that 120 million (93-150) deaths will be averted by vaccination, of which 58 million (39-76) are due to measles vaccination and 38 million (25-52) are due to hepatitis B vaccination. We estimate that increases in vaccine coverage and introductions of additional vaccines will result in a 72% (59-81) reduction in lifetime mortality in the 2019 birth cohort. INTERPRETATION: Increases in vaccine coverage and the introduction of new vaccines into LMICs have had a major impact in reducing mortality. These public health gains are predicted to increase in coming decades if progress in increasing coverage is sustained. FUNDING: Gavi, the Vaccine Alliance and the Bill &amp; Melinda Gates Foundation.","author":[{"dropping-particle":"","family":"Li","given":"Xiang","non-dropping-particle":"","parse-names":false,"suffix":""},{"dropping-particle":"","family":"Mukandavire","given":"Christinah","non-dropping-particle":"","parse-names":false,"suffix":""},{"dropping-particle":"","family":"Cucunubá","given":"Zulma M","non-dropping-particle":"","parse-names":false,"suffix":""},{"dropping-particle":"","family":"Echeverria Londono","given":"Susy","non-dropping-particle":"","parse-names":false,"suffix":""},{"dropping-particle":"","family":"Abbas","given":"Kaja","non-dropping-particle":"","parse-names":false,"suffix":""},{"dropping-particle":"","family":"Clapham","given":"Hannah E","non-dropping-particle":"","parse-names":false,"suffix":""},{"dropping-particle":"","family":"Jit","given":"Mark","non-dropping-particle":"","parse-names":false,"suffix":""},{"dropping-particle":"","family":"Johnson","given":"Hope L","non-dropping-particle":"","parse-names":false,"suffix":""},{"dropping-particle":"","family":"Papadopoulos","given":"Timos","non-dropping-particle":"","parse-names":false,"suffix":""},{"dropping-particle":"","family":"Vynnycky","given":"Emilia","non-dropping-particle":"","parse-names":false,"suffix":""},{"dropping-particle":"","family":"Brisson","given":"Marc","non-dropping-particle":"","parse-names":false,"suffix":""},{"dropping-particle":"","family":"Carter","given":"Emily D","non-dropping-particle":"","parse-names":false,"suffix":""},{"dropping-particle":"","family":"Clark","given":"Andrew","non-dropping-particle":"","parse-names":false,"suffix":""},{"dropping-particle":"","family":"Villiers","given":"Margaret J","non-dropping-particle":"de","parse-names":false,"suffix":""},{"dropping-particle":"","family":"Eilertson","given":"Kirsten","non-dropping-particle":"","parse-names":false,"suffix":""},{"dropping-particle":"","family":"Ferrari","given":"Matthew J","non-dropping-particle":"","parse-names":false,"suffix":""},{"dropping-particle":"","family":"Gamkrelidze","given":"Ivane","non-dropping-particle":"","parse-names":false,"suffix":""},{"dropping-particle":"","family":"Gaythorpe","given":"Katy A M","non-dropping-particle":"","parse-names":false,"suffix":""},{"dropping-particle":"","family":"Grassly","given":"Nicholas C","non-dropping-particle":"","parse-names":false,"suffix":""},{"dropping-particle":"","family":"Hallett","given":"Timothy B","non-dropping-particle":"","parse-names":false,"suffix":""},{"dropping-particle":"","family":"Hinsley","given":"Wes","non-dropping-particle":"","parse-names":false,"suffix":""},{"dropping-particle":"","family":"Jackson","given":"Michael L","non-dropping-particle":"","parse-names":false,"suffix":""},{"dropping-particle":"","family":"Jean","given":"Kévin","non-dropping-particle":"","parse-names":false,"suffix":""},{"dropping-particle":"","family":"Karachaliou","given":"Andromachi","non-dropping-particle":"","parse-names":false,"suffix":""},{"dropping-particle":"","family":"Klepac","given":"Petra","non-dropping-particle":"","parse-names":false,"suffix":""},{"dropping-particle":"","family":"Lessler","given":"Justin","non-dropping-particle":"","parse-names":false,"suffix":""},{"dropping-particle":"","family":"Li","given":"Xi","non-dropping-particle":"","parse-names":false,"suffix":""},{"dropping-particle":"","family":"Moore","given":"Sean M","non-dropping-particle":"","parse-names":false,"suffix":""},{"dropping-particle":"","family":"Nayagam","given":"Shevanthi","non-dropping-particle":"","parse-names":false,"suffix":""},{"dropping-particle":"","family":"Nguyen","given":"Duy Manh","non-dropping-particle":"","parse-names":false,"suffix":""},{"dropping-particle":"","family":"Razavi","given":"Homie","non-dropping-particle":"","parse-names":false,"suffix":""},{"dropping-particle":"","family":"Razavi-Shearer","given":"Devin","non-dropping-particle":"","parse-names":false,"suffix":""},{"dropping-particle":"","family":"Resch","given":"Stephen","non-dropping-particle":"","parse-names":false,"suffix":""},{"dropping-particle":"","family":"Sanderson","given":"Colin","non-dropping-particle":"","parse-names":false,"suffix":""},{"dropping-particle":"","family":"Sweet","given":"Steven","non-dropping-particle":"","parse-names":false,"suffix":""},{"dropping-particle":"","family":"Sy","given":"Stephen","non-dropping-particle":"","parse-names":false,"suffix":""},{"dropping-particle":"","family":"Tam","given":"Yvonne","non-dropping-particle":"","parse-names":false,"suffix":""},{"dropping-particle":"","family":"Tanvir","given":"Hira","non-dropping-particle":"","parse-names":false,"suffix":""},{"dropping-particle":"","family":"Tran","given":"Quan Minh","non-dropping-particle":"","parse-names":false,"suffix":""},{"dropping-particle":"","family":"Trotter","given":"Caroline L","non-dropping-particle":"","parse-names":false,"suffix":""},{"dropping-particle":"","family":"Truelove","given":"Shaun","non-dropping-particle":"","parse-names":false,"suffix":""},{"dropping-particle":"","family":"Zandvoort","given":"Kevin","non-dropping-particle":"van","parse-names":false,"suffix":""},{"dropping-particle":"","family":"Verguet","given":"Stéphane","non-dropping-particle":"","parse-names":false,"suffix":""},{"dropping-particle":"","family":"Walker","given":"Neff","non-dropping-particle":"","parse-names":false,"suffix":""},{"dropping-particle":"","family":"Winter","given":"Amy","non-dropping-particle":"","parse-names":false,"suffix":""},{"dropping-particle":"","family":"Woodruff","given":"Kim","non-dropping-particle":"","parse-names":false,"suffix":""},{"dropping-particle":"","family":"Ferguson","given":"Neil M","non-dropping-particle":"","parse-names":false,"suffix":""},{"dropping-particle":"","family":"Garske","given":"Tini","non-dropping-particle":"","parse-names":false,"suffix":""}],"container-title":"Lancet (London, England)","id":"ITEM-1","issue":"10272","issued":{"date-parts":[["2021","1"]]},"language":"eng","page":"398-408","title":"Estimating the health impact of vaccination against ten pathogens in 98 low-income  and middle-income countries from 2000 to 2030: a modelling study.","type":"article-journal","volume":"397"},"uris":["http://www.mendeley.com/documents/?uuid=360f3576-0f98-4801-9aee-ed3cbb06596f"]}],"mendeley":{"formattedCitation":"&lt;sup&gt;14&lt;/sup&gt;","plainTextFormattedCitation":"14","previouslyFormattedCitation":"&lt;sup&gt;14&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4</w:t>
      </w:r>
      <w:r w:rsidR="0044608D">
        <w:rPr>
          <w:rFonts w:cs="Kp-Regular"/>
          <w:color w:val="000000"/>
        </w:rPr>
        <w:fldChar w:fldCharType="end"/>
      </w:r>
      <w:r w:rsidR="00770CA7" w:rsidRPr="00A51228">
        <w:rPr>
          <w:rFonts w:cs="Kp-Regular"/>
          <w:color w:val="000000"/>
        </w:rPr>
        <w:t xml:space="preserve"> VIMC’s estimates have </w:t>
      </w:r>
      <w:r w:rsidR="00AA71D2">
        <w:rPr>
          <w:rFonts w:cs="Kp-Regular"/>
          <w:color w:val="000000"/>
        </w:rPr>
        <w:t>informed</w:t>
      </w:r>
      <w:r w:rsidR="00770CA7" w:rsidRPr="00A51228">
        <w:rPr>
          <w:rFonts w:cs="Kp-Regular"/>
          <w:color w:val="000000"/>
        </w:rPr>
        <w:t xml:space="preserve"> Gavi and BMGF’s </w:t>
      </w:r>
      <w:r w:rsidR="00AA71D2">
        <w:rPr>
          <w:rFonts w:cs="Kp-Regular"/>
          <w:color w:val="000000"/>
        </w:rPr>
        <w:t xml:space="preserve">strategic decisions, facilitated monitoring of the progress of their strategies and </w:t>
      </w:r>
      <w:r w:rsidR="00770CA7" w:rsidRPr="00A51228">
        <w:rPr>
          <w:rFonts w:cs="Kp-Regular"/>
          <w:color w:val="000000"/>
        </w:rPr>
        <w:t>support</w:t>
      </w:r>
      <w:r w:rsidR="00AA71D2">
        <w:rPr>
          <w:rFonts w:cs="Kp-Regular"/>
          <w:color w:val="000000"/>
        </w:rPr>
        <w:t>ed</w:t>
      </w:r>
      <w:r w:rsidR="00770CA7" w:rsidRPr="00A51228">
        <w:rPr>
          <w:rFonts w:cs="Kp-Regular"/>
          <w:color w:val="000000"/>
        </w:rPr>
        <w:t xml:space="preserve"> advocacy and resource mobilization</w:t>
      </w:r>
      <w:r w:rsidR="00AA71D2">
        <w:rPr>
          <w:rFonts w:cs="Kp-Regular"/>
          <w:color w:val="000000"/>
        </w:rPr>
        <w:t xml:space="preserve"> efforts.</w:t>
      </w:r>
      <w:r w:rsidR="00BC430A">
        <w:rPr>
          <w:rFonts w:cs="Kp-Regular"/>
          <w:color w:val="000000"/>
        </w:rPr>
        <w:t xml:space="preserve"> </w:t>
      </w:r>
      <w:r w:rsidR="00770CA7" w:rsidRPr="00A51228">
        <w:rPr>
          <w:rFonts w:cs="Kp-Regular"/>
          <w:color w:val="000000"/>
        </w:rPr>
        <w:t>While the latest analytic developments</w:t>
      </w:r>
      <w:r w:rsidR="00BB6A13">
        <w:rPr>
          <w:rFonts w:cs="Kp-Regular"/>
          <w:color w:val="000000"/>
        </w:rPr>
        <w:t xml:space="preserve"> </w:t>
      </w:r>
      <w:r w:rsidR="00770CA7" w:rsidRPr="00A51228">
        <w:rPr>
          <w:rFonts w:cs="Kp-Regular"/>
          <w:color w:val="000000"/>
        </w:rPr>
        <w:t>have contributed significantly to the field of immunization, the scope of the</w:t>
      </w:r>
      <w:r w:rsidR="009E572F">
        <w:rPr>
          <w:rFonts w:cs="Kp-Regular"/>
          <w:color w:val="000000"/>
        </w:rPr>
        <w:t xml:space="preserve"> </w:t>
      </w:r>
      <w:r w:rsidR="00770CA7" w:rsidRPr="00A51228">
        <w:rPr>
          <w:rFonts w:cs="Kp-Regular"/>
          <w:color w:val="000000"/>
        </w:rPr>
        <w:t>previous work was limited to a subset of countries and vaccines.</w:t>
      </w:r>
      <w:r w:rsidR="0044608D">
        <w:rPr>
          <w:rFonts w:cs="Kp-Regular"/>
          <w:color w:val="000000"/>
        </w:rPr>
        <w:fldChar w:fldCharType="begin" w:fldLock="1"/>
      </w:r>
      <w:r w:rsidR="007A2C18">
        <w:rPr>
          <w:rFonts w:cs="Kp-Regular"/>
          <w:color w:val="000000"/>
        </w:rPr>
        <w:instrText>ADDIN CSL_CITATION {"citationItems":[{"id":"ITEM-1","itemData":{"DOI":"10.1016/S0140-6736(21)00025-8","ISSN":"0140-6736","author":[{"dropping-particle":"","family":"Cohen","given":"Adam L","non-dropping-particle":"","parse-names":false,"suffix":""},{"dropping-particle":"","family":"Patel","given":"Minal K","non-dropping-particle":"","parse-names":false,"suffix":""},{"dropping-particle":"","family":"Cherian","given":"Thomas","non-dropping-particle":"","parse-names":false,"suffix":""}],"container-title":"The Lancet","id":"ITEM-1","issue":"10272","issued":{"date-parts":[["2021","1","30"]]},"note":"doi: 10.1016/S0140-6736(21)00025-8","page":"351-353","publisher":"Elsevier","title":"Vaccines work: a reason for celebration and renewed commitment","type":"article-journal","volume":"397"},"uris":["http://www.mendeley.com/documents/?uuid=22dc9c1c-ef1a-4e31-a7d5-1d3c93c0be97"]}],"mendeley":{"formattedCitation":"&lt;sup&gt;15&lt;/sup&gt;","plainTextFormattedCitation":"15","previouslyFormattedCitation":"&lt;sup&gt;15&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5</w:t>
      </w:r>
      <w:r w:rsidR="0044608D">
        <w:rPr>
          <w:rFonts w:cs="Kp-Regular"/>
          <w:color w:val="000000"/>
        </w:rPr>
        <w:fldChar w:fldCharType="end"/>
      </w:r>
    </w:p>
    <w:p w14:paraId="418060DF" w14:textId="77777777" w:rsidR="00770CA7" w:rsidRPr="00A51228" w:rsidRDefault="00770CA7" w:rsidP="0071125B">
      <w:pPr>
        <w:autoSpaceDE w:val="0"/>
        <w:autoSpaceDN w:val="0"/>
        <w:adjustRightInd w:val="0"/>
        <w:spacing w:after="0" w:line="240" w:lineRule="auto"/>
        <w:jc w:val="both"/>
        <w:rPr>
          <w:rFonts w:cs="Kp-Regular"/>
          <w:color w:val="000000"/>
        </w:rPr>
      </w:pPr>
    </w:p>
    <w:p w14:paraId="60CAF853" w14:textId="4A12F835" w:rsidR="00770CA7" w:rsidRPr="00A51228" w:rsidRDefault="00770CA7" w:rsidP="00A81D6E">
      <w:pPr>
        <w:autoSpaceDE w:val="0"/>
        <w:autoSpaceDN w:val="0"/>
        <w:adjustRightInd w:val="0"/>
        <w:spacing w:after="0" w:line="240" w:lineRule="auto"/>
        <w:jc w:val="both"/>
        <w:rPr>
          <w:rFonts w:cs="Kp-Regular"/>
          <w:color w:val="000000"/>
        </w:rPr>
      </w:pPr>
      <w:r w:rsidRPr="00A51228">
        <w:rPr>
          <w:rFonts w:cs="Kp-Regular"/>
          <w:color w:val="000000"/>
        </w:rPr>
        <w:t>The vision of IA2030 provides impetus for further advancing the e</w:t>
      </w:r>
      <w:r w:rsidRPr="00A51228">
        <w:rPr>
          <w:rFonts w:cs="Kp-Expert-Regular"/>
          <w:color w:val="000000"/>
        </w:rPr>
        <w:t>ff</w:t>
      </w:r>
      <w:r w:rsidRPr="00A51228">
        <w:rPr>
          <w:rFonts w:cs="Kp-Regular"/>
          <w:color w:val="000000"/>
        </w:rPr>
        <w:t>orts to capture the</w:t>
      </w:r>
      <w:r w:rsidR="00BB6A13">
        <w:rPr>
          <w:rFonts w:cs="Kp-Regular"/>
          <w:color w:val="000000"/>
        </w:rPr>
        <w:t xml:space="preserve"> </w:t>
      </w:r>
      <w:r w:rsidRPr="00A51228">
        <w:rPr>
          <w:rFonts w:cs="Kp-Regular"/>
          <w:color w:val="000000"/>
        </w:rPr>
        <w:t>full impact of vaccination across the globe. Building on existing evidence, we aim to</w:t>
      </w:r>
      <w:r w:rsidR="00BB6A13">
        <w:rPr>
          <w:rFonts w:cs="Kp-Regular"/>
          <w:color w:val="000000"/>
        </w:rPr>
        <w:t xml:space="preserve"> </w:t>
      </w:r>
      <w:r w:rsidRPr="00A51228">
        <w:rPr>
          <w:rFonts w:cs="Kp-Regular"/>
          <w:color w:val="000000"/>
        </w:rPr>
        <w:t xml:space="preserve">expand the analytical scope to all 194 </w:t>
      </w:r>
      <w:r w:rsidR="00B53425">
        <w:rPr>
          <w:rFonts w:cs="Kp-Regular"/>
          <w:color w:val="000000"/>
        </w:rPr>
        <w:t xml:space="preserve">countries </w:t>
      </w:r>
      <w:r w:rsidR="00333F45">
        <w:rPr>
          <w:rFonts w:cs="Kp-Regular"/>
          <w:color w:val="000000"/>
        </w:rPr>
        <w:t xml:space="preserve">that are members of WHO </w:t>
      </w:r>
      <w:r w:rsidRPr="00A51228">
        <w:rPr>
          <w:rFonts w:cs="Kp-Regular"/>
          <w:color w:val="000000"/>
        </w:rPr>
        <w:t>and project the number of deaths</w:t>
      </w:r>
      <w:r w:rsidR="00BB6A13">
        <w:rPr>
          <w:rFonts w:cs="Kp-Regular"/>
          <w:color w:val="000000"/>
        </w:rPr>
        <w:t xml:space="preserve"> </w:t>
      </w:r>
      <w:r w:rsidRPr="00A51228">
        <w:rPr>
          <w:rFonts w:cs="Kp-Regular"/>
          <w:color w:val="000000"/>
        </w:rPr>
        <w:t>averted by year of vaccination from 2021-2030, according to the aspirational coverage</w:t>
      </w:r>
      <w:r w:rsidR="00BB6A13">
        <w:rPr>
          <w:rFonts w:cs="Kp-Regular"/>
          <w:color w:val="000000"/>
        </w:rPr>
        <w:t xml:space="preserve"> </w:t>
      </w:r>
      <w:r w:rsidRPr="00A51228">
        <w:rPr>
          <w:rFonts w:cs="Kp-Regular"/>
          <w:color w:val="000000"/>
        </w:rPr>
        <w:t>targets for IA2030.</w:t>
      </w:r>
      <w:r w:rsidR="00705CF2" w:rsidRPr="00705CF2">
        <w:rPr>
          <w:rFonts w:cs="Kp-Regular"/>
          <w:color w:val="000000"/>
        </w:rPr>
        <w:t xml:space="preserve"> </w:t>
      </w:r>
      <w:r w:rsidR="00705CF2" w:rsidRPr="00A51228">
        <w:rPr>
          <w:rFonts w:cs="Kp-Regular"/>
          <w:color w:val="000000"/>
        </w:rPr>
        <w:t>The results of this analysis will be used as targets for IA2030 Impact Goal indicator 1.1 “</w:t>
      </w:r>
      <w:r w:rsidR="001128A6">
        <w:rPr>
          <w:rFonts w:cs="Kp-Regular"/>
          <w:color w:val="000000"/>
        </w:rPr>
        <w:t>Number of future deaths averted through immunization</w:t>
      </w:r>
      <w:r w:rsidR="00705CF2" w:rsidRPr="00A51228">
        <w:rPr>
          <w:rFonts w:cs="Kp-Regular"/>
          <w:color w:val="000000"/>
        </w:rPr>
        <w:t>.”</w:t>
      </w:r>
      <w:r w:rsidR="00705CF2">
        <w:rPr>
          <w:rFonts w:cs="Kp-Regular"/>
          <w:color w:val="000000"/>
        </w:rPr>
        <w:fldChar w:fldCharType="begin" w:fldLock="1"/>
      </w:r>
      <w:r w:rsidR="00705CF2">
        <w:rPr>
          <w:rFonts w:cs="Kp-Regular"/>
          <w:color w:val="000000"/>
        </w:rPr>
        <w:instrText>ADDIN CSL_CITATION {"citationItems":[{"id":"ITEM-1","itemData":{"URL":"http://www.immunizationagenda2030.org/framework-for-action","accessed":{"date-parts":[["2021","3","24"]]},"author":[{"dropping-particle":"","family":"World Health Organization","given":"","non-dropping-particle":"","parse-names":false,"suffix":""}],"id":"ITEM-1","issued":{"date-parts":[["2021"]]},"title":"Framework for Action","type":"webpage"},"uris":["http://www.mendeley.com/documents/?uuid=ea401389-d565-429e-9386-37ae0be711c7"]}],"mendeley":{"formattedCitation":"&lt;sup&gt;1&lt;/sup&gt;","plainTextFormattedCitation":"1","previouslyFormattedCitation":"&lt;sup&gt;1&lt;/sup&gt;"},"properties":{"noteIndex":0},"schema":"https://github.com/citation-style-language/schema/raw/master/csl-citation.json"}</w:instrText>
      </w:r>
      <w:r w:rsidR="00705CF2">
        <w:rPr>
          <w:rFonts w:cs="Kp-Regular"/>
          <w:color w:val="000000"/>
        </w:rPr>
        <w:fldChar w:fldCharType="separate"/>
      </w:r>
      <w:r w:rsidR="00705CF2" w:rsidRPr="00DB5D06">
        <w:rPr>
          <w:rFonts w:cs="Kp-Regular"/>
          <w:noProof/>
          <w:color w:val="000000"/>
          <w:vertAlign w:val="superscript"/>
        </w:rPr>
        <w:t>1</w:t>
      </w:r>
      <w:r w:rsidR="00705CF2">
        <w:rPr>
          <w:rFonts w:cs="Kp-Regular"/>
          <w:color w:val="000000"/>
        </w:rPr>
        <w:fldChar w:fldCharType="end"/>
      </w:r>
    </w:p>
    <w:p w14:paraId="28C4AD42" w14:textId="1C377F5E" w:rsidR="00C33541" w:rsidRPr="00A51228" w:rsidRDefault="00C33541" w:rsidP="0071125B">
      <w:pPr>
        <w:jc w:val="both"/>
      </w:pPr>
    </w:p>
    <w:p w14:paraId="3F1BAE77" w14:textId="08D7487C" w:rsidR="00D019B3" w:rsidRPr="00703AA0" w:rsidRDefault="00C33541" w:rsidP="00291E18">
      <w:pPr>
        <w:jc w:val="both"/>
        <w:rPr>
          <w:b/>
          <w:bCs/>
        </w:rPr>
      </w:pPr>
      <w:r w:rsidRPr="00703AA0">
        <w:rPr>
          <w:b/>
          <w:bCs/>
        </w:rPr>
        <w:t>Methodology:</w:t>
      </w:r>
    </w:p>
    <w:p w14:paraId="570E8816" w14:textId="00AC12EC" w:rsidR="00CB6899" w:rsidRPr="00703AA0" w:rsidRDefault="00DB6F1F" w:rsidP="00291E18">
      <w:pPr>
        <w:jc w:val="both"/>
        <w:rPr>
          <w:b/>
          <w:bCs/>
        </w:rPr>
      </w:pPr>
      <w:r w:rsidRPr="00703AA0">
        <w:rPr>
          <w:b/>
          <w:bCs/>
        </w:rPr>
        <w:t>Scope of the analysis</w:t>
      </w:r>
      <w:r w:rsidR="001E3372" w:rsidRPr="00703AA0">
        <w:rPr>
          <w:b/>
          <w:bCs/>
        </w:rPr>
        <w:t xml:space="preserve"> </w:t>
      </w:r>
    </w:p>
    <w:p w14:paraId="5D249D57" w14:textId="3CF1BC5D" w:rsidR="00CB6899" w:rsidRDefault="00CB6899" w:rsidP="00291E18">
      <w:pPr>
        <w:autoSpaceDE w:val="0"/>
        <w:autoSpaceDN w:val="0"/>
        <w:adjustRightInd w:val="0"/>
        <w:spacing w:after="0" w:line="240" w:lineRule="auto"/>
        <w:jc w:val="both"/>
        <w:rPr>
          <w:rFonts w:cs="Kp-Regular"/>
          <w:color w:val="000000"/>
        </w:rPr>
      </w:pPr>
      <w:r w:rsidRPr="00A51228">
        <w:rPr>
          <w:rFonts w:cs="Kp-Regular"/>
          <w:color w:val="000000"/>
        </w:rPr>
        <w:lastRenderedPageBreak/>
        <w:t xml:space="preserve">The analysis targets </w:t>
      </w:r>
      <w:r w:rsidRPr="000B3F82">
        <w:rPr>
          <w:rFonts w:cs="Kp-Regular"/>
          <w:color w:val="000000"/>
        </w:rPr>
        <w:t>14 pathogens</w:t>
      </w:r>
      <w:r w:rsidR="00B01E8D" w:rsidRPr="000B3F82">
        <w:rPr>
          <w:rFonts w:cs="Kp-Regular"/>
          <w:color w:val="000000"/>
        </w:rPr>
        <w:t xml:space="preserve"> that </w:t>
      </w:r>
      <w:r w:rsidR="00E717B3" w:rsidRPr="000B3F82">
        <w:rPr>
          <w:rFonts w:cs="Kp-Regular"/>
          <w:color w:val="000000"/>
        </w:rPr>
        <w:t>were</w:t>
      </w:r>
      <w:r w:rsidRPr="000B3F82">
        <w:rPr>
          <w:rFonts w:cs="Kp-Regular"/>
          <w:color w:val="000000"/>
        </w:rPr>
        <w:t xml:space="preserve"> selected based on assessment criteria encompassing strategic priorities</w:t>
      </w:r>
      <w:r w:rsidR="00E717B3" w:rsidRPr="000B3F82">
        <w:rPr>
          <w:rFonts w:cs="Kp-Regular"/>
          <w:color w:val="000000"/>
        </w:rPr>
        <w:t xml:space="preserve"> </w:t>
      </w:r>
      <w:r w:rsidRPr="000B3F82">
        <w:rPr>
          <w:rFonts w:cs="Kp-Regular"/>
          <w:color w:val="000000"/>
        </w:rPr>
        <w:t>and availability of existing models and data</w:t>
      </w:r>
      <w:r w:rsidR="00E717B3" w:rsidRPr="000B3F82">
        <w:rPr>
          <w:rFonts w:cs="Kp-Regular"/>
          <w:color w:val="000000"/>
        </w:rPr>
        <w:t>, with input from partners from the global immunization community (</w:t>
      </w:r>
      <w:r w:rsidR="00B01E8D" w:rsidRPr="000B3F82">
        <w:rPr>
          <w:rFonts w:cs="Kp-Regular"/>
          <w:color w:val="000000"/>
        </w:rPr>
        <w:t>Table 1</w:t>
      </w:r>
      <w:r w:rsidR="00E717B3" w:rsidRPr="000B3F82">
        <w:rPr>
          <w:rFonts w:cs="Kp-Regular"/>
          <w:color w:val="000000"/>
        </w:rPr>
        <w:t>).</w:t>
      </w:r>
      <w:r w:rsidR="00E1018B" w:rsidRPr="000B3F82">
        <w:rPr>
          <w:rFonts w:cs="Kp-Regular"/>
          <w:color w:val="000000"/>
        </w:rPr>
        <w:t xml:space="preserve"> </w:t>
      </w:r>
      <w:r w:rsidR="00A53EB4" w:rsidRPr="000B3F82">
        <w:rPr>
          <w:rFonts w:cs="Kp-Regular"/>
          <w:color w:val="000000"/>
        </w:rPr>
        <w:t>For ten pathogen</w:t>
      </w:r>
      <w:r w:rsidR="00E1018B" w:rsidRPr="000B3F82">
        <w:rPr>
          <w:rFonts w:cs="Kp-Regular"/>
          <w:color w:val="000000"/>
        </w:rPr>
        <w:t>s</w:t>
      </w:r>
      <w:r w:rsidR="00B01E8D" w:rsidRPr="000B3F82">
        <w:rPr>
          <w:rFonts w:cs="Kp-Regular"/>
          <w:color w:val="000000"/>
        </w:rPr>
        <w:t xml:space="preserve"> (Hepatitis B virus, </w:t>
      </w:r>
      <w:proofErr w:type="spellStart"/>
      <w:r w:rsidR="00B01E8D" w:rsidRPr="000B3F82">
        <w:rPr>
          <w:rFonts w:cs="Kp-Regular"/>
          <w:i/>
          <w:iCs/>
          <w:color w:val="000000"/>
        </w:rPr>
        <w:t>Haemophilus</w:t>
      </w:r>
      <w:proofErr w:type="spellEnd"/>
      <w:r w:rsidR="00B01E8D" w:rsidRPr="000B3F82">
        <w:rPr>
          <w:rFonts w:cs="Kp-Regular"/>
          <w:i/>
          <w:iCs/>
          <w:color w:val="000000"/>
        </w:rPr>
        <w:t xml:space="preserve"> influenzae </w:t>
      </w:r>
      <w:r w:rsidR="00B01E8D" w:rsidRPr="000B3F82">
        <w:rPr>
          <w:rFonts w:cs="Kp-Regular"/>
          <w:color w:val="000000"/>
        </w:rPr>
        <w:t xml:space="preserve">type B, human papillomavirus, Japanese encephalitis, </w:t>
      </w:r>
      <w:r w:rsidR="00B01E8D" w:rsidRPr="000B3F82">
        <w:rPr>
          <w:rFonts w:cs="Kp-Regular"/>
          <w:i/>
          <w:iCs/>
          <w:color w:val="000000"/>
        </w:rPr>
        <w:t xml:space="preserve">Neisseria meningitidis </w:t>
      </w:r>
      <w:r w:rsidR="00B01E8D" w:rsidRPr="000B3F82">
        <w:rPr>
          <w:rFonts w:cs="Kp-Regular"/>
          <w:color w:val="000000"/>
        </w:rPr>
        <w:t xml:space="preserve">serogroup A, </w:t>
      </w:r>
      <w:r w:rsidR="00B01E8D" w:rsidRPr="000B3F82">
        <w:rPr>
          <w:rFonts w:cs="Kp-Regular"/>
          <w:i/>
          <w:iCs/>
          <w:color w:val="000000"/>
        </w:rPr>
        <w:t>Streptococcus pneumoniae</w:t>
      </w:r>
      <w:r w:rsidR="00B01E8D" w:rsidRPr="000B3F82">
        <w:rPr>
          <w:rFonts w:cs="Kp-Regular"/>
          <w:color w:val="000000"/>
        </w:rPr>
        <w:t>, rotavirus, rubella, yellow fever)</w:t>
      </w:r>
      <w:r w:rsidR="00E1018B" w:rsidRPr="000B3F82">
        <w:rPr>
          <w:rFonts w:cs="Kp-Regular"/>
          <w:color w:val="000000"/>
        </w:rPr>
        <w:t>, we used pathogen-specific vaccine impact estimates</w:t>
      </w:r>
      <w:r w:rsidR="00BA44EC" w:rsidRPr="000B3F82">
        <w:rPr>
          <w:rFonts w:cs="Kp-Regular"/>
          <w:color w:val="000000"/>
        </w:rPr>
        <w:t xml:space="preserve"> for 110 countries</w:t>
      </w:r>
      <w:r w:rsidR="00E1018B" w:rsidRPr="000B3F82">
        <w:rPr>
          <w:rFonts w:cs="Kp-Regular"/>
          <w:color w:val="000000"/>
        </w:rPr>
        <w:t xml:space="preserve"> from mathematical models</w:t>
      </w:r>
      <w:r w:rsidR="00E1018B">
        <w:rPr>
          <w:rFonts w:cs="Kp-Regular"/>
          <w:color w:val="000000"/>
        </w:rPr>
        <w:t xml:space="preserve"> from </w:t>
      </w:r>
      <w:r w:rsidR="00021DA8">
        <w:rPr>
          <w:rFonts w:cs="Kp-Regular"/>
          <w:color w:val="000000"/>
        </w:rPr>
        <w:t xml:space="preserve">the </w:t>
      </w:r>
      <w:r w:rsidR="00E1018B">
        <w:rPr>
          <w:rFonts w:cs="Kp-Regular"/>
          <w:color w:val="000000"/>
        </w:rPr>
        <w:t>18 modeling groups that are part of the VIMC</w:t>
      </w:r>
      <w:r w:rsidR="0044608D">
        <w:rPr>
          <w:rFonts w:cs="Kp-Regular"/>
          <w:color w:val="000000"/>
        </w:rPr>
        <w:t>.</w:t>
      </w:r>
      <w:r w:rsidR="0044608D">
        <w:rPr>
          <w:rFonts w:cs="Kp-Regular"/>
          <w:color w:val="000000"/>
        </w:rPr>
        <w:fldChar w:fldCharType="begin" w:fldLock="1"/>
      </w:r>
      <w:r w:rsidR="007A2C18">
        <w:rPr>
          <w:rFonts w:cs="Kp-Regular"/>
          <w:color w:val="000000"/>
        </w:rPr>
        <w:instrText>ADDIN CSL_CITATION {"citationItems":[{"id":"ITEM-1","itemData":{"DOI":"10.1016/S0140-6736(20)32657-X","ISSN":"1474-547X (Electronic)","PMID":"33516338","abstract":"BACKGROUND: The past two decades have seen expansion of childhood vaccination  programmes in low-income and middle-income countries (LMICs). We quantify the health impact of these programmes by estimating the deaths and disability-adjusted life-years (DALYs) averted by vaccination against ten pathogens in 98 LMICs between 2000 and 2030. METHODS: 16 independent research groups provided model-based disease burden estimates under a range of vaccination coverage scenarios for ten pathogens: hepatitis B virus, Haemophilus influenzae type B, human papillomavirus, Japanese encephalitis, measles, Neisseria meningitidis serogroup A, Streptococcus pneumoniae, rotavirus, rubella, and yellow fever. Using standardised demographic data and vaccine coverage, the impact of vaccination programmes was determined by comparing model estimates from a no-vaccination counterfactual scenario with those from a reported and projected vaccination scenario. We present deaths and DALYs averted between 2000 and 2030 by calendar year and by annual birth cohort. FINDINGS: We estimate that vaccination of the ten selected pathogens will have averted 69 million (95% credible interval 52-88) deaths between 2000 and 2030, of which 37 million (30-48) were averted between 2000 and 2019. From 2000 to 2019, this represents a 45% (36-58) reduction in deaths compared with the counterfactual scenario of no vaccination. Most of this impact is concentrated in a reduction in mortality among children younger than 5 years (57% reduction [52-66]), most notably from measles. Over the lifetime of birth cohorts born between 2000 and 2030, we predict that 120 million (93-150) deaths will be averted by vaccination, of which 58 million (39-76) are due to measles vaccination and 38 million (25-52) are due to hepatitis B vaccination. We estimate that increases in vaccine coverage and introductions of additional vaccines will result in a 72% (59-81) reduction in lifetime mortality in the 2019 birth cohort. INTERPRETATION: Increases in vaccine coverage and the introduction of new vaccines into LMICs have had a major impact in reducing mortality. These public health gains are predicted to increase in coming decades if progress in increasing coverage is sustained. FUNDING: Gavi, the Vaccine Alliance and the Bill &amp; Melinda Gates Foundation.","author":[{"dropping-particle":"","family":"Li","given":"Xiang","non-dropping-particle":"","parse-names":false,"suffix":""},{"dropping-particle":"","family":"Mukandavire","given":"Christinah","non-dropping-particle":"","parse-names":false,"suffix":""},{"dropping-particle":"","family":"Cucunubá","given":"Zulma M","non-dropping-particle":"","parse-names":false,"suffix":""},{"dropping-particle":"","family":"Echeverria Londono","given":"Susy","non-dropping-particle":"","parse-names":false,"suffix":""},{"dropping-particle":"","family":"Abbas","given":"Kaja","non-dropping-particle":"","parse-names":false,"suffix":""},{"dropping-particle":"","family":"Clapham","given":"Hannah E","non-dropping-particle":"","parse-names":false,"suffix":""},{"dropping-particle":"","family":"Jit","given":"Mark","non-dropping-particle":"","parse-names":false,"suffix":""},{"dropping-particle":"","family":"Johnson","given":"Hope L","non-dropping-particle":"","parse-names":false,"suffix":""},{"dropping-particle":"","family":"Papadopoulos","given":"Timos","non-dropping-particle":"","parse-names":false,"suffix":""},{"dropping-particle":"","family":"Vynnycky","given":"Emilia","non-dropping-particle":"","parse-names":false,"suffix":""},{"dropping-particle":"","family":"Brisson","given":"Marc","non-dropping-particle":"","parse-names":false,"suffix":""},{"dropping-particle":"","family":"Carter","given":"Emily D","non-dropping-particle":"","parse-names":false,"suffix":""},{"dropping-particle":"","family":"Clark","given":"Andrew","non-dropping-particle":"","parse-names":false,"suffix":""},{"dropping-particle":"","family":"Villiers","given":"Margaret J","non-dropping-particle":"de","parse-names":false,"suffix":""},{"dropping-particle":"","family":"Eilertson","given":"Kirsten","non-dropping-particle":"","parse-names":false,"suffix":""},{"dropping-particle":"","family":"Ferrari","given":"Matthew J","non-dropping-particle":"","parse-names":false,"suffix":""},{"dropping-particle":"","family":"Gamkrelidze","given":"Ivane","non-dropping-particle":"","parse-names":false,"suffix":""},{"dropping-particle":"","family":"Gaythorpe","given":"Katy A M","non-dropping-particle":"","parse-names":false,"suffix":""},{"dropping-particle":"","family":"Grassly","given":"Nicholas C","non-dropping-particle":"","parse-names":false,"suffix":""},{"dropping-particle":"","family":"Hallett","given":"Timothy B","non-dropping-particle":"","parse-names":false,"suffix":""},{"dropping-particle":"","family":"Hinsley","given":"Wes","non-dropping-particle":"","parse-names":false,"suffix":""},{"dropping-particle":"","family":"Jackson","given":"Michael L","non-dropping-particle":"","parse-names":false,"suffix":""},{"dropping-particle":"","family":"Jean","given":"Kévin","non-dropping-particle":"","parse-names":false,"suffix":""},{"dropping-particle":"","family":"Karachaliou","given":"Andromachi","non-dropping-particle":"","parse-names":false,"suffix":""},{"dropping-particle":"","family":"Klepac","given":"Petra","non-dropping-particle":"","parse-names":false,"suffix":""},{"dropping-particle":"","family":"Lessler","given":"Justin","non-dropping-particle":"","parse-names":false,"suffix":""},{"dropping-particle":"","family":"Li","given":"Xi","non-dropping-particle":"","parse-names":false,"suffix":""},{"dropping-particle":"","family":"Moore","given":"Sean M","non-dropping-particle":"","parse-names":false,"suffix":""},{"dropping-particle":"","family":"Nayagam","given":"Shevanthi","non-dropping-particle":"","parse-names":false,"suffix":""},{"dropping-particle":"","family":"Nguyen","given":"Duy Manh","non-dropping-particle":"","parse-names":false,"suffix":""},{"dropping-particle":"","family":"Razavi","given":"Homie","non-dropping-particle":"","parse-names":false,"suffix":""},{"dropping-particle":"","family":"Razavi-Shearer","given":"Devin","non-dropping-particle":"","parse-names":false,"suffix":""},{"dropping-particle":"","family":"Resch","given":"Stephen","non-dropping-particle":"","parse-names":false,"suffix":""},{"dropping-particle":"","family":"Sanderson","given":"Colin","non-dropping-particle":"","parse-names":false,"suffix":""},{"dropping-particle":"","family":"Sweet","given":"Steven","non-dropping-particle":"","parse-names":false,"suffix":""},{"dropping-particle":"","family":"Sy","given":"Stephen","non-dropping-particle":"","parse-names":false,"suffix":""},{"dropping-particle":"","family":"Tam","given":"Yvonne","non-dropping-particle":"","parse-names":false,"suffix":""},{"dropping-particle":"","family":"Tanvir","given":"Hira","non-dropping-particle":"","parse-names":false,"suffix":""},{"dropping-particle":"","family":"Tran","given":"Quan Minh","non-dropping-particle":"","parse-names":false,"suffix":""},{"dropping-particle":"","family":"Trotter","given":"Caroline L","non-dropping-particle":"","parse-names":false,"suffix":""},{"dropping-particle":"","family":"Truelove","given":"Shaun","non-dropping-particle":"","parse-names":false,"suffix":""},{"dropping-particle":"","family":"Zandvoort","given":"Kevin","non-dropping-particle":"van","parse-names":false,"suffix":""},{"dropping-particle":"","family":"Verguet","given":"Stéphane","non-dropping-particle":"","parse-names":false,"suffix":""},{"dropping-particle":"","family":"Walker","given":"Neff","non-dropping-particle":"","parse-names":false,"suffix":""},{"dropping-particle":"","family":"Winter","given":"Amy","non-dropping-particle":"","parse-names":false,"suffix":""},{"dropping-particle":"","family":"Woodruff","given":"Kim","non-dropping-particle":"","parse-names":false,"suffix":""},{"dropping-particle":"","family":"Ferguson","given":"Neil M","non-dropping-particle":"","parse-names":false,"suffix":""},{"dropping-particle":"","family":"Garske","given":"Tini","non-dropping-particle":"","parse-names":false,"suffix":""}],"container-title":"Lancet (London, England)","id":"ITEM-1","issue":"10272","issued":{"date-parts":[["2021","1"]]},"language":"eng","page":"398-408","title":"Estimating the health impact of vaccination against ten pathogens in 98 low-income  and middle-income countries from 2000 to 2030: a modelling study.","type":"article-journal","volume":"397"},"uris":["http://www.mendeley.com/documents/?uuid=360f3576-0f98-4801-9aee-ed3cbb06596f"]}],"mendeley":{"formattedCitation":"&lt;sup&gt;14&lt;/sup&gt;","plainTextFormattedCitation":"14","previouslyFormattedCitation":"&lt;sup&gt;14&lt;/sup&gt;"},"properties":{"noteIndex":0},"schema":"https://github.com/citation-style-language/schema/raw/master/csl-citation.json"}</w:instrText>
      </w:r>
      <w:r w:rsidR="0044608D">
        <w:rPr>
          <w:rFonts w:cs="Kp-Regular"/>
          <w:color w:val="000000"/>
        </w:rPr>
        <w:fldChar w:fldCharType="separate"/>
      </w:r>
      <w:r w:rsidR="000A7452" w:rsidRPr="000A7452">
        <w:rPr>
          <w:rFonts w:cs="Kp-Regular"/>
          <w:noProof/>
          <w:color w:val="000000"/>
          <w:vertAlign w:val="superscript"/>
        </w:rPr>
        <w:t>14</w:t>
      </w:r>
      <w:r w:rsidR="0044608D">
        <w:rPr>
          <w:rFonts w:cs="Kp-Regular"/>
          <w:color w:val="000000"/>
        </w:rPr>
        <w:fldChar w:fldCharType="end"/>
      </w:r>
      <w:r w:rsidR="0044608D">
        <w:rPr>
          <w:rFonts w:cs="Kp-Regular"/>
          <w:color w:val="000000"/>
        </w:rPr>
        <w:t xml:space="preserve"> F</w:t>
      </w:r>
      <w:r w:rsidR="00E1018B">
        <w:rPr>
          <w:rFonts w:cs="Kp-Regular"/>
          <w:color w:val="000000"/>
        </w:rPr>
        <w:t>or four pathogens</w:t>
      </w:r>
      <w:r w:rsidR="00B01E8D">
        <w:rPr>
          <w:rFonts w:cs="Kp-Regular"/>
          <w:color w:val="000000"/>
        </w:rPr>
        <w:t xml:space="preserve"> (</w:t>
      </w:r>
      <w:r w:rsidR="00B01E8D" w:rsidRPr="00A51228">
        <w:rPr>
          <w:rFonts w:cs="Kp-Regular"/>
          <w:color w:val="000000"/>
        </w:rPr>
        <w:t>diphtheria, tetanus, pertussis and</w:t>
      </w:r>
      <w:r w:rsidR="00B01E8D">
        <w:rPr>
          <w:rFonts w:cs="Kp-Regular"/>
          <w:color w:val="000000"/>
        </w:rPr>
        <w:t xml:space="preserve"> </w:t>
      </w:r>
      <w:r w:rsidR="00B01E8D" w:rsidRPr="00A51228">
        <w:rPr>
          <w:rFonts w:cs="Kp-Regular"/>
          <w:color w:val="000000"/>
        </w:rPr>
        <w:t>tuberculosis</w:t>
      </w:r>
      <w:r w:rsidR="00B01E8D">
        <w:rPr>
          <w:rFonts w:cs="Kp-Regular"/>
          <w:color w:val="000000"/>
        </w:rPr>
        <w:t>)</w:t>
      </w:r>
      <w:r w:rsidR="00E1018B">
        <w:rPr>
          <w:rFonts w:cs="Kp-Regular"/>
          <w:color w:val="000000"/>
        </w:rPr>
        <w:t xml:space="preserve">, </w:t>
      </w:r>
      <w:r w:rsidR="00B01E8D">
        <w:rPr>
          <w:rFonts w:cs="Kp-Regular"/>
          <w:color w:val="000000"/>
        </w:rPr>
        <w:t xml:space="preserve">we used </w:t>
      </w:r>
      <w:r w:rsidR="00021DA8">
        <w:rPr>
          <w:rFonts w:cs="Kp-Regular"/>
          <w:color w:val="000000"/>
        </w:rPr>
        <w:t>estimates</w:t>
      </w:r>
      <w:r w:rsidR="00B01E8D">
        <w:rPr>
          <w:rFonts w:cs="Kp-Regular"/>
          <w:color w:val="000000"/>
        </w:rPr>
        <w:t xml:space="preserve"> of cause-specific mortality </w:t>
      </w:r>
      <w:r w:rsidR="00835060">
        <w:rPr>
          <w:rFonts w:cs="Kp-Regular"/>
          <w:color w:val="000000"/>
        </w:rPr>
        <w:t>from the Global Burden of Disease 2019 stud</w:t>
      </w:r>
      <w:r w:rsidR="00CF1477">
        <w:rPr>
          <w:rFonts w:cs="Kp-Regular"/>
          <w:color w:val="000000"/>
        </w:rPr>
        <w:t>y</w:t>
      </w:r>
      <w:r w:rsidR="00021DA8">
        <w:rPr>
          <w:rFonts w:cs="Kp-Regular"/>
          <w:color w:val="000000"/>
        </w:rPr>
        <w:t xml:space="preserve"> along with estimates of pathogen-specific vaccine efficacy</w:t>
      </w:r>
      <w:r w:rsidR="00CF1477">
        <w:rPr>
          <w:rFonts w:cs="Kp-Regular"/>
          <w:color w:val="000000"/>
        </w:rPr>
        <w:t>.</w:t>
      </w:r>
      <w:r w:rsidR="00CF1477">
        <w:rPr>
          <w:rFonts w:cs="Kp-Regular"/>
          <w:color w:val="000000"/>
        </w:rPr>
        <w:fldChar w:fldCharType="begin" w:fldLock="1"/>
      </w:r>
      <w:r w:rsidR="007A2C18">
        <w:rPr>
          <w:rFonts w:cs="Kp-Regular"/>
          <w:color w:val="000000"/>
        </w:rPr>
        <w:instrText>ADDIN CSL_CITATION {"citationItems":[{"id":"ITEM-1","itemData":{"URL":"http://ghdx.healthdata.org/gbd-2019","accessed":{"date-parts":[["2021","3","24"]]},"author":[{"dropping-particle":"","family":"IHME","given":"","non-dropping-particle":"","parse-names":false,"suffix":""}],"id":"ITEM-1","issued":{"date-parts":[["2019"]]},"title":"Global Burden of Disease Study 2019 (GBD 2019) Data Resources","type":"webpage"},"uris":["http://www.mendeley.com/documents/?uuid=0cc04c04-13ac-454c-b3a2-87eb1ef6f8be"]}],"mendeley":{"formattedCitation":"&lt;sup&gt;16&lt;/sup&gt;","plainTextFormattedCitation":"16","previouslyFormattedCitation":"&lt;sup&gt;16&lt;/sup&gt;"},"properties":{"noteIndex":0},"schema":"https://github.com/citation-style-language/schema/raw/master/csl-citation.json"}</w:instrText>
      </w:r>
      <w:r w:rsidR="00CF1477">
        <w:rPr>
          <w:rFonts w:cs="Kp-Regular"/>
          <w:color w:val="000000"/>
        </w:rPr>
        <w:fldChar w:fldCharType="separate"/>
      </w:r>
      <w:r w:rsidR="000A7452" w:rsidRPr="000A7452">
        <w:rPr>
          <w:rFonts w:cs="Kp-Regular"/>
          <w:noProof/>
          <w:color w:val="000000"/>
          <w:vertAlign w:val="superscript"/>
        </w:rPr>
        <w:t>16</w:t>
      </w:r>
      <w:r w:rsidR="00CF1477">
        <w:rPr>
          <w:rFonts w:cs="Kp-Regular"/>
          <w:color w:val="000000"/>
        </w:rPr>
        <w:fldChar w:fldCharType="end"/>
      </w:r>
      <w:r w:rsidR="00CF1477">
        <w:rPr>
          <w:rFonts w:cs="Kp-Regular"/>
          <w:color w:val="000000"/>
        </w:rPr>
        <w:t xml:space="preserve"> For all 1</w:t>
      </w:r>
      <w:r w:rsidR="0004085D">
        <w:rPr>
          <w:rFonts w:cs="Kp-Regular"/>
          <w:color w:val="000000"/>
        </w:rPr>
        <w:t>94 WHO</w:t>
      </w:r>
      <w:r w:rsidR="00B53425">
        <w:rPr>
          <w:rFonts w:cs="Kp-Regular"/>
          <w:color w:val="000000"/>
        </w:rPr>
        <w:t xml:space="preserve"> countries</w:t>
      </w:r>
      <w:r w:rsidR="0004085D">
        <w:rPr>
          <w:rFonts w:cs="Kp-Regular"/>
          <w:color w:val="000000"/>
        </w:rPr>
        <w:t>, w</w:t>
      </w:r>
      <w:r w:rsidR="007C19EC">
        <w:rPr>
          <w:rFonts w:cs="Kp-Regular"/>
          <w:color w:val="000000"/>
        </w:rPr>
        <w:t xml:space="preserve">e </w:t>
      </w:r>
      <w:r w:rsidR="00FF67F5">
        <w:rPr>
          <w:rFonts w:cs="Kp-Regular"/>
          <w:color w:val="000000"/>
        </w:rPr>
        <w:t xml:space="preserve">estimated future </w:t>
      </w:r>
      <w:r w:rsidR="007C19EC">
        <w:rPr>
          <w:rFonts w:cs="Kp-Regular"/>
          <w:color w:val="000000"/>
        </w:rPr>
        <w:t xml:space="preserve">deaths averted </w:t>
      </w:r>
      <w:r w:rsidR="00AD1B5A">
        <w:rPr>
          <w:rFonts w:cs="Kp-Regular"/>
          <w:color w:val="000000"/>
        </w:rPr>
        <w:t xml:space="preserve">due to vaccination </w:t>
      </w:r>
      <w:r w:rsidR="00150092">
        <w:rPr>
          <w:rFonts w:cs="Kp-Regular"/>
          <w:color w:val="000000"/>
        </w:rPr>
        <w:t xml:space="preserve">taking place from </w:t>
      </w:r>
      <w:r w:rsidR="00AD1B5A">
        <w:rPr>
          <w:rFonts w:cs="Kp-Regular"/>
          <w:color w:val="000000"/>
        </w:rPr>
        <w:t>2021-2030</w:t>
      </w:r>
      <w:r w:rsidR="00345E5B">
        <w:rPr>
          <w:rFonts w:cs="Kp-Regular"/>
          <w:color w:val="000000"/>
        </w:rPr>
        <w:t xml:space="preserve"> under </w:t>
      </w:r>
      <w:r w:rsidR="00BB041B">
        <w:rPr>
          <w:rFonts w:cs="Kp-Regular"/>
          <w:color w:val="000000"/>
        </w:rPr>
        <w:t>the assumption that aspirational targets set by the IA2030 coverage scenario are me</w:t>
      </w:r>
      <w:r w:rsidR="0075472D">
        <w:rPr>
          <w:rFonts w:cs="Kp-Regular"/>
          <w:color w:val="000000"/>
        </w:rPr>
        <w:t xml:space="preserve">t. </w:t>
      </w:r>
      <w:r w:rsidR="00943C0D">
        <w:rPr>
          <w:rFonts w:cs="Kp-Regular"/>
          <w:color w:val="000000"/>
        </w:rPr>
        <w:t xml:space="preserve">The main results are based on the </w:t>
      </w:r>
      <w:r w:rsidR="00791C6A">
        <w:rPr>
          <w:rFonts w:cs="Kp-Regular"/>
          <w:color w:val="000000"/>
        </w:rPr>
        <w:t xml:space="preserve">estimates </w:t>
      </w:r>
      <w:r w:rsidR="00943C0D">
        <w:rPr>
          <w:rFonts w:cs="Kp-Regular"/>
          <w:color w:val="000000"/>
        </w:rPr>
        <w:t>of deaths averted</w:t>
      </w:r>
      <w:r w:rsidR="00791C6A">
        <w:rPr>
          <w:rFonts w:cs="Kp-Regular"/>
          <w:color w:val="000000"/>
        </w:rPr>
        <w:t xml:space="preserve"> under the aspirational </w:t>
      </w:r>
      <w:r w:rsidR="001618B9">
        <w:rPr>
          <w:rFonts w:cs="Kp-Regular"/>
          <w:color w:val="000000"/>
        </w:rPr>
        <w:t xml:space="preserve">scale-up coverage </w:t>
      </w:r>
      <w:r w:rsidR="00791C6A">
        <w:rPr>
          <w:rFonts w:cs="Kp-Regular"/>
          <w:color w:val="000000"/>
        </w:rPr>
        <w:t>scenario</w:t>
      </w:r>
      <w:r w:rsidR="00943C0D">
        <w:rPr>
          <w:rFonts w:cs="Kp-Regular"/>
          <w:color w:val="000000"/>
        </w:rPr>
        <w:t xml:space="preserve"> compared to no vaccination</w:t>
      </w:r>
      <w:r w:rsidR="00946CC1">
        <w:rPr>
          <w:rFonts w:cs="Kp-Regular"/>
          <w:color w:val="000000"/>
        </w:rPr>
        <w:t xml:space="preserve"> to capture the </w:t>
      </w:r>
      <w:r w:rsidR="003D3FAB">
        <w:rPr>
          <w:rFonts w:cs="Kp-Regular"/>
          <w:color w:val="000000"/>
        </w:rPr>
        <w:t>full impact of vaccination</w:t>
      </w:r>
      <w:r w:rsidR="00943C0D">
        <w:rPr>
          <w:rFonts w:cs="Kp-Regular"/>
          <w:color w:val="000000"/>
        </w:rPr>
        <w:t xml:space="preserve">. </w:t>
      </w:r>
      <w:r w:rsidR="000E621C">
        <w:rPr>
          <w:rFonts w:cs="Kp-Regular"/>
          <w:color w:val="000000"/>
        </w:rPr>
        <w:t xml:space="preserve">We varied this assumption by </w:t>
      </w:r>
      <w:r w:rsidR="0009042A">
        <w:rPr>
          <w:rFonts w:cs="Kp-Regular"/>
          <w:color w:val="000000"/>
        </w:rPr>
        <w:t>comparing the estimates to the baseline level (coverage rates in 2019)</w:t>
      </w:r>
      <w:r w:rsidR="00AB67D9">
        <w:rPr>
          <w:rFonts w:cs="Kp-Regular"/>
          <w:color w:val="000000"/>
        </w:rPr>
        <w:t xml:space="preserve"> to assess the incremental </w:t>
      </w:r>
      <w:r w:rsidR="00EE52F6">
        <w:rPr>
          <w:rFonts w:cs="Kp-Regular"/>
          <w:color w:val="000000"/>
        </w:rPr>
        <w:t>impact of improvement in vaccine introduction and coverage rates</w:t>
      </w:r>
      <w:r w:rsidR="00C42877">
        <w:rPr>
          <w:rFonts w:cs="Kp-Regular"/>
          <w:color w:val="000000"/>
        </w:rPr>
        <w:t>.</w:t>
      </w:r>
    </w:p>
    <w:p w14:paraId="3D2F3B8F" w14:textId="77777777" w:rsidR="009960B6" w:rsidRPr="00A51228" w:rsidRDefault="009960B6" w:rsidP="00291E18">
      <w:pPr>
        <w:autoSpaceDE w:val="0"/>
        <w:autoSpaceDN w:val="0"/>
        <w:adjustRightInd w:val="0"/>
        <w:spacing w:after="0" w:line="240" w:lineRule="auto"/>
        <w:jc w:val="both"/>
        <w:rPr>
          <w:rFonts w:cs="Kp-Regular"/>
          <w:color w:val="000000"/>
        </w:rPr>
      </w:pPr>
    </w:p>
    <w:p w14:paraId="62DD301A" w14:textId="7324FBF3" w:rsidR="00CB6899" w:rsidRPr="00703AA0" w:rsidRDefault="00613F56" w:rsidP="00291E18">
      <w:pPr>
        <w:jc w:val="both"/>
        <w:rPr>
          <w:b/>
          <w:bCs/>
        </w:rPr>
      </w:pPr>
      <w:r w:rsidRPr="00703AA0">
        <w:rPr>
          <w:b/>
          <w:bCs/>
        </w:rPr>
        <w:t>Data input</w:t>
      </w:r>
    </w:p>
    <w:p w14:paraId="6CE27BCE" w14:textId="13B17C71" w:rsidR="000B77D8" w:rsidRPr="00EE6018" w:rsidRDefault="00C05041" w:rsidP="00291E18">
      <w:pPr>
        <w:jc w:val="both"/>
      </w:pPr>
      <w:r>
        <w:t xml:space="preserve">As the first step, </w:t>
      </w:r>
      <w:r w:rsidR="00A00CC6">
        <w:t xml:space="preserve">demographic data on population size and rates of survival, fertility and migration from </w:t>
      </w:r>
      <w:r>
        <w:t xml:space="preserve">the UN World Population Prospects </w:t>
      </w:r>
      <w:r w:rsidR="00A00CC6">
        <w:t xml:space="preserve">2019 </w:t>
      </w:r>
      <w:r>
        <w:t xml:space="preserve">were </w:t>
      </w:r>
      <w:r w:rsidR="00D906C3">
        <w:t>used</w:t>
      </w:r>
      <w:r>
        <w:t xml:space="preserve"> </w:t>
      </w:r>
      <w:r w:rsidR="00A00CC6">
        <w:t xml:space="preserve">to </w:t>
      </w:r>
      <w:r w:rsidR="00BD1909">
        <w:t xml:space="preserve">construct </w:t>
      </w:r>
      <w:r w:rsidR="00BD1909" w:rsidRPr="000B3F82">
        <w:t>a demographic model using the cohort component method of population projection (CCMPP)</w:t>
      </w:r>
      <w:r w:rsidR="0044608D" w:rsidRPr="000B3F82">
        <w:t>.</w:t>
      </w:r>
      <w:r w:rsidR="0044608D" w:rsidRPr="000B3F82">
        <w:fldChar w:fldCharType="begin" w:fldLock="1"/>
      </w:r>
      <w:r w:rsidR="007A2C18" w:rsidRPr="000B3F82">
        <w:instrText>ADDIN CSL_CITATION {"citationItems":[{"id":"ITEM-1","itemData":{"URL":"https://population.un.org/wpp/","accessed":{"date-parts":[["2020","6","8"]]},"author":[{"dropping-particle":"","family":"United Nations Population Division","given":"","non-dropping-particle":"","parse-names":false,"suffix":""}],"id":"ITEM-1","issued":{"date-parts":[["2020"]]},"title":"World Population Prospects 2019","type":"webpage"},"uris":["http://www.mendeley.com/documents/?uuid=23276604-20dd-4b1b-ae5f-b351fe6f1dcc"]}],"mendeley":{"formattedCitation":"&lt;sup&gt;17&lt;/sup&gt;","plainTextFormattedCitation":"17","previouslyFormattedCitation":"&lt;sup&gt;17&lt;/sup&gt;"},"properties":{"noteIndex":0},"schema":"https://github.com/citation-style-language/schema/raw/master/csl-citation.json"}</w:instrText>
      </w:r>
      <w:r w:rsidR="0044608D" w:rsidRPr="000B3F82">
        <w:fldChar w:fldCharType="separate"/>
      </w:r>
      <w:r w:rsidR="000A7452" w:rsidRPr="000B3F82">
        <w:rPr>
          <w:noProof/>
          <w:vertAlign w:val="superscript"/>
        </w:rPr>
        <w:t>17</w:t>
      </w:r>
      <w:r w:rsidR="0044608D" w:rsidRPr="000B3F82">
        <w:fldChar w:fldCharType="end"/>
      </w:r>
      <w:r w:rsidR="0044608D" w:rsidRPr="000B3F82">
        <w:t xml:space="preserve"> </w:t>
      </w:r>
      <w:r w:rsidR="00C42877" w:rsidRPr="000B3F82">
        <w:t>T</w:t>
      </w:r>
      <w:r w:rsidR="00DF7B10" w:rsidRPr="000B3F82">
        <w:t xml:space="preserve">his approach was used to determine annual estimates of </w:t>
      </w:r>
      <w:r w:rsidR="00021DA8" w:rsidRPr="000B3F82">
        <w:t xml:space="preserve">single-year </w:t>
      </w:r>
      <w:r w:rsidR="00DF7B10" w:rsidRPr="000B3F82">
        <w:t>age-specific mortality that can be linked to annual estimates of vaccine coverag</w:t>
      </w:r>
      <w:r w:rsidR="00440805" w:rsidRPr="000B3F82">
        <w:t>e</w:t>
      </w:r>
      <w:r w:rsidR="00194107" w:rsidRPr="000B3F82">
        <w:t>, ultimately deriving the changes in pathogen-specific</w:t>
      </w:r>
      <w:r w:rsidR="004F2E32" w:rsidRPr="000B3F82">
        <w:t xml:space="preserve"> mortality due to vaccination within the</w:t>
      </w:r>
      <w:r w:rsidR="007D5F49" w:rsidRPr="000B3F82">
        <w:t xml:space="preserve"> same</w:t>
      </w:r>
      <w:r w:rsidR="004F2E32" w:rsidRPr="000B3F82">
        <w:t xml:space="preserve"> demographic envelope</w:t>
      </w:r>
      <w:r w:rsidR="00C42877" w:rsidRPr="000B3F82">
        <w:t xml:space="preserve">. </w:t>
      </w:r>
      <w:r w:rsidR="00012767" w:rsidRPr="000B3F82">
        <w:t xml:space="preserve">More detailed explanation on the demographic model is available in </w:t>
      </w:r>
      <w:r w:rsidR="00C42877" w:rsidRPr="00EE6018">
        <w:t>A</w:t>
      </w:r>
      <w:r w:rsidR="00012767" w:rsidRPr="00EE6018">
        <w:t xml:space="preserve">ppendix </w:t>
      </w:r>
      <w:r w:rsidR="00FC15BC" w:rsidRPr="000B3F82">
        <w:t>1</w:t>
      </w:r>
      <w:r w:rsidR="00654BED">
        <w:t>.</w:t>
      </w:r>
      <w:r w:rsidR="00194107" w:rsidRPr="00EE6018">
        <w:t xml:space="preserve"> </w:t>
      </w:r>
    </w:p>
    <w:p w14:paraId="54455CE3" w14:textId="444E95D1" w:rsidR="007A4B05" w:rsidRPr="00EE6018" w:rsidRDefault="00D906C3" w:rsidP="00291E18">
      <w:pPr>
        <w:jc w:val="both"/>
      </w:pPr>
      <w:r w:rsidRPr="00EE6018">
        <w:t>C</w:t>
      </w:r>
      <w:r w:rsidR="004E1198" w:rsidRPr="00EE6018">
        <w:t xml:space="preserve">ountry- and year-specific historical vaccine coverage estimates </w:t>
      </w:r>
      <w:r w:rsidRPr="00EE6018">
        <w:t>c</w:t>
      </w:r>
      <w:r w:rsidR="00874D29" w:rsidRPr="00EE6018">
        <w:t xml:space="preserve">ame </w:t>
      </w:r>
      <w:r w:rsidR="004E1198" w:rsidRPr="00EE6018">
        <w:t>from WHO-UNICEF Estimates of National Immunization Coverage (WUENIC), published in July 2019</w:t>
      </w:r>
      <w:r w:rsidR="0044608D" w:rsidRPr="00EE6018">
        <w:t>.</w:t>
      </w:r>
      <w:r w:rsidR="00CF1477" w:rsidRPr="00EE6018">
        <w:fldChar w:fldCharType="begin" w:fldLock="1"/>
      </w:r>
      <w:r w:rsidR="007A2C18" w:rsidRPr="00EE6018">
        <w:instrText>ADDIN CSL_CITATION {"citationItems":[{"id":"ITEM-1","itemData":{"URL":"https://apps.who.int/immunization_monitoring/globalsummary/timeseries/tswucoveragedtp3.html","accessed":{"date-parts":[["2021","3","24"]]},"id":"ITEM-1","issued":{"date-parts":[["2020"]]},"title":"WHO-UNICEF estimates of DTP3 coverage","type":"webpage"},"uris":["http://www.mendeley.com/documents/?uuid=4b2252d3-f55a-4cea-a816-0410b964df56"]}],"mendeley":{"formattedCitation":"&lt;sup&gt;18&lt;/sup&gt;","plainTextFormattedCitation":"18","previouslyFormattedCitation":"&lt;sup&gt;18&lt;/sup&gt;"},"properties":{"noteIndex":0},"schema":"https://github.com/citation-style-language/schema/raw/master/csl-citation.json"}</w:instrText>
      </w:r>
      <w:r w:rsidR="00CF1477" w:rsidRPr="00EE6018">
        <w:fldChar w:fldCharType="separate"/>
      </w:r>
      <w:r w:rsidR="000A7452" w:rsidRPr="00EE6018">
        <w:rPr>
          <w:noProof/>
          <w:vertAlign w:val="superscript"/>
        </w:rPr>
        <w:t>18</w:t>
      </w:r>
      <w:r w:rsidR="00CF1477" w:rsidRPr="00EE6018">
        <w:fldChar w:fldCharType="end"/>
      </w:r>
      <w:r w:rsidR="0044608D" w:rsidRPr="000B3F82">
        <w:t xml:space="preserve"> </w:t>
      </w:r>
      <w:r w:rsidR="00C845A9" w:rsidRPr="00EE6018">
        <w:t>The VIMC</w:t>
      </w:r>
      <w:r w:rsidR="00FC15BC" w:rsidRPr="00EE6018">
        <w:t xml:space="preserve"> </w:t>
      </w:r>
      <w:r w:rsidR="00C845A9" w:rsidRPr="00EE6018">
        <w:t>provided</w:t>
      </w:r>
      <w:r w:rsidR="00FC15BC" w:rsidRPr="00EE6018">
        <w:t xml:space="preserve"> </w:t>
      </w:r>
      <w:r w:rsidR="00C845A9" w:rsidRPr="00EE6018">
        <w:t>estimates of deaths averted due to vaccination against 10 pathogens for 110 countries</w:t>
      </w:r>
      <w:r w:rsidR="00B93E66" w:rsidRPr="00EE6018">
        <w:t xml:space="preserve"> as well as summary estimates of impact quantified </w:t>
      </w:r>
      <w:r w:rsidR="00B66E1D" w:rsidRPr="00EE6018">
        <w:t xml:space="preserve">(“impact ratio”) </w:t>
      </w:r>
      <w:r w:rsidR="00A7061A" w:rsidRPr="00EE6018">
        <w:t>in terms of</w:t>
      </w:r>
      <w:r w:rsidR="00B93E66" w:rsidRPr="00EE6018">
        <w:t xml:space="preserve"> deaths-averted per fully vaccinated persons (</w:t>
      </w:r>
      <w:r w:rsidR="00732643" w:rsidRPr="00EE6018">
        <w:t>“</w:t>
      </w:r>
      <w:r w:rsidR="00B93E66" w:rsidRPr="00EE6018">
        <w:t>deaths-averted per FVP</w:t>
      </w:r>
      <w:r w:rsidR="00732643" w:rsidRPr="00EE6018">
        <w:t>”</w:t>
      </w:r>
      <w:r w:rsidR="00B93E66" w:rsidRPr="00EE6018">
        <w:t>)</w:t>
      </w:r>
      <w:r w:rsidR="00934452" w:rsidRPr="00EE6018">
        <w:t>.</w:t>
      </w:r>
      <w:r w:rsidR="007A2C18" w:rsidRPr="00EE6018">
        <w:fldChar w:fldCharType="begin" w:fldLock="1"/>
      </w:r>
      <w:r w:rsidR="007A2C18" w:rsidRPr="00EE6018">
        <w:instrText>ADDIN CSL_CITATION {"citationItems":[{"id":"ITEM-1","itemData":{"URL":"https://montagu.vaccineimpact.org/2021/visualisation/","accessed":{"date-parts":[["2021","3","24"]]},"id":"ITEM-1","issued":{"date-parts":[["0"]]},"title":"VIMC Data Visualisation Tool","type":"webpage"},"uris":["http://www.mendeley.com/documents/?uuid=dc3ac7d4-d40f-46d0-88c2-d3c9a92a03de"]}],"mendeley":{"formattedCitation":"&lt;sup&gt;19&lt;/sup&gt;","plainTextFormattedCitation":"19","previouslyFormattedCitation":"&lt;sup&gt;19&lt;/sup&gt;"},"properties":{"noteIndex":0},"schema":"https://github.com/citation-style-language/schema/raw/master/csl-citation.json"}</w:instrText>
      </w:r>
      <w:r w:rsidR="007A2C18" w:rsidRPr="00EE6018">
        <w:fldChar w:fldCharType="separate"/>
      </w:r>
      <w:r w:rsidR="007A2C18" w:rsidRPr="00EE6018">
        <w:rPr>
          <w:noProof/>
          <w:vertAlign w:val="superscript"/>
        </w:rPr>
        <w:t>19</w:t>
      </w:r>
      <w:r w:rsidR="007A2C18" w:rsidRPr="00EE6018">
        <w:fldChar w:fldCharType="end"/>
      </w:r>
      <w:r w:rsidR="00AF4B51" w:rsidRPr="000B3F82">
        <w:t xml:space="preserve"> The estimates disaggregated by age and calendar year were calculated from two</w:t>
      </w:r>
      <w:r w:rsidR="00934452" w:rsidRPr="00EE6018">
        <w:t xml:space="preserve"> </w:t>
      </w:r>
      <w:r w:rsidR="00232467" w:rsidRPr="00EE6018">
        <w:t>or</w:t>
      </w:r>
      <w:r w:rsidR="00934452" w:rsidRPr="00EE6018">
        <w:t xml:space="preserve"> three</w:t>
      </w:r>
      <w:r w:rsidR="00AF4B51" w:rsidRPr="00EE6018">
        <w:t xml:space="preserve"> modeling groups per pathogen</w:t>
      </w:r>
      <w:r w:rsidR="00934452" w:rsidRPr="00EE6018">
        <w:t xml:space="preserve"> </w:t>
      </w:r>
      <w:r w:rsidR="00426CC1" w:rsidRPr="00EE6018">
        <w:t>(</w:t>
      </w:r>
      <w:r w:rsidR="00FC15BC" w:rsidRPr="00EE6018">
        <w:t>A</w:t>
      </w:r>
      <w:r w:rsidR="00934452" w:rsidRPr="00EE6018">
        <w:t>ppendix</w:t>
      </w:r>
      <w:r w:rsidR="00FC15BC" w:rsidRPr="00EE6018">
        <w:t xml:space="preserve"> 2</w:t>
      </w:r>
      <w:r w:rsidR="00426CC1" w:rsidRPr="00EE6018">
        <w:t>]</w:t>
      </w:r>
      <w:r w:rsidR="00C575FE" w:rsidRPr="00EE6018">
        <w:t>.</w:t>
      </w:r>
      <w:r w:rsidR="00C575FE" w:rsidRPr="00EE6018">
        <w:fldChar w:fldCharType="begin" w:fldLock="1"/>
      </w:r>
      <w:r w:rsidR="007A2C18" w:rsidRPr="00EE6018">
        <w:instrText>ADDIN CSL_CITATION {"citationItems":[{"id":"ITEM-1","itemData":{"URL":"https://montagu.vaccineimpact.org/2021/visualisation/","accessed":{"date-parts":[["2021","3","24"]]},"id":"ITEM-1","issued":{"date-parts":[["0"]]},"title":"VIMC Data Visualisation Tool","type":"webpage"},"uris":["http://www.mendeley.com/documents/?uuid=dc3ac7d4-d40f-46d0-88c2-d3c9a92a03de"]}],"mendeley":{"formattedCitation":"&lt;sup&gt;19&lt;/sup&gt;","plainTextFormattedCitation":"19","previouslyFormattedCitation":"&lt;sup&gt;19&lt;/sup&gt;"},"properties":{"noteIndex":0},"schema":"https://github.com/citation-style-language/schema/raw/master/csl-citation.json"}</w:instrText>
      </w:r>
      <w:r w:rsidR="00C575FE" w:rsidRPr="00EE6018">
        <w:fldChar w:fldCharType="separate"/>
      </w:r>
      <w:r w:rsidR="007A2C18" w:rsidRPr="00EE6018">
        <w:rPr>
          <w:noProof/>
          <w:vertAlign w:val="superscript"/>
        </w:rPr>
        <w:t>19</w:t>
      </w:r>
      <w:r w:rsidR="00C575FE" w:rsidRPr="00EE6018">
        <w:fldChar w:fldCharType="end"/>
      </w:r>
      <w:r w:rsidR="00B66E1D" w:rsidRPr="000B3F82">
        <w:t xml:space="preserve"> </w:t>
      </w:r>
      <w:r w:rsidR="00A7061A" w:rsidRPr="00EE6018">
        <w:t>The i</w:t>
      </w:r>
      <w:r w:rsidR="00A81A24" w:rsidRPr="00EE6018">
        <w:t>mpact ratio is a key measure used to estimate the</w:t>
      </w:r>
      <w:r w:rsidR="00D70B37" w:rsidRPr="00EE6018">
        <w:t xml:space="preserve"> number of individuals that will be saved due to a particular year’s vaccination activities and capture the long-term impact of vaccines, which is critical for </w:t>
      </w:r>
      <w:proofErr w:type="spellStart"/>
      <w:r w:rsidR="00D70B37" w:rsidRPr="00EE6018">
        <w:t>HepB</w:t>
      </w:r>
      <w:proofErr w:type="spellEnd"/>
      <w:r w:rsidR="00D70B37" w:rsidRPr="00EE6018">
        <w:t xml:space="preserve"> and HPV</w:t>
      </w:r>
      <w:r w:rsidR="00120207" w:rsidRPr="00EE6018">
        <w:t>.</w:t>
      </w:r>
      <w:r w:rsidR="00120207" w:rsidRPr="00EE6018">
        <w:fldChar w:fldCharType="begin" w:fldLock="1"/>
      </w:r>
      <w:r w:rsidR="007A2C18" w:rsidRPr="00EE6018">
        <w:instrText>ADDIN CSL_CITATION {"citationItems":[{"id":"ITEM-1","itemData":{"DOI":"10.1101/2021.01.08.21249378","abstract":"Deaths due to vaccine preventable diseases cause a notable proportion of mortality worldwide. To quantify the importance of vaccination, it is necessary to estimate the burden averted through vaccination. The Vaccine Impact Modelling Consortium (VIMC) was established to estimate the health impact of vaccination. We describe the methods implemented by the VIMC to estimate impact by calendar year, birth year and year of vaccination (YoV). The calendar and birth year methods estimate impact in a particular year and over the lifetime of a particular birth cohort, respectively. The YoV method estimates the impact of a particular year’s vaccination activities through the use of impact ratios which have no stratification and stratification by activity type and/or birth cohort. Furthermore, we detail an impact extrapolation (IE) method for use between coverage scenarios. We compare the methods, focusing on YoV for hepatitis B, measles and yellow fever. We find that the YoV methods estimate similar impact with routine vaccinations but have greater yearly variation when campaigns occur with the birth cohort stratification. The IE performs well for the YoV methods, providing a time-efficient mechanism for updates to impact estimates. These methods provide a robust set of approaches to quantify vaccination impact.Competing Interest StatementThis work was funded by GAVI, the Vaccine Alliance and Bill and Melinda Gates Foundation.Funding StatementWe thank Gavi, the Vaccine Alliance and the Bill &amp;amp;amp; Melinda Gates Foundation for funding VIMC (BMGF grant number: OPP1157270). SEL, XL, JT, KW, TG, NMF, KAMG also acknowledge funding from the MRC Centre for Global Infectious Disease Analysis (reference MR/R015600/1), jointly funded by the UK Medical Research Council (MRC) and the UK Foreign, Commonwealth &amp;amp;amp; Development Office (FCDO), under the MRC/FCDO Concordat agreement and is also part of the EDCTP2 programme supported by the European Union; and acknowledges funding by Community Jameel.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author":[{"dropping-particle":"","family":"Londono","given":"Susy Echeverria","non-dropping-particle":"","parse-names":false,"suffix":""},{"dropping-particle":"","family":"Li","given":"Xiang","non-dropping-particle":"","parse-names":false,"suffix":""},{"dropping-particle":"","family":"Toor","given":"Jaspreet","non-dropping-particle":"","parse-names":false,"suffix":""},{"dropping-particle":"de","family":"Villiers","given":"Margaret J","non-dropping-particle":"","parse-names":false,"suffix":""},{"dropping-particle":"","family":"Nayagam","given":"Shevanthi","non-dropping-particle":"","parse-names":false,"suffix":""},{"dropping-particle":"","family":"Hallett","given":"Timothy B","non-dropping-particle":"","parse-names":false,"suffix":""},{"dropping-particle":"","family":"Abbas","given":"Kaja","non-dropping-particle":"","parse-names":false,"suffix":""},{"dropping-particle":"","family":"Jit","given":"Mark","non-dropping-particle":"","parse-names":false,"suffix":""},{"dropping-particle":"","family":"Klepac","given":"Petra","non-dropping-particle":"","parse-names":false,"suffix":""},{"dropping-particle":"","family":"Jean","given":"Kévin","non-dropping-particle":"","parse-names":false,"suffix":""},{"dropping-particle":"","family":"Garske","given":"Tini","non-dropping-particle":"","parse-names":false,"suffix":""},{"dropping-particle":"","family":"Ferguson","given":"Neil M","non-dropping-particle":"","parse-names":false,"suffix":""},{"dropping-particle":"","family":"Gaythorpe","given":"Katy A M","non-dropping-particle":"","parse-names":false,"suffix":""}],"container-title":"medRxiv","id":"ITEM-1","issued":{"date-parts":[["2021","1","1"]]},"page":"2021.01.08.21249378","title":"How can the public health impact of vaccination be estimated?","type":"article-journal"},"uris":["http://www.mendeley.com/documents/?uuid=3f883233-d05a-4e19-a85d-da494c63d14d"]}],"mendeley":{"formattedCitation":"&lt;sup&gt;20&lt;/sup&gt;","plainTextFormattedCitation":"20","previouslyFormattedCitation":"&lt;sup&gt;20&lt;/sup&gt;"},"properties":{"noteIndex":0},"schema":"https://github.com/citation-style-language/schema/raw/master/csl-citation.json"}</w:instrText>
      </w:r>
      <w:r w:rsidR="00120207" w:rsidRPr="00EE6018">
        <w:fldChar w:fldCharType="separate"/>
      </w:r>
      <w:r w:rsidR="007A2C18" w:rsidRPr="00EE6018">
        <w:rPr>
          <w:noProof/>
          <w:vertAlign w:val="superscript"/>
        </w:rPr>
        <w:t>20</w:t>
      </w:r>
      <w:r w:rsidR="00120207" w:rsidRPr="00EE6018">
        <w:fldChar w:fldCharType="end"/>
      </w:r>
      <w:r w:rsidR="00120207" w:rsidRPr="000B3F82">
        <w:t xml:space="preserve"> </w:t>
      </w:r>
      <w:r w:rsidR="00F72B8A" w:rsidRPr="00EE6018">
        <w:t>For four</w:t>
      </w:r>
      <w:r w:rsidR="00F72B8A">
        <w:t xml:space="preserve"> remaining pathogens</w:t>
      </w:r>
      <w:r w:rsidR="008E20F8">
        <w:t xml:space="preserve"> not provided by VIMC</w:t>
      </w:r>
      <w:r w:rsidR="00F72B8A">
        <w:t>, we obtained estimates of observed deaths from the Global Burden of Disease 2019 study</w:t>
      </w:r>
      <w:r w:rsidR="00950790">
        <w:t xml:space="preserve">, which </w:t>
      </w:r>
      <w:r w:rsidR="00BC1CF5">
        <w:t xml:space="preserve">employed different modeling strategies </w:t>
      </w:r>
      <w:r w:rsidR="00950790">
        <w:t>for each pathogen and locations, contingent upon availability of high quality</w:t>
      </w:r>
      <w:r w:rsidR="00BC1CF5">
        <w:t xml:space="preserve"> mortality</w:t>
      </w:r>
      <w:r w:rsidR="00950790">
        <w:t xml:space="preserve"> dat</w:t>
      </w:r>
      <w:r w:rsidR="004E778C">
        <w:t>a.</w:t>
      </w:r>
      <w:r w:rsidR="004E778C">
        <w:fldChar w:fldCharType="begin" w:fldLock="1"/>
      </w:r>
      <w:r w:rsidR="007A2C18">
        <w:instrText>ADDIN CSL_CITATION {"citationItems":[{"id":"ITEM-1","itemData":{"DOI":"10.1016/S0140-6736(20)30925-9","ISSN":"0140-6736","author":[{"dropping-particle":"","family":"Vos","given":"Theo","non-dropping-particle":"","parse-names":false,"suffix":""},{"dropping-particle":"","family":"Lim","given":"Stephen S","non-dropping-particle":"","parse-names":false,"suffix":""},{"dropping-particle":"","family":"Abbafati","given":"Cristiana","non-dropping-particle":"","parse-names":false,"suffix":""},{"dropping-particle":"","family":"Abbas","given":"Kaja M","non-dropping-particle":"","parse-names":false,"suffix":""},{"dropping-particle":"","family":"Abbasi","given":"Mohammad","non-dropping-particle":"","parse-names":false,"suffix":""},{"dropping-particle":"","family":"Abbasifard","given":"Mitra","non-dropping-particle":"","parse-names":false,"suffix":""},{"dropping-particle":"","family":"Abbasi-Kangevari","given":"Mohsen","non-dropping-particle":"","parse-names":false,"suffix":""},{"dropping-particle":"","family":"Abbastabar","given":"Hedayat","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olhassani","given":"Hassan","non-dropping-particle":"","parse-names":false,"suffix":""},{"dropping-particle":"","family":"Aboyans","given":"Victor","non-dropping-particle":"","parse-names":false,"suffix":""},{"dropping-particle":"","family":"Abrams","given":"Elissa M","non-dropping-particle":"","parse-names":false,"suffix":""},{"dropping-particle":"","family":"Abreu","given":"Lucas Guimarães","non-dropping-particle":"","parse-names":false,"suffix":""},{"dropping-particle":"","family":"Abrigo","given":"Michael R M","non-dropping-particle":"","parse-names":false,"suffix":""},{"dropping-particle":"","family":"Abu-Raddad","given":"Laith Jamal","non-dropping-particle":"","parse-names":false,"suffix":""},{"dropping-particle":"","family":"Abushouk","given":"Abdelrahman I","non-dropping-particle":"","parse-names":false,"suffix":""},{"dropping-particle":"","family":"Acebedo","given":"Alyssa","non-dropping-particle":"","parse-names":false,"suffix":""},{"dropping-particle":"","family":"Ackerman","given":"Ilana N","non-dropping-particle":"","parse-names":false,"suffix":""},{"dropping-particle":"","family":"Adabi","given":"Maryam","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lson","given":"Jaimie D","non-dropping-particle":"","parse-names":false,"suffix":""},{"dropping-particle":"","family":"Adetokunboh","given":"Olatunji O","non-dropping-particle":"","parse-names":false,"suffix":""},{"dropping-particle":"","family":"Adham","given":"Davoud","non-dropping-particle":"","parse-names":false,"suffix":""},{"dropping-particle":"","family":"Afshari","given":"Mahdi","non-dropping-particle":"","parse-names":false,"suffix":""},{"dropping-particle":"","family":"Afshin","given":"Ashkan","non-dropping-particle":"","parse-names":false,"suffix":""},{"dropping-particle":"","family":"Agardh","given":"Emilie E","non-dropping-particle":"","parse-names":false,"suffix":""},{"dropping-particle":"","family":"Agarwal","given":"Gina","non-dropping-particle":"","parse-names":false,"suffix":""},{"dropping-particle":"","family":"Agesa","given":"Kareha M","non-dropping-particle":"","parse-names":false,"suffix":""},{"dropping-particle":"","family":"Aghaali","given":"Mohammad","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adpour","given":"Ehsan","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Samiah","non-dropping-particle":"","parse-names":false,"suffix":""},{"dropping-particle":"","family":"Alam","given":"Tahiya","non-dropping-particle":"","parse-names":false,"suffix":""},{"dropping-particle":"","family":"Alanzi","given":"Turki M","non-dropping-particle":"","parse-names":false,"suffix":""},{"dropping-particle":"","family":"Albertson","given":"Samuel B","non-dropping-particle":"","parse-names":false,"suffix":""},{"dropping-particle":"","family":"Alcalde-Rabanal","given":"Jacqueline Elizabeth","non-dropping-particle":"","parse-names":false,"suffix":""},{"dropping-particle":"","family":"Alema","given":"Niguse Meles","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onso","given":"Jordi","non-dropping-particle":"","parse-names":false,"suffix":""},{"dropping-particle":"","family":"Al-Raddadi","given":"Rajaa M","non-dropping-particle":"","parse-names":false,"suffix":""},{"dropping-particle":"","family":"Altirkawi","given":"Khalid A","non-dropping-particle":"","parse-names":false,"suffix":""},{"dropping-particle":"","family":"Alvis-Guzman","given":"Nelson","non-dropping-particle":"","parse-names":false,"suffix":""},{"dropping-particle":"","family":"Alvis-Zakzuk","given":"Nelson J","non-dropping-particle":"","parse-names":false,"suffix":""},{"dropping-particle":"","family":"Amini","given":"Saeed","non-dropping-particle":"","parse-names":false,"suffix":""},{"dropping-particle":"","family":"Amini-Rarani","given":"Mostafa","non-dropping-particle":"","parse-names":false,"suffix":""},{"dropping-particle":"","family":"Aminorroaya","given":"Arya","non-dropping-particle":"","parse-names":false,"suffix":""},{"dropping-particle":"","family":"Amiri","given":"Fatemeh","non-dropping-particle":"","parse-names":false,"suffix":""},{"dropping-particle":"","family":"Amit","given":"Arianna Maever L","non-dropping-particle":"","parse-names":false,"suffix":""},{"dropping-particle":"","family":"Amugsi","given":"Dickson A","non-dropping-particle":"","parse-names":false,"suffix":""},{"dropping-particle":"","family":"Amul","given":"Gianna Gayle Herrera","non-dropping-particle":"","parse-names":false,"suffix":""},{"dropping-particle":"","family":"Anderlini","given":"Deanna","non-dropping-particle":"","parse-names":false,"suffix":""},{"dropping-particle":"","family":"Andrei","given":"Catalina Liliana","non-dropping-particle":"","parse-names":false,"suffix":""},{"dropping-particle":"","family":"Andrei","given":"Tudorel","non-dropping-particle":"","parse-names":false,"suffix":""},{"dropping-particle":"","family":"Anjomshoa","given":"Mina","non-dropping-particle":"","parse-names":false,"suffix":""},{"dropping-particle":"","family":"Ansari","given":"Fereshteh","non-dropping-particle":"","parse-names":false,"suffix":""},{"dropping-particle":"","family":"Ansari","given":"Iman","non-dropping-particle":"","parse-names":false,"suffix":""},{"dropping-particle":"","family":"Ansari-Moghaddam","given":"Alireza","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Ärnlöv","given":"Johan","non-dropping-particle":"","parse-names":false,"suffix":""},{"dropping-particle":"","family":"Aryal","given":"Krishna K","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ghari","given":"Babak","non-dropping-particle":"","parse-names":false,"suffix":""},{"dropping-particle":"","family":"Ashbaugh","given":"Charlie","non-dropping-particle":"","parse-names":false,"suffix":""},{"dropping-particle":"","family":"Atnafu","given":"Desta Debalkie","non-dropping-particle":"","parse-names":false,"suffix":""},{"dropping-particle":"","family":"Atre","given":"Sachin R","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ynalem","given":"Yared Asma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baee","given":"Ebrahim","non-dropping-particle":"","parse-names":false,"suffix":""},{"dropping-particle":"","family":"Badawi","given":"Alaa","non-dropping-particle":"","parse-names":false,"suffix":""},{"dropping-particle":"","family":"Bagherzadeh","given":"Mojtaba","non-dropping-particle":"","parse-names":false,"suffix":""},{"dropping-particle":"","family":"Bakhshaei","given":"Mohammad Hossein","non-dropping-particle":"","parse-names":false,"suffix":""},{"dropping-particle":"","family":"Bakhtiari","given":"Ahad","non-dropping-particle":"","parse-names":false,"suffix":""},{"dropping-particle":"","family":"Balakrishnan","given":"Senthilkumar","non-dropping-particle":"","parse-names":false,"suffix":""},{"dropping-particle":"","family":"Balalla","given":"Shivanthi","non-dropping-particle":"","parse-names":false,"suffix":""},{"dropping-particle":"","family":"Balassyano","given":"Shelly","non-dropping-particle":"","parse-names":false,"suffix":""},{"dropping-particle":"","family":"Banach","given":"Maciej","non-dropping-particle":"","parse-names":false,"suffix":""},{"dropping-particle":"","family":"Banik","given":"Palash Chandra","non-dropping-particle":"","parse-names":false,"suffix":""},{"dropping-particle":"","family":"Bannick","given":"Marlena S","non-dropping-particle":"","parse-names":false,"suffix":""},{"dropping-particle":"","family":"Bante","given":"Agegnehu Bante","non-dropping-particle":"","parse-names":false,"suffix":""},{"dropping-particle":"","family":"Baraki","given":"Adhanom Gebreegziabher","non-dropping-particle":"","parse-names":false,"suffix":""},{"dropping-particle":"","family":"Barboza","given":"Miguel A","non-dropping-particle":"","parse-names":false,"suffix":""},{"dropping-particle":"","family":"Barker-Collo","given":"Suzanne Lyn","non-dropping-particle":"","parse-names":false,"suffix":""},{"dropping-particle":"","family":"Barthelemy","given":"Celine M","non-dropping-particle":"","parse-names":false,"suffix":""},{"dropping-particle":"","family":"Barua","given":"Lingkan","non-dropping-particle":"","parse-names":false,"suffix":""},{"dropping-particle":"","family":"Barzegar","given":"Akbar","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azmandegan","given":"Gholamreza","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o","given":"Aminu K","non-dropping-particle":"","parse-names":false,"suffix":""},{"dropping-particle":"","family":"Bender","given":"Rose G","non-dropping-particle":"","parse-names":false,"suffix":""},{"dropping-particle":"","family":"Bennett","given":"Derrick A","non-dropping-particle":"","parse-names":false,"suffix":""},{"dropping-particle":"","family":"Bennitt","given":"Fiona B","non-dropping-particle":"","parse-names":false,"suffix":""},{"dropping-particle":"","family":"Bensenor","given":"Isabela M","non-dropping-particle":"","parse-names":false,"suffix":""},{"dropping-particle":"","family":"Benziger","given":"Catherine P","non-dropping-particle":"","parse-names":false,"suffix":""},{"dropping-particle":"","family":"Berhe","given":"Kidanemaryam","non-dropping-particle":"","parse-names":false,"suffix":""},{"dropping-particle":"","family":"Bernabe","given":"Eduardo","non-dropping-particle":"","parse-names":false,"suffix":""},{"dropping-particle":"","family":"Bertolacci","given":"Gregory J","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rdwaj","given":"Pankaj","non-dropping-particle":"","parse-names":false,"suffix":""},{"dropping-particle":"","family":"Bhattacharyya","given":"Krittika","non-dropping-particle":"","parse-names":false,"suffix":""},{"dropping-particle":"","family":"Bhutta","given":"Zulfiqar A","non-dropping-particle":"","parse-names":false,"suffix":""},{"dropping-particle":"","family":"Bibi","given":"Sadia","non-dropping-particle":"","parse-names":false,"suffix":""},{"dropping-particle":"","family":"Biehl","given":"Molly H","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anzio","given":"Donal","non-dropping-particle":"","parse-names":false,"suffix":""},{"dropping-particle":"","family":"Bisignano","given":"Catherine","non-dropping-particle":"","parse-names":false,"suffix":""},{"dropping-particle":"","family":"Biswas","given":"Raaj Kishore","non-dropping-particle":"","parse-names":false,"suffix":""},{"dropping-particle":"","family":"Bohlouli","given":"Somayeh","non-dropping-particle":"","parse-names":false,"suffix":""},{"dropping-particle":"","family":"Bohluli","given":"Mehdi","non-dropping-particle":"","parse-names":false,"suffix":""},{"dropping-particle":"","family":"Bolla","given":"Srinivasa Rao Rao","non-dropping-particle":"","parse-names":false,"suffix":""},{"dropping-particle":"","family":"Boloor","given":"Archith","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yne","given":"Carol","non-dropping-particle":"","parse-names":false,"suffix":""},{"dropping-particle":"","family":"Breitborde","given":"Nicholas J 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chbinder","given":"Rachelle","non-dropping-particle":"","parse-names":false,"suffix":""},{"dropping-particle":"","family":"Bumgarner","given":"Blair R","non-dropping-particle":"","parse-names":false,"suffix":""},{"dropping-particle":"","family":"Busse","given":"Reinhard","non-dropping-particle":"","parse-names":false,"suffix":""},{"dropping-particle":"","family":"Butt","given":"Zahid A","non-dropping-particle":"","parse-names":false,"suffix":""},{"dropping-particle":"","family":"Caetano dos Santos","given":"Florentino Luciano","non-dropping-particle":"","parse-names":false,"suffix":""},{"dropping-particle":"","family":"Cámera","given":"Luis L A Alberto","non-dropping-particle":"","parse-names":false,"suffix":""},{"dropping-particle":"","family":"Campos-Nonato","given":"Ismael R","non-dropping-particle":"","parse-names":false,"suffix":""},{"dropping-particle":"","family":"Car","given":"Josip","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le","given":"Chris D","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Alex R","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imed-Ochir","given":"Odgerel","non-dropping-particle":"","parse-names":false,"suffix":""},{"dropping-particle":"","family":"Chin","given":"Ken Lee","non-dropping-particle":"","parse-names":false,"suffix":""},{"dropping-particle":"","family":"Cho","given":"Daniel Youngwhan","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llins","given":"Emma L","non-dropping-particle":"","parse-names":false,"suffix":""},{"dropping-particle":"","family":"Compton","given":"Kelly","non-dropping-particle":"","parse-names":false,"suffix":""},{"dropping-particle":"","family":"Conti","given":"Sara","non-dropping-particle":"","parse-names":false,"suffix":""},{"dropping-particle":"","family":"Cortesi","given":"Paolo Angelo","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owie","given":"Benjamin C","non-dropping-particle":"","parse-names":false,"suffix":""},{"dropping-particle":"","family":"Cromwell","given":"Elizabeth A","non-dropping-particle":"","parse-names":false,"suffix":""},{"dropping-particle":"","family":"Cross","given":"Di H","non-dropping-particle":"","parse-names":false,"suffix":""},{"dropping-particle":"","family":"Crowe","given":"Christopher Stephen","non-dropping-particle":"","parse-names":false,"suffix":""},{"dropping-particle":"","family":"Cruz","given":"Jessica A","non-dropping-particle":"","parse-names":false,"suffix":""},{"dropping-particle":"","family":"Cunningham","given":"Matthew","non-dropping-particle":"","parse-names":false,"suffix":""},{"dropping-particle":"","family":"Dahlawi","given":"Saad M 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letov","given":"Kairat","non-dropping-particle":"","parse-names":false,"suffix":""},{"dropping-particle":"","family":"Leo","given":"Diego","non-dropping-particle":"De","parse-names":false,"suffix":""},{"dropping-particle":"","family":"Dean","given":"Frances E","non-dropping-particle":"","parse-names":false,"suffix":""},{"dropping-particle":"","family":"DeCleene","given":"Nicole K","non-dropping-particle":"","parse-names":false,"suffix":""},{"dropping-particle":"","family":"Deen","given":"Amanda","non-dropping-particle":"","parse-names":false,"suffix":""},{"dropping-particle":"","family":"Degenhardt","given":"Louisa","non-dropping-particle":"","parse-names":false,"suffix":""},{"dropping-particle":"","family":"Dellavalle","given":"Robert Paul","non-dropping-particle":"","parse-names":false,"suffix":""},{"dropping-particle":"","family":"Demeke","given":"Feleke Mekonnen","non-dropping-particle":"","parse-names":false,"suffix":""},{"dropping-particle":"","family":"Demsie","given":"Desalegn Getnet","non-dropping-particle":"","parse-names":false,"suffix":""},{"dropping-particle":"","family":"Denova-Gutiérrez","given":"Edgar","non-dropping-particle":"","parse-names":false,"suffix":""},{"dropping-particle":"","family":"Dereje","given":"Nebiyu Dereje","non-dropping-particle":"","parse-names":false,"suffix":""},{"dropping-particle":"","family":"Dervenis","given":"Nikolaos","non-dropping-particle":"","parse-names":false,"suffix":""},{"dropping-particle":"","family":"Desai","given":"Rupak","non-dropping-particle":"","parse-names":false,"suffix":""},{"dropping-particle":"","family":"Desalew","given":"Assefa","non-dropping-particle":"","parse-names":false,"suffix":""},{"dropping-particle":"","family":"Dessie","given":"Getenet Ayalew","non-dropping-particle":"","parse-names":false,"suffix":""},{"dropping-particle":"","family":"Dharmaratne","given":"Samath Dhamminda","non-dropping-particle":"","parse-names":false,"suffix":""},{"dropping-particle":"","family":"Dhungana","given":"Govinda Prasad","non-dropping-particle":"","parse-names":false,"suffix":""},{"dropping-particle":"","family":"Dianatinasab","given":"Mostafa","non-dropping-particle":"","parse-names":false,"suffix":""},{"dropping-particle":"","family":"Diaz","given":"Daniel","non-dropping-particle":"","parse-names":false,"suffix":""},{"dropping-particle":"","family":"Dibaji Forooshani","given":"Zahra Sadat","non-dropping-particle":"","parse-names":false,"suffix":""},{"dropping-particle":"V","family":"Dingels","given":"Zachary","non-dropping-particle":"","parse-names":false,"suffix":""},{"dropping-particle":"","family":"Dirac","given":"M Ashworth","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i","given":"Chirag P","non-dropping-particle":"","parse-names":false,"suffix":""},{"dropping-particle":"","family":"Doshmangir","given":"Leila","non-dropping-particle":"","parse-names":false,"suffix":""},{"dropping-particle":"","family":"Douiri","given":"Abdel","non-dropping-particle":"","parse-names":false,"suffix":""},{"dropping-particle":"","family":"Doxey","given":"Matthew C","non-dropping-particle":"","parse-names":false,"suffix":""},{"dropping-particle":"","family":"Driscoll","given":"Tim Robert","non-dropping-particle":"","parse-names":false,"suffix":""},{"dropping-particle":"","family":"Dunachie","given":"Susanna J","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brahimi Kalan","given":"Mohammad","non-dropping-particle":"","parse-names":false,"suffix":""},{"dropping-particle":"","family":"Edvardsson","given":"David","non-dropping-particle":"","parse-names":false,"suffix":""},{"dropping-particle":"","family":"Ehrlich","given":"Joshua R","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habashy","given":"Hala Rashad","non-dropping-particle":"","parse-names":false,"suffix":""},{"dropping-particle":"","family":"El-Jaafary","given":"Shaimaa I","non-dropping-particle":"","parse-names":false,"suffix":""},{"dropping-particle":"","family":"Elyazar","given":"Iqbal R F","non-dropping-particle":"","parse-names":false,"suffix":""},{"dropping-particle":"","family":"Emamian","given":"Mohammad Hassan","non-dropping-particle":"","parse-names":false,"suffix":""},{"dropping-particle":"","family":"Emmons-Bell","given":"Sophia","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nejad","given":"Saman","non-dropping-particle":"","parse-names":false,"suffix":""},{"dropping-particle":"","family":"Esmaeilzadeh","given":"Firooz","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rahmand","given":"Mohammad","non-dropping-particle":"","parse-names":false,"suffix":""},{"dropping-particle":"","family":"Faraj","given":"Anwar","non-dropping-particle":"","parse-names":false,"suffix":""},{"dropping-particle":"","family":"Fareed","given":"Mohammad","non-dropping-particle":"","parse-names":false,"suffix":""},{"dropping-particle":"","family":"Faridnia","given":"Roghiyeh","non-dropping-particle":"","parse-names":false,"suffix":""},{"dropping-particle":"","family":"Farinha","given":"Carla Sofia e Sá","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itzgerald","given":"Ryan","non-dropping-particle":"","parse-names":false,"suffix":""},{"dropping-particle":"","family":"Flohr","given":"Carsten","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rce","given":"Lisa M","non-dropping-particle":"","parse-names":false,"suffix":""},{"dropping-particle":"","family":"Fornari","given":"Carla","non-dropping-particle":"","parse-names":false,"suffix":""},{"dropping-particle":"","family":"Foroutan","given":"Masoud","non-dropping-particle":"","parse-names":false,"suffix":""},{"dropping-particle":"","family":"Fox","given":"Jack T","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es","given":"Natalie C","non-dropping-particle":"","parse-names":false,"suffix":""},{"dropping-particle":"","family":"Gallus","given":"Silvano","non-dropping-particle":"","parse-names":false,"suffix":""},{"dropping-particle":"","family":"Gamkrelidze","given":"Amiran","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hiwot","given":"Abiyu Mekonnen","non-dropping-particle":"","parse-names":false,"suffix":""},{"dropping-particle":"","family":"Gebremedhin","given":"Ketema Bizuwork","non-dropping-particle":"","parse-names":false,"suffix":""},{"dropping-particle":"","family":"Gebreslassie","given":"Assefa Ayalew Ayalew Ayalew","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ourifard","given":"Mansour","non-dropping-particle":"","parse-names":false,"suffix":""},{"dropping-particle":"","family":"Ghajar","given":"Alireza","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ilani","given":"Syed Amir","non-dropping-particle":"","parse-names":false,"suffix":""},{"dropping-particle":"","family":"Gill","given":"Paramjit Singh","non-dropping-particle":"","parse-names":false,"suffix":""},{"dropping-particle":"","family":"Gitimoghaddam","given":"Mojgan","non-dropping-particle":"","parse-names":false,"suffix":""},{"dropping-particle":"","family":"Giussani","given":"Giorgia","non-dropping-particle":"","parse-names":false,"suffix":""},{"dropping-particle":"","family":"Goli","given":"Srinivas","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rman","given":"Taren M","non-dropping-particle":"","parse-names":false,"suffix":""},{"dropping-particle":"","family":"Gottlich","given":"Harrison Chase","non-dropping-particle":"","parse-names":false,"suffix":""},{"dropping-particle":"","family":"Goudarzi","given":"Houman","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aes","given":"Andre Luiz Sena","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Haagsma","given":"Juanita A","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gins","given":"Hailey","non-dropping-particle":"","parse-names":false,"suffix":""},{"dropping-particle":"","family":"Haile","given":"Lydia M","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agharib Abdullah","given":"Kanaan","non-dropping-particle":"","parse-names":false,"suffix":""},{"dropping-particle":"","family":"Hamilton","given":"Erin B","non-dropping-particle":"","parse-names":false,"suffix":""},{"dropping-particle":"","family":"Han","given":"Chieh","non-dropping-particle":"","parse-names":false,"suffix":""},{"dropping-particle":"","family":"Han","given":"Hannah","non-dropping-particle":"","parse-names":false,"suffix":""},{"dropping-particle":"","family":"Hankey","given":"Graeme J","non-dropping-particle":"","parse-names":false,"suffix":""},{"dropping-particle":"","family":"Haro","given":"Josep Maria","non-dropping-particle":"","parse-names":false,"suffix":""},{"dropping-particle":"","family":"Harvey","given":"James D","non-dropping-particle":"","parse-names":false,"suffix":""},{"dropping-particle":"","family":"Hasaballah","given":"Ahmed I","non-dropping-particle":"","parse-names":false,"suffix":""},{"dropping-particle":"","family":"Hasanzadeh","given":"Amir","non-dropping-particle":"","parse-names":false,"suffix":""},{"dropping-particle":"","family":"Hashemian","given":"Maryam","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Behnam","non-dropping-particle":"","parse-names":false,"suffix":""},{"dropping-particle":"","family":"Heidari","given":"Golnaz","non-dropping-particle":"","parse-names":false,"suffix":""},{"dropping-particle":"","family":"Heidari-Soureshjani","given":"Reza","non-dropping-particle":"","parse-names":false,"suffix":""},{"dropping-particle":"","family":"Hendrie","given":"Delia","non-dropping-particle":"","parse-names":false,"suffix":""},{"dropping-particle":"","family":"Henrikson","given":"Hannah J","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e","given":"Michael K","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oy","given":"Damian G","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da","given":"Tanvir M","non-dropping-particle":"","parse-names":false,"suffix":""},{"dropping-particle":"","family":"Hugo","given":"Fernando N","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rvani","given":"Seyed Sina Naghibi","non-dropping-particle":"","parse-names":false,"suffix":""},{"dropping-particle":"","family":"Islam","given":"M Mofizul","non-dropping-particle":"","parse-names":false,"suffix":""},{"dropping-particle":"","family":"Islam","given":"MdMohaimenul","non-dropping-particle":"","parse-names":false,"suffix":""},{"dropping-particle":"","family":"Islam","given":"Sheikh Mohammed Shariful","non-dropping-particle":"","parse-names":false,"suffix":""},{"dropping-particle":"","family":"Islami","given":"Farhad","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didi-Niaragh","given":"Farhad","non-dropping-particle":"","parse-names":false,"suffix":""},{"dropping-particle":"","family":"Jafari","given":"Hussain","non-dropping-particle":"","parse-names":false,"suffix":""},{"dropping-particle":"","family":"Jafarinia","given":"Morteza","non-dropping-particle":"","parse-names":false,"suffix":""},{"dropping-particle":"","family":"Jahagirdar","given":"Deep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lali","given":"Amir","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nodia","given":"Manthan Dilipkumar","non-dropping-particle":"","parse-names":false,"suffix":""},{"dropping-particle":"","family":"Jayatilleke","given":"Achala Upendra","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ia","given":"Peng","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hnson","given":"Sarah Charlotte","non-dropping-particle":"","parse-names":false,"suffix":""},{"dropping-particle":"","family":"Jonas","given":"Jost B","non-dropping-particle":"","parse-names":false,"suffix":""},{"dropping-particle":"","family":"Joo","given":"Tamas","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miab","given":"Zahra","non-dropping-particle":"","parse-names":false,"suffix":""},{"dropping-particle":"","family":"Kanchan","given":"Tanuj","non-dropping-particle":"","parse-names":false,"suffix":""},{"dropping-particle":"","family":"Karami Matin","given":"Behzad","non-dropping-particle":"","parse-names":false,"suffix":""},{"dropping-particle":"","family":"Karch","given":"André","non-dropping-particle":"","parse-names":false,"suffix":""},{"dropping-particle":"","family":"Karim","given":"Mohd Anisul","non-dropping-particle":"","parse-names":false,"suffix":""},{"dropping-particle":"","family":"Karimi","given":"Salah Eddin","non-dropping-particle":"","parse-names":false,"suffix":""},{"dropping-particle":"","family":"Kassa","given":"Getachew Mullu","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yode","given":"Gbenga A","non-dropping-particle":"","parse-names":false,"suffix":""},{"dropping-particle":"","family":"Keddie","given":"Suzanne H","non-dropping-particle":"","parse-names":false,"suffix":""},{"dropping-particle":"","family":"Keller","given":"Cathleen","non-dropping-particle":"","parse-names":false,"suffix":""},{"dropping-particle":"","family":"Kereselidze","given":"Maia","non-dropping-particle":"","parse-names":false,"suffix":""},{"dropping-particle":"","family":"Khafaie","given":"Morteza Abdullatif","non-dropping-particle":"","parse-names":false,"suffix":""},{"dropping-particle":"","family":"Khalid","given":"Nauman","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odayari","given":"Mohammad Taghi","non-dropping-particle":"","parse-names":false,"suffix":""},{"dropping-particle":"","family":"Khundkar","given":"Roba","non-dropping-particle":"","parse-names":false,"suffix":""},{"dropping-particle":"","family":"Kianipour","given":"Neda","non-dropping-particle":"","parse-names":false,"suffix":""},{"dropping-particle":"","family":"Kieling","given":"Christian","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ivimäki","given":"Mika","non-dropping-particle":"","parse-names":false,"suffix":""},{"dropping-particle":"","family":"Kneib","given":"Cameron J","non-dropping-particle":"","parse-names":false,"suffix":""},{"dropping-particle":"","family":"Knudsen","given":"Ann Kristin Skrindo","non-dropping-particle":"","parse-names":false,"suffix":""},{"dropping-particle":"","family":"Kocarnik","given":"Jonathan M","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ar","given":"Vivek","non-dropping-particle":"","parse-names":false,"suffix":""},{"dropping-particle":"","family":"Kumaresh","given":"Girikumar","non-dropping-particle":"","parse-names":false,"suffix":""},{"dropping-particle":"","family":"Kurmi","given":"Om P","non-dropping-particle":"","parse-names":false,"suffix":""},{"dropping-particle":"","family":"Kusuma","given":"Dian","non-dropping-particle":"","parse-names":false,"suffix":""},{"dropping-particle":"","family":"Kyu","given":"Hmwe Hmwe","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m","given":"Jennifer O","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singh","given":"Van Charles","non-dropping-particle":"","parse-names":false,"suffix":""},{"dropping-particle":"","family":"Larson","given":"Samantha Leigh","non-dropping-particle":"","parse-names":false,"suffix":""},{"dropping-particle":"","family":"Larsson","given":"Anders O","non-dropping-particle":"","parse-names":false,"suffix":""},{"dropping-particle":"","family":"Lasrado","given":"Savita","non-dropping-particle":"","parse-names":false,"suffix":""},{"dropping-particle":"","family":"Lassi","given":"Zohra S","non-dropping-particle":"","parse-names":false,"suffix":""},{"dropping-particle":"","family":"Lau","given":"Kathryn Mei-Ming","non-dropping-particle":"","parse-names":false,"suffix":""},{"dropping-particle":"","family":"Lavados","given":"Pablo M","non-dropping-particle":"","parse-names":false,"suffix":""},{"dropping-particle":"V","family":"Lazarus","given":"Jeffrey","non-dropping-particle":"","parse-names":false,"suffix":""},{"dropping-particle":"","family":"Ledesma","given":"Jorge R","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ewington","given":"Sarah","non-dropping-particle":"","parse-names":false,"suffix":""},{"dropping-particle":"","family":"Li","given":"Shanshan","non-dropping-particle":"","parse-names":false,"suffix":""},{"dropping-particle":"","family":"Lim","given":"Lee-Ling","non-dropping-particle":"","parse-names":false,"suffix":""},{"dropping-particle":"","family":"Lin","given":"Christine","non-dropping-particle":"","parse-names":false,"suffix":""},{"dropping-particle":"","family":"Lin","given":"Ro-Ting","non-dropping-particle":"","parse-names":false,"suffix":""},{"dropping-particle":"","family":"Linehan","given":"Christine","non-dropping-particle":"","parse-names":false,"suffix":""},{"dropping-particle":"","family":"Linn","given":"Shai","non-dropping-particle":"","parse-names":false,"suffix":""},{"dropping-particle":"","family":"Liu","given":"Hung-Chun","non-dropping-particle":"","parse-names":false,"suffix":""},{"dropping-particle":"","family":"Liu","given":"Shiwei","non-dropping-particle":"","parse-names":false,"suffix":""},{"dropping-particle":"","family":"Liu","given":"Zichen","non-dropping-particle":"","parse-names":false,"suffix":""},{"dropping-particle":"","family":"Looker","given":"Katharine J","non-dropping-particle":"","parse-names":false,"suffix":""},{"dropping-particle":"","family":"Lopez","given":"Alan D","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cas","given":"Tim C D","non-dropping-particle":"","parse-names":false,"suffix":""},{"dropping-particle":"","family":"Lugo","given":"Alessandra","non-dropping-particle":"","parse-names":false,"suffix":""},{"dropping-particle":"","family":"Lunevicius","given":"Raimundas","non-dropping-particle":"","parse-names":false,"suffix":""},{"dropping-particle":"","family":"Lyons","given":"Ronan A","non-dropping-particle":"","parse-names":false,"suffix":""},{"dropping-particle":"","family":"Ma","given":"Jianing","non-dropping-particle":"","parse-names":false,"suffix":""},{"dropping-particle":"","family":"MacLachlan","given":"Jennifer H","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hasha","given":"Phetole Walter","non-dropping-particle":"","parse-names":false,"suffix":""},{"dropping-particle":"","family":"Mai","given":"Hue Thi","non-dropping-particle":"","parse-names":false,"suffix":""},{"dropping-particle":"","family":"Majeed","given":"Azeem","non-dropping-particle":"","parse-names":false,"suffix":""},{"dropping-particle":"","family":"Maled","given":"Venkatesh","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Amir","non-dropping-particle":"","parse-names":false,"suffix":""},{"dropping-particle":"","family":"Manafi","given":"Navid","non-dropping-particle":"","parse-names":false,"suffix":""},{"dropping-particle":"","family":"Manguerra","given":"Helena","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asoumi","given":"Seyedeh Zahra","non-dropping-particle":"","parse-names":false,"suffix":""},{"dropping-particle":"","family":"Massano","given":"João","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itei","given":"Wahengbam Bigyananda","non-dropping-particle":"","parse-names":false,"suffix":""},{"dropping-particle":"","family":"Memiah","given":"Peter T N","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ngesha","given":"Meresa Berwo","non-dropping-particle":"","parse-names":false,"suffix":""},{"dropping-particle":"","family":"Mereke","given":"Alibek","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hretie","given":"Kebadnew Mulatu","non-dropping-particle":"","parse-names":false,"suffix":""},{"dropping-particle":"","family":"Miller","given":"Ted R","non-dropping-particle":"","parse-names":false,"suffix":""},{"dropping-particle":"","family":"Mills","given":"Edward J","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ghadaszadeh","given":"Masoud","non-dropping-particle":"","parse-names":false,"suffix":""},{"dropping-particle":"","family":"Mohamadi","given":"Efat","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men","given":"Natalie C","non-dropping-particle":"","parse-names":false,"suffix":""},{"dropping-particle":"","family":"Monasta","given":"Lorenzo","non-dropping-particle":"","parse-names":false,"suffix":""},{"dropping-particle":"","family":"Mondello","given":"Stefania","non-dropping-particle":"","parse-names":false,"suffix":""},{"dropping-particle":"","family":"Mooney","given":"Meghan D","non-dropping-particle":"","parse-names":false,"suffix":""},{"dropping-particle":"","family":"Moosazadeh","given":"Mahmoo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les","given":"Lind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Mousavi Khaneghah","given":"Amin","non-dropping-particle":"","parse-names":false,"suffix":""},{"dropping-particle":"","family":"Mueller","given":"Ulrich Otto","non-dropping-particle":"","parse-names":false,"suffix":""},{"dropping-particle":"","family":"Munro","given":"Sandra B","non-dropping-particle":"","parse-names":false,"suffix":""},{"dropping-particle":"","family":"Muriithi","given":"Moses K","non-dropping-particle":"","parse-names":false,"suffix":""},{"dropping-particle":"","family":"Musa","given":"Kamarul Imran","non-dropping-particle":"","parse-names":false,"suffix":""},{"dropping-particle":"","family":"Muthupandian","given":"Saravanan","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shtabrizi","given":"Behshad","non-dropping-particle":"","parse-names":false,"suffix":""},{"dropping-particle":"","family":"Nair","given":"Sanjeev","non-dropping-particle":"","parse-names":false,"suffix":""},{"dropping-particle":"","family":"Nandi","given":"Anita K","non-dropping-particle":"","parse-names":false,"suffix":""},{"dropping-particle":"","family":"Nangia","given":"Vinay","non-dropping-particle":"","parse-names":false,"suffix":""},{"dropping-particle":"","family":"Nansseu","given":"Jobert Richie","non-dropping-particle":"","parse-names":false,"suffix":""},{"dropping-particle":"","family":"Nayak","given":"Vinod C","non-dropping-particle":"","parse-names":false,"suffix":""},{"dropping-particle":"","family":"Nazari","given":"Javad","non-dropping-particle":"","parse-names":false,"suffix":""},{"dropping-particle":"","family":"Negoi","given":"Ionut","non-dropping-particle":"","parse-names":false,"suffix":""},{"dropping-particle":"","family":"Negoi","given":"Ruxandra Irina","non-dropping-particle":"","parse-names":false,"suffix":""},{"dropping-particle":"","family":"Netsere","given":"Henok Biresaw Netsere","non-dropping-particle":"","parse-names":false,"suffix":""},{"dropping-particle":"","family":"Ngunjiri","given":"Josephine W","non-dropping-particle":"","parse-names":false,"suffix":""},{"dropping-particle":"","family":"Nguyen","given":"Cuong Tat","non-dropping-particle":"","parse-names":false,"suffix":""},{"dropping-particle":"","family":"Nguyen","given":"Jason","non-dropping-particle":"","parse-names":false,"suffix":""},{"dropping-particle":"","family":"Nguyen","given":"Michele","non-dropping-particle":"","parse-names":false,"suffix":""},{"dropping-particle":"","family":"Nguyen","given":"Minh","non-dropping-particle":"","parse-names":false,"suffix":""},{"dropping-particle":"","family":"Nichols","given":"Emma","non-dropping-particle":"","parse-names":false,"suffix":""},{"dropping-particle":"","family":"Nigatu","given":"Dabere","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luwasanu","given":"Mojisola Morenike","non-dropping-particle":"","parse-names":false,"suffix":""},{"dropping-particle":"","family":"Omar Bali","given":"Ahmed","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ji","given":"Aislyn U","non-dropping-particle":"","parse-names":false,"suffix":""},{"dropping-particle":"","family":"Orpana","given":"Heather M","non-dropping-particle":"","parse-names":false,"suffix":""},{"dropping-particle":"","family":"Ortiz","given":"Alberto","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hare","given":"Abhijit P","non-dropping-particle":"","parse-names":false,"suffix":""},{"dropping-particle":"","family":"Palladino","given":"Raffaele","non-dropping-particle":"","parse-names":false,"suffix":""},{"dropping-particle":"","family":"Pana","given":"Adrian","non-dropping-particle":"","parse-names":false,"suffix":""},{"dropping-particle":"","family":"Panda-Jonas","given":"Songhomitra","non-dropping-particle":"","parse-names":false,"suffix":""},{"dropping-particle":"","family":"Pandey","given":"Anamika","non-dropping-particle":"","parse-names":false,"suffix":""},{"dropping-particle":"","family":"Park","given":"Eun-Kee","non-dropping-particle":"","parse-names":false,"suffix":""},{"dropping-particle":"","family":"Parmar","given":"Priya G Kumari","non-dropping-particle":"","parse-names":false,"suffix":""},{"dropping-particle":"","family":"Pasupula","given":"Deepak Kumar","non-dropping-particle":"","parse-names":false,"suffix":""},{"dropping-particle":"","family":"Patel","given":"Sangram Kishor","non-dropping-particle":"","parse-names":false,"suffix":""},{"dropping-particle":"","family":"Paternina-Caicedo","given":"Angel J","non-dropping-particle":"","parse-names":false,"suffix":""},{"dropping-particle":"","family":"Pathak","given":"Ashish","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zoki Toroudi","given":"Hamidreza","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grim","given":"Thomas","non-dropping-particle":"","parse-names":false,"suffix":""},{"dropping-particle":"","family":"Pilz","given":"Tessa M","non-dropping-particle":"","parse-names":false,"suffix":""},{"dropping-particle":"","family":"Pirsaheb","given":"Meghdad","non-dropping-particle":"","parse-names":false,"suffix":""},{"dropping-particle":"","family":"Plana-Ripoll","given":"Oleguer","non-dropping-particle":"","parse-names":false,"suffix":""},{"dropping-particle":"","family":"Plass","given":"Dietrich","non-dropping-particle":"","parse-names":false,"suffix":""},{"dropping-particle":"","family":"Pokhrel","given":"Khem Narayan","non-dropping-particle":"","parse-names":false,"suffix":""},{"dropping-particle":"V","family":"Polibin","given":"Roman","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mirza Kalhori","given":"Reza","non-dropping-particle":"","parse-names":false,"suffix":""},{"dropping-particle":"","family":"Pourshams","given":"Akram","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Quazi Syed","given":"Zahiruddin","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fiei","given":"Alireza","non-dropping-particle":"","parse-names":false,"suffix":""},{"dropping-particle":"","family":"Raggi","given":"Alberto","non-dropping-particle":"","parse-names":false,"suffix":""},{"dropping-particle":"","family":"Rahimi-Movaghar","given":"Afarin","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ella","given":"Davide","non-dropping-particle":"","parse-names":false,"suffix":""},{"dropping-particle":"","family":"Rastogi","given":"Prateek","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zo","given":"Christian","non-dropping-particle":"","parse-names":false,"suffix":""},{"dropping-particle":"","family":"Redford","given":"Sofia Boston","non-dropping-particle":"","parse-names":false,"suffix":""},{"dropping-particle":"","family":"Reiner  J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ima","non-dropping-particle":"","parse-names":false,"suffix":""},{"dropping-particle":"","family":"Rezai","given":"Mohammad sadegh","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Antonio Luiz P","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oberts","given":"Nicholas L S","non-dropping-particle":"","parse-names":false,"suffix":""},{"dropping-particle":"","family":"Roberts","given":"Shaun","non-dropping-particle":"","parse-names":false,"suffix":""},{"dropping-particle":"","family":"Robinson","given":"Stephen R","non-dropping-particle":"","parse-names":false,"suffix":""},{"dropping-particle":"","family":"Roever","given":"Leonardo","non-dropping-particle":"","parse-names":false,"suffix":""},{"dropping-particle":"","family":"Rolfe","given":"Sam","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ubagotti","given":"Enrico","non-dropping-particle":"","parse-names":false,"suffix":""},{"dropping-particle":"","family":"Rumisha","given":"Susan Fred","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idi","given":"Shahram","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S Mohammad","non-dropping-particle":"","parse-names":false,"suffix":""},{"dropping-particle":"","family":"Salahshoor","given":"Mohammad Reza","non-dropping-particle":"","parse-names":false,"suffix":""},{"dropping-particle":"","family":"Salamati","given":"Payman","non-dropping-particle":"","parse-names":false,"suffix":""},{"dropping-particle":"","family":"Salehi Zahabi","given":"Saleh","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omon","given":"Joshua A","non-dropping-particle":"","parse-names":false,"suffix":""},{"dropping-particle":"","family":"Salz","given":"Inbal","non-dropping-particle":"","parse-names":false,"suffix":""},{"dropping-particle":"","family":"Samad","given":"Zainab","non-dropping-particle":"","parse-names":false,"suffix":""},{"dropping-particle":"","family":"Samy","given":"Abdallah M","non-dropping-particle":"","parse-names":false,"suffix":""},{"dropping-particle":"","family":"Sanabria","given":"Juan","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barra","given":"Alyssa N","non-dropping-particle":"","parse-names":false,"suffix":""},{"dropping-particle":"","family":"Schaeffer","given":"Lauren E","non-dropping-particle":"","parse-names":false,"suffix":""},{"dropping-particle":"","family":"Schiavolin","given":"Silvia","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hackelford","given":"Katya Anne","non-dropping-particle":"","parse-names":false,"suffix":""},{"dropping-particle":"","family":"Shadid","given":"Jamileh","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nnawaz","given":"Mohammed","non-dropping-particle":"","parse-names":false,"suffix":""},{"dropping-particle":"","family":"Sharafi","given":"Kiomars","non-dropping-particle":"","parse-names":false,"suffix":""},{"dropping-particle":"","family":"Sharara","given":"Fablina","non-dropping-particle":"","parse-names":false,"suffix":""},{"dropping-particle":"","family":"Sheena","given":"Brittney S","non-dropping-particle":"","parse-names":false,"suffix":""},{"dropping-particle":"","family":"Sheikhtaheri","given":"Abbas","non-dropping-particle":"","parse-names":false,"suffix":""},{"dropping-particle":"","family":"Shetty","given":"Ranjitha S","non-dropping-particle":"","parse-names":false,"suffix":""},{"dropping-particle":"","family":"Shibuya","given":"Kenji","non-dropping-particle":"","parse-names":false,"suffix":""},{"dropping-particle":"","family":"Shiferaw","given":"Wondimeneh Shibabaw","non-dropping-particle":"","parse-names":false,"suffix":""},{"dropping-particle":"","family":"Shigematsu","given":"Mika","non-dropping-particle":"","parse-names":false,"suffix":""},{"dropping-particle":"Il","family":"Shin","given":"Jae","non-dropping-particle":"","parse-names":false,"suffix":""},{"dropping-particle":"","family":"Shiri","given":"Rahman","non-dropping-particle":"","parse-names":false,"suffix":""},{"dropping-particle":"","family":"Shirkoohi","given":"Reza","non-dropping-particle":"","parse-names":false,"suffix":""},{"dropping-particle":"","family":"Shrime","given":"Mark G","non-dropping-particle":"","parse-names":false,"suffix":""},{"dropping-particle":"","family":"Shuval","given":"Kerem","non-dropping-particle":"","parse-names":false,"suffix":""},{"dropping-particle":"","family":"Siabani","given":"Soraya","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Ambrish","non-dropping-particle":"","parse-names":false,"suffix":""},{"dropping-particle":"","family":"Singh","given":"Jasvinder A","non-dropping-particle":"","parse-names":false,"suffix":""},{"dropping-particle":"","family":"Skiadaresi","given":"Eirini","non-dropping-particle":"","parse-names":false,"suffix":""},{"dropping-particle":"","family":"Skou","given":"Søren T Skou","non-dropping-particle":"","parse-names":false,"suffix":""},{"dropping-particle":"","family":"Skryabin","given":"Valentin Yurievich","non-dropping-particle":"","parse-names":false,"suffix":""},{"dropping-particle":"","family":"Sobngwi","given":"Eugene","non-dropping-particle":"","parse-names":false,"suffix":""},{"dropping-particle":"","family":"Sokhan","given":"Anton","non-dropping-particle":"","parse-names":false,"suffix":""},{"dropping-particle":"","family":"Soltani","given":"Shahin","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yiri","given":"Ireneous N","non-dropping-particle":"","parse-names":false,"suffix":""},{"dropping-particle":"","family":"Sreeramareddy","given":"Chandrashekhar T","non-dropping-particle":"","parse-names":false,"suffix":""},{"dropping-particle":"","family":"Stanaway","given":"Jeffrey D","non-dropping-particle":"","parse-names":false,"suffix":""},{"dropping-particle":"","family":"Stark","given":"Benjamin A","non-dropping-particle":"","parse-names":false,"suffix":""},{"dropping-particle":"","family":"Ştefan","given":"Simona Cătălina","non-dropping-particle":"","parse-names":false,"suffix":""},{"dropping-particle":"","family":"Stein","given":"Caroline","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tubbs","given":"Jacob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ltan","given":"Iyad","non-dropping-particle":"","parse-names":false,"suffix":""},{"dropping-particle":"","family":"Sykes","given":"Bryan L","non-dropping-particle":"","parse-names":false,"suffix":""},{"dropping-particle":"","family":"Sylte","given":"Dillon O","non-dropping-particle":"","parse-names":false,"suffix":""},{"dropping-particle":"","family":"Szócska","given":"Miklós","non-dropping-particle":"","parse-names":false,"suffix":""},{"dropping-particle":"","family":"Tabarés-Seisdedos","given":"Rafael","non-dropping-particle":"","parse-names":false,"suffix":""},{"dropping-particle":"","family":"Tabb","given":"Karen M","non-dropping-particle":"","parse-names":false,"suffix":""},{"dropping-particle":"","family":"Tadakamadla","given":"Santosh Kumar","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veira","given":"Nuno","non-dropping-particle":"","parse-names":false,"suffix":""},{"dropping-particle":"","family":"Teagle","given":"Whitney L","non-dropping-particle":"","parse-names":false,"suffix":""},{"dropping-particle":"","family":"Teame","given":"Hirut","non-dropping-particle":"","parse-names":false,"suffix":""},{"dropping-particle":"","family":"Tehrani-Banihashemi","given":"Arash","non-dropping-particle":"","parse-names":false,"suffix":""},{"dropping-particle":"","family":"Teklehaimanot","given":"Berhane Fseha","non-dropping-particle":"","parse-names":false,"suffix":""},{"dropping-particle":"","family":"Terrason","given":"Sonyah","non-dropping-particle":"","parse-names":false,"suffix":""},{"dropping-particle":"","family":"Tessema","given":"Zemenu Tadesse","non-dropping-particle":"","parse-names":false,"suffix":""},{"dropping-particle":"","family":"Thankappan","given":"Kavumpurathu Raman","non-dropping-particle":"","parse-names":false,"suffix":""},{"dropping-particle":"","family":"Thomson","given":"Azalea M","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roeger","given":"Christopher E","non-dropping-particle":"","parse-names":false,"suffix":""},{"dropping-particle":"","family":"Truelsen","given":"Thomas Clement","non-dropping-particle":"","parse-names":false,"suffix":""},{"dropping-particle":"","family":"Tsai","given":"Alexander C","non-dropping-particle":"","parse-names":false,"suffix":""},{"dropping-particle":"","family":"Tsatsakis","given":"Aristidis","non-dropping-particle":"","parse-names":false,"suffix":""},{"dropping-particle":"","family":"Tudor Car","given":"Lorainne","non-dropping-particle":"","parse-names":false,"suffix":""},{"dropping-particle":"","family":"Tyrovolas","given":"Stefanos","non-dropping-particle":"","parse-names":false,"suffix":""},{"dropping-particle":"","family":"Uddin","given":"Riaz","non-dropping-particle":"","parse-names":false,"suffix":""},{"dropping-particle":"","family":"Ullah","given":"Saif","non-dropping-particle":"","parse-names":false,"suffix":""},{"dropping-particle":"","family":"Undurraga","given":"Eduardo A","non-dropping-particle":"","parse-names":false,"suffix":""},{"dropping-particle":"","family":"Unnikrishnan","given":"Bhaskaran","non-dropping-particle":"","parse-names":false,"suffix":""},{"dropping-particle":"","family":"Vacante","given":"Marco","non-dropping-particle":"","parse-names":false,"suffix":""},{"dropping-particle":"","family":"Vakilian","given":"Alireza","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asseghian","given":"Yasser","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ngpradith","given":"Avina","non-dropping-particle":"","parse-names":false,"suffix":""},{"dropping-particle":"","family":"Vukovic","given":"Ana","non-dropping-particle":"","parse-names":false,"suffix":""},{"dropping-particle":"","family":"Vukovic","given":"Rade","non-dropping-particle":"","parse-names":false,"suffix":""},{"dropping-particle":"","family":"Waheed","given":"Yasir","non-dropping-particle":"","parse-names":false,"suffix":""},{"dropping-particle":"","family":"Walters","given":"Madgalene K","non-dropping-particle":"","parse-names":false,"suffix":""},{"dropping-particle":"","family":"Wang","given":"Jiayu","non-dropping-particle":"","parse-names":false,"suffix":""},{"dropping-particle":"","family":"Wang","given":"Yafeng","non-dropping-particle":"","parse-names":false,"suffix":""},{"dropping-particle":"","family":"Wang","given":"Yuan-Pang","non-dropping-particle":"","parse-names":false,"suffix":""},{"dropping-particle":"","family":"Ward","given":"Joseph L","non-dropping-particle":"","parse-names":false,"suffix":""},{"dropping-particle":"","family":"Watson","given":"Alexandrea","non-dropping-particle":"","parse-names":false,"suffix":""},{"dropping-particle":"","family":"Wei","given":"Jingkai","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angkham","given":"Taweewat","non-dropping-particle":"","parse-names":false,"suffix":""},{"dropping-particle":"","family":"Wiens","given":"Kirsten E","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ojtyniak","given":"Bogdan","non-dropping-particle":"","parse-names":false,"suffix":""},{"dropping-particle":"","family":"Wolfe","given":"Charles D A","non-dropping-particle":"","parse-names":false,"suffix":""},{"dropping-particle":"","family":"Wool","given":"Eve E","non-dropping-particle":"","parse-names":false,"suffix":""},{"dropping-particle":"","family":"Wu","given":"Ai-Min","non-dropping-particle":"","parse-names":false,"suffix":""},{"dropping-particle":"","family":"Wulf Hanson","given":"Sarah","non-dropping-particle":"","parse-names":false,"suffix":""},{"dropping-particle":"","family":"Wunrow","given":"Han Yong","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arwood","given":"Jamal A","non-dropping-particle":"","parse-names":false,"suffix":""},{"dropping-particle":"","family":"Yeheyis","given":"Tomas Y","non-dropping-particle":"","parse-names":false,"suffix":""},{"dropping-particle":"","family":"Yeshitila","given":"Yordanos Gizachew","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osefi Lebni","given":"Javad","non-dropping-particle":"","parse-names":false,"suffix":""},{"dropping-particle":"","family":"Younis","given":"Mustafa Z","non-dropping-particle":"","parse-names":false,"suffix":""},{"dropping-particle":"","family":"Younker","given":"Theodore Patrick","non-dropping-particle":"","parse-names":false,"suffix":""},{"dropping-particle":"","family":"Yousefi","given":"Zabihollah","non-dropping-particle":"","parse-names":false,"suffix":""},{"dropping-particle":"","family":"Yousefifard","given":"Mahmoud","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Zahirian Moghadam","given":"Telma","non-dropping-particle":"","parse-names":false,"suffix":""},{"dropping-particle":"","family":"Zaki","given":"Leila","non-dropping-particle":"","parse-names":false,"suffix":""},{"dropping-particle":"Bin","family":"Zaman","given":"Sojib","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ngeneh","given":"Alireza","non-dropping-particle":"","parse-names":false,"suffix":""},{"dropping-particle":"","family":"Zastrozhin","given":"Mikhail Sergeevich","non-dropping-particle":"","parse-names":false,"suffix":""},{"dropping-particle":"","family":"Zewdie","given":"Kaleab Alemayehu","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Naghavi","given":"Mohsen","non-dropping-particle":"","parse-names":false,"suffix":""},{"dropping-particle":"","family":"Murray","given":"Christopher J L","non-dropping-particle":"","parse-names":false,"suffix":""}],"container-title":"The Lancet","id":"ITEM-1","issue":"10258","issued":{"date-parts":[["2020","10","17"]]},"note":"doi: 10.1016/S0140-6736(20)30925-9","page":"1204-1222","publisher":"Elsevier","title":"Global burden of 369 diseases and injuries in 204 countries and territories, 1990&amp;#x2013;2019: a systematic analysis for the Global Burden of Disease Study 2019","type":"article-journal","volume":"396"},"uris":["http://www.mendeley.com/documents/?uuid=188ded40-e7f4-453a-81a4-450ef18007eb"]}],"mendeley":{"formattedCitation":"&lt;sup&gt;21&lt;/sup&gt;","plainTextFormattedCitation":"21","previouslyFormattedCitation":"&lt;sup&gt;21&lt;/sup&gt;"},"properties":{"noteIndex":0},"schema":"https://github.com/citation-style-language/schema/raw/master/csl-citation.json"}</w:instrText>
      </w:r>
      <w:r w:rsidR="004E778C">
        <w:fldChar w:fldCharType="separate"/>
      </w:r>
      <w:r w:rsidR="007A2C18" w:rsidRPr="007A2C18">
        <w:rPr>
          <w:noProof/>
          <w:vertAlign w:val="superscript"/>
        </w:rPr>
        <w:t>21</w:t>
      </w:r>
      <w:r w:rsidR="004E778C">
        <w:fldChar w:fldCharType="end"/>
      </w:r>
      <w:r w:rsidR="004E778C">
        <w:t xml:space="preserve"> </w:t>
      </w:r>
      <w:r w:rsidR="008E20F8">
        <w:t xml:space="preserve">Both </w:t>
      </w:r>
      <w:r w:rsidR="008E20F8" w:rsidRPr="00EE6018">
        <w:t xml:space="preserve">deaths averted estimates and impact ratios were extrapolated to remaining countries and pathogens that were not modeled by the VIMC.  </w:t>
      </w:r>
      <w:r w:rsidR="00705531" w:rsidRPr="00EE6018">
        <w:t xml:space="preserve">To extrapolate </w:t>
      </w:r>
      <w:r w:rsidR="00AF12BB" w:rsidRPr="00EE6018">
        <w:t xml:space="preserve">the VIMC estimates to remaining </w:t>
      </w:r>
      <w:r w:rsidR="00AA1FEE" w:rsidRPr="00EE6018">
        <w:t xml:space="preserve">84 </w:t>
      </w:r>
      <w:r w:rsidR="00055F41" w:rsidRPr="00EE6018">
        <w:t>countries</w:t>
      </w:r>
      <w:r w:rsidR="00AF12BB" w:rsidRPr="00EE6018">
        <w:t>, we used s</w:t>
      </w:r>
      <w:r w:rsidR="00127406" w:rsidRPr="00EE6018">
        <w:t>ocio-demographic Index (SDI)</w:t>
      </w:r>
      <w:r w:rsidR="004E778C" w:rsidRPr="00EE6018">
        <w:fldChar w:fldCharType="begin" w:fldLock="1"/>
      </w:r>
      <w:r w:rsidR="007A2C18" w:rsidRPr="00EE6018">
        <w:instrText>ADDIN CSL_CITATION {"citationItems":[{"id":"ITEM-1","itemData":{"DOI":"10.1016/S0140-6736(20)30925-9","ISSN":"0140-6736","author":[{"dropping-particle":"","family":"Vos","given":"Theo","non-dropping-particle":"","parse-names":false,"suffix":""},{"dropping-particle":"","family":"Lim","given":"Stephen S","non-dropping-particle":"","parse-names":false,"suffix":""},{"dropping-particle":"","family":"Abbafati","given":"Cristiana","non-dropping-particle":"","parse-names":false,"suffix":""},{"dropping-particle":"","family":"Abbas","given":"Kaja M","non-dropping-particle":"","parse-names":false,"suffix":""},{"dropping-particle":"","family":"Abbasi","given":"Mohammad","non-dropping-particle":"","parse-names":false,"suffix":""},{"dropping-particle":"","family":"Abbasifard","given":"Mitra","non-dropping-particle":"","parse-names":false,"suffix":""},{"dropping-particle":"","family":"Abbasi-Kangevari","given":"Mohsen","non-dropping-particle":"","parse-names":false,"suffix":""},{"dropping-particle":"","family":"Abbastabar","given":"Hedayat","non-dropping-particle":"","parse-names":false,"suffix":""},{"dropping-particle":"","family":"Abd-Allah","given":"Foad","non-dropping-particle":"","parse-names":false,"suffix":""},{"dropping-particle":"","family":"Abdelalim","given":"Ahmed","non-dropping-particle":"","parse-names":false,"suffix":""},{"dropping-particle":"","family":"Abdollahi","given":"Mohammad","non-dropping-particle":"","parse-names":false,"suffix":""},{"dropping-particle":"","family":"Abdollahpour","given":"Ibrahim","non-dropping-particle":"","parse-names":false,"suffix":""},{"dropping-particle":"","family":"Abolhassani","given":"Hassan","non-dropping-particle":"","parse-names":false,"suffix":""},{"dropping-particle":"","family":"Aboyans","given":"Victor","non-dropping-particle":"","parse-names":false,"suffix":""},{"dropping-particle":"","family":"Abrams","given":"Elissa M","non-dropping-particle":"","parse-names":false,"suffix":""},{"dropping-particle":"","family":"Abreu","given":"Lucas Guimarães","non-dropping-particle":"","parse-names":false,"suffix":""},{"dropping-particle":"","family":"Abrigo","given":"Michael R M","non-dropping-particle":"","parse-names":false,"suffix":""},{"dropping-particle":"","family":"Abu-Raddad","given":"Laith Jamal","non-dropping-particle":"","parse-names":false,"suffix":""},{"dropping-particle":"","family":"Abushouk","given":"Abdelrahman I","non-dropping-particle":"","parse-names":false,"suffix":""},{"dropping-particle":"","family":"Acebedo","given":"Alyssa","non-dropping-particle":"","parse-names":false,"suffix":""},{"dropping-particle":"","family":"Ackerman","given":"Ilana N","non-dropping-particle":"","parse-names":false,"suffix":""},{"dropping-particle":"","family":"Adabi","given":"Maryam","non-dropping-particle":"","parse-names":false,"suffix":""},{"dropping-particle":"","family":"Adamu","given":"Abdu A","non-dropping-particle":"","parse-names":false,"suffix":""},{"dropping-particle":"","family":"Adebayo","given":"Oladimeji M","non-dropping-particle":"","parse-names":false,"suffix":""},{"dropping-particle":"","family":"Adekanmbi","given":"Victor","non-dropping-particle":"","parse-names":false,"suffix":""},{"dropping-particle":"","family":"Adelson","given":"Jaimie D","non-dropping-particle":"","parse-names":false,"suffix":""},{"dropping-particle":"","family":"Adetokunboh","given":"Olatunji O","non-dropping-particle":"","parse-names":false,"suffix":""},{"dropping-particle":"","family":"Adham","given":"Davoud","non-dropping-particle":"","parse-names":false,"suffix":""},{"dropping-particle":"","family":"Afshari","given":"Mahdi","non-dropping-particle":"","parse-names":false,"suffix":""},{"dropping-particle":"","family":"Afshin","given":"Ashkan","non-dropping-particle":"","parse-names":false,"suffix":""},{"dropping-particle":"","family":"Agardh","given":"Emilie E","non-dropping-particle":"","parse-names":false,"suffix":""},{"dropping-particle":"","family":"Agarwal","given":"Gina","non-dropping-particle":"","parse-names":false,"suffix":""},{"dropping-particle":"","family":"Agesa","given":"Kareha M","non-dropping-particle":"","parse-names":false,"suffix":""},{"dropping-particle":"","family":"Aghaali","given":"Mohammad","non-dropping-particle":"","parse-names":false,"suffix":""},{"dropping-particle":"","family":"Aghamir","given":"Seyed Mohammad Kazem","non-dropping-particle":"","parse-names":false,"suffix":""},{"dropping-particle":"","family":"Agrawal","given":"Anurag","non-dropping-particle":"","parse-names":false,"suffix":""},{"dropping-particle":"","family":"Ahmad","given":"Tauseef","non-dropping-particle":"","parse-names":false,"suffix":""},{"dropping-particle":"","family":"Ahmadi","given":"Alireza","non-dropping-particle":"","parse-names":false,"suffix":""},{"dropping-particle":"","family":"Ahmadi","given":"Mehdi","non-dropping-particle":"","parse-names":false,"suffix":""},{"dropping-particle":"","family":"Ahmadieh","given":"Hamid","non-dropping-particle":"","parse-names":false,"suffix":""},{"dropping-particle":"","family":"Ahmadpour","given":"Ehsan","non-dropping-particle":"","parse-names":false,"suffix":""},{"dropping-particle":"","family":"Akalu","given":"Temesgen Yihunie","non-dropping-particle":"","parse-names":false,"suffix":""},{"dropping-particle":"","family":"Akinyemi","given":"Rufus Olusola","non-dropping-particle":"","parse-names":false,"suffix":""},{"dropping-particle":"","family":"Akinyemiju","given":"Tomi","non-dropping-particle":"","parse-names":false,"suffix":""},{"dropping-particle":"","family":"Akombi","given":"Blessing","non-dropping-particle":"","parse-names":false,"suffix":""},{"dropping-particle":"","family":"Al-Aly","given":"Ziyad","non-dropping-particle":"","parse-names":false,"suffix":""},{"dropping-particle":"","family":"Alam","given":"Khurshid","non-dropping-particle":"","parse-names":false,"suffix":""},{"dropping-particle":"","family":"Alam","given":"Noore","non-dropping-particle":"","parse-names":false,"suffix":""},{"dropping-particle":"","family":"Alam","given":"Samiah","non-dropping-particle":"","parse-names":false,"suffix":""},{"dropping-particle":"","family":"Alam","given":"Tahiya","non-dropping-particle":"","parse-names":false,"suffix":""},{"dropping-particle":"","family":"Alanzi","given":"Turki M","non-dropping-particle":"","parse-names":false,"suffix":""},{"dropping-particle":"","family":"Albertson","given":"Samuel B","non-dropping-particle":"","parse-names":false,"suffix":""},{"dropping-particle":"","family":"Alcalde-Rabanal","given":"Jacqueline Elizabeth","non-dropping-particle":"","parse-names":false,"suffix":""},{"dropping-particle":"","family":"Alema","given":"Niguse Meles","non-dropping-particle":"","parse-names":false,"suffix":""},{"dropping-particle":"","family":"Ali","given":"Muhammad","non-dropping-particle":"","parse-names":false,"suffix":""},{"dropping-particle":"","family":"Ali","given":"Saqib","non-dropping-particle":"","parse-names":false,"suffix":""},{"dropping-particle":"","family":"Alicandro","given":"Gianfranco","non-dropping-particle":"","parse-names":false,"suffix":""},{"dropping-particle":"","family":"Alijanzadeh","given":"Mehran","non-dropping-particle":"","parse-names":false,"suffix":""},{"dropping-particle":"","family":"Alinia","given":"Cyrus","non-dropping-particle":"","parse-names":false,"suffix":""},{"dropping-particle":"","family":"Alipour","given":"Vahid","non-dropping-particle":"","parse-names":false,"suffix":""},{"dropping-particle":"","family":"Aljunid","given":"Syed Mohamed","non-dropping-particle":"","parse-names":false,"suffix":""},{"dropping-particle":"","family":"Alla","given":"François","non-dropping-particle":"","parse-names":false,"suffix":""},{"dropping-particle":"","family":"Allebeck","given":"Peter","non-dropping-particle":"","parse-names":false,"suffix":""},{"dropping-particle":"","family":"Almasi-Hashiani","given":"Amir","non-dropping-particle":"","parse-names":false,"suffix":""},{"dropping-particle":"","family":"Alonso","given":"Jordi","non-dropping-particle":"","parse-names":false,"suffix":""},{"dropping-particle":"","family":"Al-Raddadi","given":"Rajaa M","non-dropping-particle":"","parse-names":false,"suffix":""},{"dropping-particle":"","family":"Altirkawi","given":"Khalid A","non-dropping-particle":"","parse-names":false,"suffix":""},{"dropping-particle":"","family":"Alvis-Guzman","given":"Nelson","non-dropping-particle":"","parse-names":false,"suffix":""},{"dropping-particle":"","family":"Alvis-Zakzuk","given":"Nelson J","non-dropping-particle":"","parse-names":false,"suffix":""},{"dropping-particle":"","family":"Amini","given":"Saeed","non-dropping-particle":"","parse-names":false,"suffix":""},{"dropping-particle":"","family":"Amini-Rarani","given":"Mostafa","non-dropping-particle":"","parse-names":false,"suffix":""},{"dropping-particle":"","family":"Aminorroaya","given":"Arya","non-dropping-particle":"","parse-names":false,"suffix":""},{"dropping-particle":"","family":"Amiri","given":"Fatemeh","non-dropping-particle":"","parse-names":false,"suffix":""},{"dropping-particle":"","family":"Amit","given":"Arianna Maever L","non-dropping-particle":"","parse-names":false,"suffix":""},{"dropping-particle":"","family":"Amugsi","given":"Dickson A","non-dropping-particle":"","parse-names":false,"suffix":""},{"dropping-particle":"","family":"Amul","given":"Gianna Gayle Herrera","non-dropping-particle":"","parse-names":false,"suffix":""},{"dropping-particle":"","family":"Anderlini","given":"Deanna","non-dropping-particle":"","parse-names":false,"suffix":""},{"dropping-particle":"","family":"Andrei","given":"Catalina Liliana","non-dropping-particle":"","parse-names":false,"suffix":""},{"dropping-particle":"","family":"Andrei","given":"Tudorel","non-dropping-particle":"","parse-names":false,"suffix":""},{"dropping-particle":"","family":"Anjomshoa","given":"Mina","non-dropping-particle":"","parse-names":false,"suffix":""},{"dropping-particle":"","family":"Ansari","given":"Fereshteh","non-dropping-particle":"","parse-names":false,"suffix":""},{"dropping-particle":"","family":"Ansari","given":"Iman","non-dropping-particle":"","parse-names":false,"suffix":""},{"dropping-particle":"","family":"Ansari-Moghaddam","given":"Alireza","non-dropping-particle":"","parse-names":false,"suffix":""},{"dropping-particle":"","family":"Antonio","given":"Carl Abelardo T","non-dropping-particle":"","parse-names":false,"suffix":""},{"dropping-particle":"","family":"Antony","given":"Catherine M","non-dropping-particle":"","parse-names":false,"suffix":""},{"dropping-particle":"","family":"Antriyandarti","given":"Ernoiz","non-dropping-particle":"","parse-names":false,"suffix":""},{"dropping-particle":"","family":"Anvari","given":"Davood","non-dropping-particle":"","parse-names":false,"suffix":""},{"dropping-particle":"","family":"Anwer","given":"Razique","non-dropping-particle":"","parse-names":false,"suffix":""},{"dropping-particle":"","family":"Arabloo","given":"Jalal","non-dropping-particle":"","parse-names":false,"suffix":""},{"dropping-particle":"","family":"Arab-Zozani","given":"Morteza","non-dropping-particle":"","parse-names":false,"suffix":""},{"dropping-particle":"","family":"Aravkin","given":"Aleksandr Y","non-dropping-particle":"","parse-names":false,"suffix":""},{"dropping-particle":"","family":"Ariani","given":"Filippo","non-dropping-particle":"","parse-names":false,"suffix":""},{"dropping-particle":"","family":"Ärnlöv","given":"Johan","non-dropping-particle":"","parse-names":false,"suffix":""},{"dropping-particle":"","family":"Aryal","given":"Krishna K","non-dropping-particle":"","parse-names":false,"suffix":""},{"dropping-particle":"","family":"Arzani","given":"Afsaneh","non-dropping-particle":"","parse-names":false,"suffix":""},{"dropping-particle":"","family":"Asadi-Aliabadi","given":"Mehran","non-dropping-particle":"","parse-names":false,"suffix":""},{"dropping-particle":"","family":"Asadi-Pooya","given":"Ali A","non-dropping-particle":"","parse-names":false,"suffix":""},{"dropping-particle":"","family":"Asghari","given":"Babak","non-dropping-particle":"","parse-names":false,"suffix":""},{"dropping-particle":"","family":"Ashbaugh","given":"Charlie","non-dropping-particle":"","parse-names":false,"suffix":""},{"dropping-particle":"","family":"Atnafu","given":"Desta Debalkie","non-dropping-particle":"","parse-names":false,"suffix":""},{"dropping-particle":"","family":"Atre","given":"Sachin R","non-dropping-particle":"","parse-names":false,"suffix":""},{"dropping-particle":"","family":"Ausloos","given":"Floriane","non-dropping-particle":"","parse-names":false,"suffix":""},{"dropping-particle":"","family":"Ausloos","given":"Marcel","non-dropping-particle":"","parse-names":false,"suffix":""},{"dropping-particle":"","family":"Ayala Quintanilla","given":"Beatriz Paulina","non-dropping-particle":"","parse-names":false,"suffix":""},{"dropping-particle":"","family":"Ayano","given":"Getinet","non-dropping-particle":"","parse-names":false,"suffix":""},{"dropping-particle":"","family":"Ayanore","given":"Martin Amogre","non-dropping-particle":"","parse-names":false,"suffix":""},{"dropping-particle":"","family":"Aynalem","given":"Yared Asmare","non-dropping-particle":"","parse-names":false,"suffix":""},{"dropping-particle":"","family":"Azari","given":"Samad","non-dropping-particle":"","parse-names":false,"suffix":""},{"dropping-particle":"","family":"Azarian","given":"Ghasem","non-dropping-particle":"","parse-names":false,"suffix":""},{"dropping-particle":"","family":"Azene","given":"Zelalem Nigussie","non-dropping-particle":"","parse-names":false,"suffix":""},{"dropping-particle":"","family":"Babaee","given":"Ebrahim","non-dropping-particle":"","parse-names":false,"suffix":""},{"dropping-particle":"","family":"Badawi","given":"Alaa","non-dropping-particle":"","parse-names":false,"suffix":""},{"dropping-particle":"","family":"Bagherzadeh","given":"Mojtaba","non-dropping-particle":"","parse-names":false,"suffix":""},{"dropping-particle":"","family":"Bakhshaei","given":"Mohammad Hossein","non-dropping-particle":"","parse-names":false,"suffix":""},{"dropping-particle":"","family":"Bakhtiari","given":"Ahad","non-dropping-particle":"","parse-names":false,"suffix":""},{"dropping-particle":"","family":"Balakrishnan","given":"Senthilkumar","non-dropping-particle":"","parse-names":false,"suffix":""},{"dropping-particle":"","family":"Balalla","given":"Shivanthi","non-dropping-particle":"","parse-names":false,"suffix":""},{"dropping-particle":"","family":"Balassyano","given":"Shelly","non-dropping-particle":"","parse-names":false,"suffix":""},{"dropping-particle":"","family":"Banach","given":"Maciej","non-dropping-particle":"","parse-names":false,"suffix":""},{"dropping-particle":"","family":"Banik","given":"Palash Chandra","non-dropping-particle":"","parse-names":false,"suffix":""},{"dropping-particle":"","family":"Bannick","given":"Marlena S","non-dropping-particle":"","parse-names":false,"suffix":""},{"dropping-particle":"","family":"Bante","given":"Agegnehu Bante","non-dropping-particle":"","parse-names":false,"suffix":""},{"dropping-particle":"","family":"Baraki","given":"Adhanom Gebreegziabher","non-dropping-particle":"","parse-names":false,"suffix":""},{"dropping-particle":"","family":"Barboza","given":"Miguel A","non-dropping-particle":"","parse-names":false,"suffix":""},{"dropping-particle":"","family":"Barker-Collo","given":"Suzanne Lyn","non-dropping-particle":"","parse-names":false,"suffix":""},{"dropping-particle":"","family":"Barthelemy","given":"Celine M","non-dropping-particle":"","parse-names":false,"suffix":""},{"dropping-particle":"","family":"Barua","given":"Lingkan","non-dropping-particle":"","parse-names":false,"suffix":""},{"dropping-particle":"","family":"Barzegar","given":"Akbar","non-dropping-particle":"","parse-names":false,"suffix":""},{"dropping-particle":"","family":"Basu","given":"Sanjay","non-dropping-particle":"","parse-names":false,"suffix":""},{"dropping-particle":"","family":"Baune","given":"Bernhard T","non-dropping-particle":"","parse-names":false,"suffix":""},{"dropping-particle":"","family":"Bayati","given":"Mohsen","non-dropping-particle":"","parse-names":false,"suffix":""},{"dropping-particle":"","family":"Bazmandegan","given":"Gholamreza","non-dropping-particle":"","parse-names":false,"suffix":""},{"dropping-particle":"","family":"Bedi","given":"Neeraj","non-dropping-particle":"","parse-names":false,"suffix":""},{"dropping-particle":"","family":"Beghi","given":"Ettore","non-dropping-particle":"","parse-names":false,"suffix":""},{"dropping-particle":"","family":"Béjot","given":"Yannick","non-dropping-particle":"","parse-names":false,"suffix":""},{"dropping-particle":"","family":"Bello","given":"Aminu K","non-dropping-particle":"","parse-names":false,"suffix":""},{"dropping-particle":"","family":"Bender","given":"Rose G","non-dropping-particle":"","parse-names":false,"suffix":""},{"dropping-particle":"","family":"Bennett","given":"Derrick A","non-dropping-particle":"","parse-names":false,"suffix":""},{"dropping-particle":"","family":"Bennitt","given":"Fiona B","non-dropping-particle":"","parse-names":false,"suffix":""},{"dropping-particle":"","family":"Bensenor","given":"Isabela M","non-dropping-particle":"","parse-names":false,"suffix":""},{"dropping-particle":"","family":"Benziger","given":"Catherine P","non-dropping-particle":"","parse-names":false,"suffix":""},{"dropping-particle":"","family":"Berhe","given":"Kidanemaryam","non-dropping-particle":"","parse-names":false,"suffix":""},{"dropping-particle":"","family":"Bernabe","given":"Eduardo","non-dropping-particle":"","parse-names":false,"suffix":""},{"dropping-particle":"","family":"Bertolacci","given":"Gregory J","non-dropping-particle":"","parse-names":false,"suffix":""},{"dropping-particle":"","family":"Bhageerathy","given":"Reshmi","non-dropping-particle":"","parse-names":false,"suffix":""},{"dropping-particle":"","family":"Bhala","given":"Neeraj","non-dropping-particle":"","parse-names":false,"suffix":""},{"dropping-particle":"","family":"Bhandari","given":"Dinesh","non-dropping-particle":"","parse-names":false,"suffix":""},{"dropping-particle":"","family":"Bhardwaj","given":"Pankaj","non-dropping-particle":"","parse-names":false,"suffix":""},{"dropping-particle":"","family":"Bhattacharyya","given":"Krittika","non-dropping-particle":"","parse-names":false,"suffix":""},{"dropping-particle":"","family":"Bhutta","given":"Zulfiqar A","non-dropping-particle":"","parse-names":false,"suffix":""},{"dropping-particle":"","family":"Bibi","given":"Sadia","non-dropping-particle":"","parse-names":false,"suffix":""},{"dropping-particle":"","family":"Biehl","given":"Molly H","non-dropping-particle":"","parse-names":false,"suffix":""},{"dropping-particle":"","family":"Bikbov","given":"Boris","non-dropping-particle":"","parse-names":false,"suffix":""},{"dropping-particle":"","family":"Sayeed","given":"Muhammad Shahdaat","non-dropping-particle":"Bin","parse-names":false,"suffix":""},{"dropping-particle":"","family":"Biondi","given":"Antonio","non-dropping-particle":"","parse-names":false,"suffix":""},{"dropping-particle":"","family":"Birihane","given":"Binyam Minuye","non-dropping-particle":"","parse-names":false,"suffix":""},{"dropping-particle":"","family":"Bisanzio","given":"Donal","non-dropping-particle":"","parse-names":false,"suffix":""},{"dropping-particle":"","family":"Bisignano","given":"Catherine","non-dropping-particle":"","parse-names":false,"suffix":""},{"dropping-particle":"","family":"Biswas","given":"Raaj Kishore","non-dropping-particle":"","parse-names":false,"suffix":""},{"dropping-particle":"","family":"Bohlouli","given":"Somayeh","non-dropping-particle":"","parse-names":false,"suffix":""},{"dropping-particle":"","family":"Bohluli","given":"Mehdi","non-dropping-particle":"","parse-names":false,"suffix":""},{"dropping-particle":"","family":"Bolla","given":"Srinivasa Rao Rao","non-dropping-particle":"","parse-names":false,"suffix":""},{"dropping-particle":"","family":"Boloor","given":"Archith","non-dropping-particle":"","parse-names":false,"suffix":""},{"dropping-particle":"","family":"Boon-Dooley","given":"Alexandra S","non-dropping-particle":"","parse-names":false,"suffix":""},{"dropping-particle":"","family":"Borges","given":"Guilherme","non-dropping-particle":"","parse-names":false,"suffix":""},{"dropping-particle":"","family":"Borzì","given":"Antonio Maria","non-dropping-particle":"","parse-names":false,"suffix":""},{"dropping-particle":"","family":"Bourne","given":"Rupert","non-dropping-particle":"","parse-names":false,"suffix":""},{"dropping-particle":"","family":"Brady","given":"Oliver J","non-dropping-particle":"","parse-names":false,"suffix":""},{"dropping-particle":"","family":"Brauer","given":"Michael","non-dropping-particle":"","parse-names":false,"suffix":""},{"dropping-particle":"","family":"Brayne","given":"Carol","non-dropping-particle":"","parse-names":false,"suffix":""},{"dropping-particle":"","family":"Breitborde","given":"Nicholas J K","non-dropping-particle":"","parse-names":false,"suffix":""},{"dropping-particle":"","family":"Brenner","given":"Hermann","non-dropping-particle":"","parse-names":false,"suffix":""},{"dropping-particle":"","family":"Briant","given":"Paul Svitil","non-dropping-particle":"","parse-names":false,"suffix":""},{"dropping-particle":"","family":"Briggs","given":"Andrew M","non-dropping-particle":"","parse-names":false,"suffix":""},{"dropping-particle":"","family":"Briko","given":"Nikolay Ivanovich","non-dropping-particle":"","parse-names":false,"suffix":""},{"dropping-particle":"","family":"Britton","given":"Gabrielle B","non-dropping-particle":"","parse-names":false,"suffix":""},{"dropping-particle":"","family":"Bryazka","given":"Dana","non-dropping-particle":"","parse-names":false,"suffix":""},{"dropping-particle":"","family":"Buchbinder","given":"Rachelle","non-dropping-particle":"","parse-names":false,"suffix":""},{"dropping-particle":"","family":"Bumgarner","given":"Blair R","non-dropping-particle":"","parse-names":false,"suffix":""},{"dropping-particle":"","family":"Busse","given":"Reinhard","non-dropping-particle":"","parse-names":false,"suffix":""},{"dropping-particle":"","family":"Butt","given":"Zahid A","non-dropping-particle":"","parse-names":false,"suffix":""},{"dropping-particle":"","family":"Caetano dos Santos","given":"Florentino Luciano","non-dropping-particle":"","parse-names":false,"suffix":""},{"dropping-particle":"","family":"Cámera","given":"Luis L A Alberto","non-dropping-particle":"","parse-names":false,"suffix":""},{"dropping-particle":"","family":"Campos-Nonato","given":"Ismael R","non-dropping-particle":"","parse-names":false,"suffix":""},{"dropping-particle":"","family":"Car","given":"Josip","non-dropping-particle":"","parse-names":false,"suffix":""},{"dropping-particle":"","family":"Cárdenas","given":"Rosario","non-dropping-particle":"","parse-names":false,"suffix":""},{"dropping-particle":"","family":"Carreras","given":"Giulia","non-dropping-particle":"","parse-names":false,"suffix":""},{"dropping-particle":"","family":"Carrero","given":"Juan J","non-dropping-particle":"","parse-names":false,"suffix":""},{"dropping-particle":"","family":"Carvalho","given":"Felix","non-dropping-particle":"","parse-names":false,"suffix":""},{"dropping-particle":"","family":"Castaldelli-Maia","given":"Joao Mauricio","non-dropping-particle":"","parse-names":false,"suffix":""},{"dropping-particle":"","family":"Castañeda-Orjuela","given":"Carlos A","non-dropping-particle":"","parse-names":false,"suffix":""},{"dropping-particle":"","family":"Castelpietra","given":"Giulio","non-dropping-particle":"","parse-names":false,"suffix":""},{"dropping-particle":"","family":"Castle","given":"Chris D","non-dropping-particle":"","parse-names":false,"suffix":""},{"dropping-particle":"","family":"Castro","given":"Franz","non-dropping-particle":"","parse-names":false,"suffix":""},{"dropping-particle":"","family":"Catalá-López","given":"Ferrán","non-dropping-particle":"","parse-names":false,"suffix":""},{"dropping-particle":"","family":"Causey","given":"Kate","non-dropping-particle":"","parse-names":false,"suffix":""},{"dropping-particle":"","family":"Cederroth","given":"Christopher R","non-dropping-particle":"","parse-names":false,"suffix":""},{"dropping-particle":"","family":"Cercy","given":"Kelly M","non-dropping-particle":"","parse-names":false,"suffix":""},{"dropping-particle":"","family":"Cerin","given":"Ester","non-dropping-particle":"","parse-names":false,"suffix":""},{"dropping-particle":"","family":"Chandan","given":"Joht Singh","non-dropping-particle":"","parse-names":false,"suffix":""},{"dropping-particle":"","family":"Chang","given":"Alex R","non-dropping-particle":"","parse-names":false,"suffix":""},{"dropping-particle":"","family":"Charlson","given":"Fiona J","non-dropping-particle":"","parse-names":false,"suffix":""},{"dropping-particle":"","family":"Chattu","given":"Vijay Kumar","non-dropping-particle":"","parse-names":false,"suffix":""},{"dropping-particle":"","family":"Chaturvedi","given":"Sarika","non-dropping-particle":"","parse-names":false,"suffix":""},{"dropping-particle":"","family":"Chimed-Ochir","given":"Odgerel","non-dropping-particle":"","parse-names":false,"suffix":""},{"dropping-particle":"","family":"Chin","given":"Ken Lee","non-dropping-particle":"","parse-names":false,"suffix":""},{"dropping-particle":"","family":"Cho","given":"Daniel Youngwhan","non-dropping-particle":"","parse-names":false,"suffix":""},{"dropping-particle":"","family":"Christensen","given":"Hanne","non-dropping-particle":"","parse-names":false,"suffix":""},{"dropping-particle":"","family":"Chu","given":"Dinh-Toi","non-dropping-particle":"","parse-names":false,"suffix":""},{"dropping-particle":"","family":"Chung","given":"Michael T","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llins","given":"Emma L","non-dropping-particle":"","parse-names":false,"suffix":""},{"dropping-particle":"","family":"Compton","given":"Kelly","non-dropping-particle":"","parse-names":false,"suffix":""},{"dropping-particle":"","family":"Conti","given":"Sara","non-dropping-particle":"","parse-names":false,"suffix":""},{"dropping-particle":"","family":"Cortesi","given":"Paolo Angelo","non-dropping-particle":"","parse-names":false,"suffix":""},{"dropping-particle":"","family":"Costa","given":"Vera Marisa","non-dropping-particle":"","parse-names":false,"suffix":""},{"dropping-particle":"","family":"Cousin","given":"Ewerton","non-dropping-particle":"","parse-names":false,"suffix":""},{"dropping-particle":"","family":"Cowden","given":"Richard G","non-dropping-particle":"","parse-names":false,"suffix":""},{"dropping-particle":"","family":"Cowie","given":"Benjamin C","non-dropping-particle":"","parse-names":false,"suffix":""},{"dropping-particle":"","family":"Cromwell","given":"Elizabeth A","non-dropping-particle":"","parse-names":false,"suffix":""},{"dropping-particle":"","family":"Cross","given":"Di H","non-dropping-particle":"","parse-names":false,"suffix":""},{"dropping-particle":"","family":"Crowe","given":"Christopher Stephen","non-dropping-particle":"","parse-names":false,"suffix":""},{"dropping-particle":"","family":"Cruz","given":"Jessica A","non-dropping-particle":"","parse-names":false,"suffix":""},{"dropping-particle":"","family":"Cunningham","given":"Matthew","non-dropping-particle":"","parse-names":false,"suffix":""},{"dropping-particle":"","family":"Dahlawi","given":"Saad M A","non-dropping-particle":"","parse-names":false,"suffix":""},{"dropping-particle":"","family":"Damiani","given":"Giovanni","non-dropping-particle":"","parse-names":false,"suffix":""},{"dropping-particle":"","family":"Dandona","given":"Lalit","non-dropping-particle":"","parse-names":false,"suffix":""},{"dropping-particle":"","family":"Dandona","given":"Rakhi","non-dropping-particle":"","parse-names":false,"suffix":""},{"dropping-particle":"","family":"Darwesh","given":"Aso Mohammad","non-dropping-particle":"","parse-names":false,"suffix":""},{"dropping-particle":"","family":"Daryani","given":"Ahmad","non-dropping-particle":"","parse-names":false,"suffix":""},{"dropping-particle":"","family":"Das","given":"Jai K","non-dropping-particle":"","parse-names":false,"suffix":""},{"dropping-particle":"","family":"Gupta","given":"Rajat","non-dropping-particle":"Das","parse-names":false,"suffix":""},{"dropping-particle":"","family":"Neves","given":"José","non-dropping-particle":"das","parse-names":false,"suffix":""},{"dropping-particle":"","family":"Dávila-Cervantes","given":"Claudio Alberto","non-dropping-particle":"","parse-names":false,"suffix":""},{"dropping-particle":"","family":"Davletov","given":"Kairat","non-dropping-particle":"","parse-names":false,"suffix":""},{"dropping-particle":"","family":"Leo","given":"Diego","non-dropping-particle":"De","parse-names":false,"suffix":""},{"dropping-particle":"","family":"Dean","given":"Frances E","non-dropping-particle":"","parse-names":false,"suffix":""},{"dropping-particle":"","family":"DeCleene","given":"Nicole K","non-dropping-particle":"","parse-names":false,"suffix":""},{"dropping-particle":"","family":"Deen","given":"Amanda","non-dropping-particle":"","parse-names":false,"suffix":""},{"dropping-particle":"","family":"Degenhardt","given":"Louisa","non-dropping-particle":"","parse-names":false,"suffix":""},{"dropping-particle":"","family":"Dellavalle","given":"Robert Paul","non-dropping-particle":"","parse-names":false,"suffix":""},{"dropping-particle":"","family":"Demeke","given":"Feleke Mekonnen","non-dropping-particle":"","parse-names":false,"suffix":""},{"dropping-particle":"","family":"Demsie","given":"Desalegn Getnet","non-dropping-particle":"","parse-names":false,"suffix":""},{"dropping-particle":"","family":"Denova-Gutiérrez","given":"Edgar","non-dropping-particle":"","parse-names":false,"suffix":""},{"dropping-particle":"","family":"Dereje","given":"Nebiyu Dereje","non-dropping-particle":"","parse-names":false,"suffix":""},{"dropping-particle":"","family":"Dervenis","given":"Nikolaos","non-dropping-particle":"","parse-names":false,"suffix":""},{"dropping-particle":"","family":"Desai","given":"Rupak","non-dropping-particle":"","parse-names":false,"suffix":""},{"dropping-particle":"","family":"Desalew","given":"Assefa","non-dropping-particle":"","parse-names":false,"suffix":""},{"dropping-particle":"","family":"Dessie","given":"Getenet Ayalew","non-dropping-particle":"","parse-names":false,"suffix":""},{"dropping-particle":"","family":"Dharmaratne","given":"Samath Dhamminda","non-dropping-particle":"","parse-names":false,"suffix":""},{"dropping-particle":"","family":"Dhungana","given":"Govinda Prasad","non-dropping-particle":"","parse-names":false,"suffix":""},{"dropping-particle":"","family":"Dianatinasab","given":"Mostafa","non-dropping-particle":"","parse-names":false,"suffix":""},{"dropping-particle":"","family":"Diaz","given":"Daniel","non-dropping-particle":"","parse-names":false,"suffix":""},{"dropping-particle":"","family":"Dibaji Forooshani","given":"Zahra Sadat","non-dropping-particle":"","parse-names":false,"suffix":""},{"dropping-particle":"V","family":"Dingels","given":"Zachary","non-dropping-particle":"","parse-names":false,"suffix":""},{"dropping-particle":"","family":"Dirac","given":"M Ashworth","non-dropping-particle":"","parse-names":false,"suffix":""},{"dropping-particle":"","family":"Djalalinia","given":"Shirin","non-dropping-particle":"","parse-names":false,"suffix":""},{"dropping-particle":"","family":"Do","given":"Hoa Thi","non-dropping-particle":"","parse-names":false,"suffix":""},{"dropping-particle":"","family":"Dokova","given":"Klara","non-dropping-particle":"","parse-names":false,"suffix":""},{"dropping-particle":"","family":"Dorostkar","given":"Fariba","non-dropping-particle":"","parse-names":false,"suffix":""},{"dropping-particle":"","family":"Doshi","given":"Chirag P","non-dropping-particle":"","parse-names":false,"suffix":""},{"dropping-particle":"","family":"Doshmangir","given":"Leila","non-dropping-particle":"","parse-names":false,"suffix":""},{"dropping-particle":"","family":"Douiri","given":"Abdel","non-dropping-particle":"","parse-names":false,"suffix":""},{"dropping-particle":"","family":"Doxey","given":"Matthew C","non-dropping-particle":"","parse-names":false,"suffix":""},{"dropping-particle":"","family":"Driscoll","given":"Tim Robert","non-dropping-particle":"","parse-names":false,"suffix":""},{"dropping-particle":"","family":"Dunachie","given":"Susanna J","non-dropping-particle":"","parse-names":false,"suffix":""},{"dropping-particle":"","family":"Duncan","given":"Bruce B","non-dropping-particle":"","parse-names":false,"suffix":""},{"dropping-particle":"","family":"Duraes","given":"Andre Rodrigues","non-dropping-particle":"","parse-names":false,"suffix":""},{"dropping-particle":"","family":"Eagan","given":"Arielle Wilder","non-dropping-particle":"","parse-names":false,"suffix":""},{"dropping-particle":"","family":"Ebrahimi Kalan","given":"Mohammad","non-dropping-particle":"","parse-names":false,"suffix":""},{"dropping-particle":"","family":"Edvardsson","given":"David","non-dropping-particle":"","parse-names":false,"suffix":""},{"dropping-particle":"","family":"Ehrlich","given":"Joshua R","non-dropping-particle":"","parse-names":false,"suffix":""},{"dropping-particle":"","family":"Nahas","given":"Nevine","non-dropping-particle":"El","parse-names":false,"suffix":""},{"dropping-particle":"","family":"Sayed","given":"Iman","non-dropping-particle":"El","parse-names":false,"suffix":""},{"dropping-particle":"","family":"Tantawi","given":"Maha","non-dropping-particle":"El","parse-names":false,"suffix":""},{"dropping-particle":"","family":"Elbarazi","given":"Iffat","non-dropping-particle":"","parse-names":false,"suffix":""},{"dropping-particle":"","family":"Elgendy","given":"Islam Y","non-dropping-particle":"","parse-names":false,"suffix":""},{"dropping-particle":"","family":"Elhabashy","given":"Hala Rashad","non-dropping-particle":"","parse-names":false,"suffix":""},{"dropping-particle":"","family":"El-Jaafary","given":"Shaimaa I","non-dropping-particle":"","parse-names":false,"suffix":""},{"dropping-particle":"","family":"Elyazar","given":"Iqbal R F","non-dropping-particle":"","parse-names":false,"suffix":""},{"dropping-particle":"","family":"Emamian","given":"Mohammad Hassan","non-dropping-particle":"","parse-names":false,"suffix":""},{"dropping-particle":"","family":"Emmons-Bell","given":"Sophia","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nejad","given":"Saman","non-dropping-particle":"","parse-names":false,"suffix":""},{"dropping-particle":"","family":"Esmaeilzadeh","given":"Firooz","non-dropping-particle":"","parse-names":false,"suffix":""},{"dropping-particle":"","family":"Esteghamati","given":"Alireza","non-dropping-particle":"","parse-names":false,"suffix":""},{"dropping-particle":"","family":"Estep","given":"Kara","non-dropping-particle":"","parse-names":false,"suffix":""},{"dropping-particle":"","family":"Etemadi","given":"Arash","non-dropping-particle":"","parse-names":false,"suffix":""},{"dropping-particle":"","family":"Etisso","given":"Atkilt Esaiyas","non-dropping-particle":"","parse-names":false,"suffix":""},{"dropping-particle":"","family":"Farahmand","given":"Mohammad","non-dropping-particle":"","parse-names":false,"suffix":""},{"dropping-particle":"","family":"Faraj","given":"Anwar","non-dropping-particle":"","parse-names":false,"suffix":""},{"dropping-particle":"","family":"Fareed","given":"Mohammad","non-dropping-particle":"","parse-names":false,"suffix":""},{"dropping-particle":"","family":"Faridnia","given":"Roghiyeh","non-dropping-particle":"","parse-names":false,"suffix":""},{"dropping-particle":"","family":"Farinha","given":"Carla Sofia e Sá","non-dropping-particle":"","parse-names":false,"suffix":""},{"dropping-particle":"","family":"Farioli","given":"Andrea","non-dropping-particle":"","parse-names":false,"suffix":""},{"dropping-particle":"","family":"Faro","given":"Andre","non-dropping-particle":"","parse-names":false,"suffix":""},{"dropping-particle":"","family":"Faruque","given":"Mithila","non-dropping-particle":"","parse-names":false,"suffix":""},{"dropping-particle":"","family":"Farzadfar","given":"Farshad","non-dropping-particle":"","parse-names":false,"suffix":""},{"dropping-particle":"","family":"Fattahi","given":"Nazir","non-dropping-particle":"","parse-names":false,"suffix":""},{"dropping-particle":"","family":"Fazlzadeh","given":"Mehdi","non-dropping-particle":"","parse-names":false,"suffix":""},{"dropping-particle":"","family":"Feigin","given":"Valery L","non-dropping-particle":"","parse-names":false,"suffix":""},{"dropping-particle":"","family":"Feldman","given":"Rachel","non-dropping-particle":"","parse-names":false,"suffix":""},{"dropping-particle":"","family":"Fereshtehnejad","given":"Seyed-Mohammad","non-dropping-particle":"","parse-names":false,"suffix":""},{"dropping-particle":"","family":"Fernandes","given":"Eduarda","non-dropping-particle":"","parse-names":false,"suffix":""},{"dropping-particle":"","family":"Ferrari","given":"Alize J","non-dropping-particle":"","parse-names":false,"suffix":""},{"dropping-particle":"","family":"Ferreira","given":"Manuela L","non-dropping-particle":"","parse-names":false,"suffix":""},{"dropping-particle":"","family":"Filip","given":"Irina","non-dropping-particle":"","parse-names":false,"suffix":""},{"dropping-particle":"","family":"Fischer","given":"Florian","non-dropping-particle":"","parse-names":false,"suffix":""},{"dropping-particle":"","family":"Fisher","given":"James L","non-dropping-particle":"","parse-names":false,"suffix":""},{"dropping-particle":"","family":"Fitzgerald","given":"Ryan","non-dropping-particle":"","parse-names":false,"suffix":""},{"dropping-particle":"","family":"Flohr","given":"Carsten","non-dropping-particle":"","parse-names":false,"suffix":""},{"dropping-particle":"","family":"Flor","given":"Luisa Sorio","non-dropping-particle":"","parse-names":false,"suffix":""},{"dropping-particle":"","family":"Foigt","given":"Nataliya A","non-dropping-particle":"","parse-names":false,"suffix":""},{"dropping-particle":"","family":"Folayan","given":"Morenike Oluwatoyin","non-dropping-particle":"","parse-names":false,"suffix":""},{"dropping-particle":"","family":"Force","given":"Lisa M","non-dropping-particle":"","parse-names":false,"suffix":""},{"dropping-particle":"","family":"Fornari","given":"Carla","non-dropping-particle":"","parse-names":false,"suffix":""},{"dropping-particle":"","family":"Foroutan","given":"Masoud","non-dropping-particle":"","parse-names":false,"suffix":""},{"dropping-particle":"","family":"Fox","given":"Jack T","non-dropping-particle":"","parse-names":false,"suffix":""},{"dropping-particle":"","family":"Freitas","given":"Marisa","non-dropping-particle":"","parse-names":false,"suffix":""},{"dropping-particle":"","family":"Fu","given":"Weijia","non-dropping-particle":"","parse-names":false,"suffix":""},{"dropping-particle":"","family":"Fukumoto","given":"Takeshi","non-dropping-particle":"","parse-names":false,"suffix":""},{"dropping-particle":"","family":"Furtado","given":"João M","non-dropping-particle":"","parse-names":false,"suffix":""},{"dropping-particle":"","family":"Gad","given":"Mohamed M","non-dropping-particle":"","parse-names":false,"suffix":""},{"dropping-particle":"","family":"Gakidou","given":"Emmanuela","non-dropping-particle":"","parse-names":false,"suffix":""},{"dropping-particle":"","family":"Galles","given":"Natalie C","non-dropping-particle":"","parse-names":false,"suffix":""},{"dropping-particle":"","family":"Gallus","given":"Silvano","non-dropping-particle":"","parse-names":false,"suffix":""},{"dropping-particle":"","family":"Gamkrelidze","given":"Amiran","non-dropping-particle":"","parse-names":false,"suffix":""},{"dropping-particle":"","family":"Garcia-Basteiro","given":"Alberto L","non-dropping-particle":"","parse-names":false,"suffix":""},{"dropping-particle":"","family":"Gardner","given":"William M","non-dropping-particle":"","parse-names":false,"suffix":""},{"dropping-particle":"","family":"Geberemariyam","given":"Biniyam Sahiledengle","non-dropping-particle":"","parse-names":false,"suffix":""},{"dropping-particle":"","family":"Gebrehiwot","given":"Abiyu Mekonnen","non-dropping-particle":"","parse-names":false,"suffix":""},{"dropping-particle":"","family":"Gebremedhin","given":"Ketema Bizuwork","non-dropping-particle":"","parse-names":false,"suffix":""},{"dropping-particle":"","family":"Gebreslassie","given":"Assefa Ayalew Ayalew Ayalew","non-dropping-particle":"","parse-names":false,"suffix":""},{"dropping-particle":"","family":"Gershberg Hayoon","given":"Anna","non-dropping-particle":"","parse-names":false,"suffix":""},{"dropping-particle":"","family":"Gething","given":"Peter W","non-dropping-particle":"","parse-names":false,"suffix":""},{"dropping-particle":"","family":"Ghadimi","given":"Maryam","non-dropping-particle":"","parse-names":false,"suffix":""},{"dropping-particle":"","family":"Ghadiri","given":"Keyghobad","non-dropping-particle":"","parse-names":false,"suffix":""},{"dropping-particle":"","family":"Ghafourifard","given":"Mansour","non-dropping-particle":"","parse-names":false,"suffix":""},{"dropping-particle":"","family":"Ghajar","given":"Alireza","non-dropping-particle":"","parse-names":false,"suffix":""},{"dropping-particle":"","family":"Ghamari","given":"Farhad","non-dropping-particle":"","parse-names":false,"suffix":""},{"dropping-particle":"","family":"Ghashghaee","given":"Ahmad","non-dropping-particle":"","parse-names":false,"suffix":""},{"dropping-particle":"","family":"Ghiasvand","given":"Hesam","non-dropping-particle":"","parse-names":false,"suffix":""},{"dropping-particle":"","family":"Ghith","given":"Nermin","non-dropping-particle":"","parse-names":false,"suffix":""},{"dropping-particle":"","family":"Gholamian","given":"Asadollah","non-dropping-particle":"","parse-names":false,"suffix":""},{"dropping-particle":"","family":"Gilani","given":"Syed Amir","non-dropping-particle":"","parse-names":false,"suffix":""},{"dropping-particle":"","family":"Gill","given":"Paramjit Singh","non-dropping-particle":"","parse-names":false,"suffix":""},{"dropping-particle":"","family":"Gitimoghaddam","given":"Mojgan","non-dropping-particle":"","parse-names":false,"suffix":""},{"dropping-particle":"","family":"Giussani","given":"Giorgia","non-dropping-particle":"","parse-names":false,"suffix":""},{"dropping-particle":"","family":"Goli","given":"Srinivas","non-dropping-particle":"","parse-names":false,"suffix":""},{"dropping-particle":"","family":"Gomez","given":"Ricardo Santiago","non-dropping-particle":"","parse-names":false,"suffix":""},{"dropping-particle":"","family":"Gopalani","given":"Sameer Vali","non-dropping-particle":"","parse-names":false,"suffix":""},{"dropping-particle":"","family":"Gorini","given":"Giuseppe","non-dropping-particle":"","parse-names":false,"suffix":""},{"dropping-particle":"","family":"Gorman","given":"Taren M","non-dropping-particle":"","parse-names":false,"suffix":""},{"dropping-particle":"","family":"Gottlich","given":"Harrison Chase","non-dropping-particle":"","parse-names":false,"suffix":""},{"dropping-particle":"","family":"Goudarzi","given":"Houman","non-dropping-particle":"","parse-names":false,"suffix":""},{"dropping-particle":"","family":"Goulart","given":"Alessandra C","non-dropping-particle":"","parse-names":false,"suffix":""},{"dropping-particle":"","family":"Goulart","given":"Bárbara Niegia Garcia","non-dropping-particle":"","parse-names":false,"suffix":""},{"dropping-particle":"","family":"Grada","given":"Ayman","non-dropping-particle":"","parse-names":false,"suffix":""},{"dropping-particle":"","family":"Grivna","given":"Michal","non-dropping-particle":"","parse-names":false,"suffix":""},{"dropping-particle":"","family":"Grosso","given":"Giuseppe","non-dropping-particle":"","parse-names":false,"suffix":""},{"dropping-particle":"","family":"Gubari","given":"Mohammed Ibrahim Mohialdeen","non-dropping-particle":"","parse-names":false,"suffix":""},{"dropping-particle":"","family":"Gugnani","given":"Harish Chander","non-dropping-particle":"","parse-names":false,"suffix":""},{"dropping-particle":"","family":"Guimaraes","given":"Andre Luiz Sena","non-dropping-particle":"","parse-names":false,"suffix":""},{"dropping-particle":"","family":"Guimarães","given":"Rafael Alves","non-dropping-particle":"","parse-names":false,"suffix":""},{"dropping-particle":"","family":"Guled","given":"Rashid Abdi","non-dropping-particle":"","parse-names":false,"suffix":""},{"dropping-particle":"","family":"Guo","given":"Gaorui","non-dropping-particle":"","parse-names":false,"suffix":""},{"dropping-particle":"","family":"Guo","given":"Yuming","non-dropping-particle":"","parse-names":false,"suffix":""},{"dropping-particle":"","family":"Gupta","given":"Rajeev","non-dropping-particle":"","parse-names":false,"suffix":""},{"dropping-particle":"","family":"Haagsma","given":"Juanita A","non-dropping-particle":"","parse-names":false,"suffix":""},{"dropping-particle":"","family":"Haddock","given":"Beatrix","non-dropping-particle":"","parse-names":false,"suffix":""},{"dropping-particle":"","family":"Hafezi-Nejad","given":"Nima","non-dropping-particle":"","parse-names":false,"suffix":""},{"dropping-particle":"","family":"Hafiz","given":"Abdul","non-dropping-particle":"","parse-names":false,"suffix":""},{"dropping-particle":"","family":"Hagins","given":"Hailey","non-dropping-particle":"","parse-names":false,"suffix":""},{"dropping-particle":"","family":"Haile","given":"Lydia M","non-dropping-particle":"","parse-names":false,"suffix":""},{"dropping-particle":"","family":"Hall","given":"Brian J","non-dropping-particle":"","parse-names":false,"suffix":""},{"dropping-particle":"","family":"Halvaei","given":"Iman","non-dropping-particle":"","parse-names":false,"suffix":""},{"dropping-particle":"","family":"Hamadeh","given":"Randah R","non-dropping-particle":"","parse-names":false,"suffix":""},{"dropping-particle":"","family":"Hamagharib Abdullah","given":"Kanaan","non-dropping-particle":"","parse-names":false,"suffix":""},{"dropping-particle":"","family":"Hamilton","given":"Erin B","non-dropping-particle":"","parse-names":false,"suffix":""},{"dropping-particle":"","family":"Han","given":"Chieh","non-dropping-particle":"","parse-names":false,"suffix":""},{"dropping-particle":"","family":"Han","given":"Hannah","non-dropping-particle":"","parse-names":false,"suffix":""},{"dropping-particle":"","family":"Hankey","given":"Graeme J","non-dropping-particle":"","parse-names":false,"suffix":""},{"dropping-particle":"","family":"Haro","given":"Josep Maria","non-dropping-particle":"","parse-names":false,"suffix":""},{"dropping-particle":"","family":"Harvey","given":"James D","non-dropping-particle":"","parse-names":false,"suffix":""},{"dropping-particle":"","family":"Hasaballah","given":"Ahmed I","non-dropping-particle":"","parse-names":false,"suffix":""},{"dropping-particle":"","family":"Hasanzadeh","given":"Amir","non-dropping-particle":"","parse-names":false,"suffix":""},{"dropping-particle":"","family":"Hashemian","given":"Maryam","non-dropping-particle":"","parse-names":false,"suffix":""},{"dropping-particle":"","family":"Hassanipour","given":"Soheil","non-dropping-particle":"","parse-names":false,"suffix":""},{"dropping-particle":"","family":"Hassankhani","given":"Hadi","non-dropping-particle":"","parse-names":false,"suffix":""},{"dropping-particle":"","family":"Havmoeller","given":"Rasmus J","non-dropping-particle":"","parse-names":false,"suffix":""},{"dropping-particle":"","family":"Hay","given":"Roderick J","non-dropping-particle":"","parse-names":false,"suffix":""},{"dropping-particle":"","family":"Hay","given":"Simon I","non-dropping-particle":"","parse-names":false,"suffix":""},{"dropping-particle":"","family":"Hayat","given":"Khezar","non-dropping-particle":"","parse-names":false,"suffix":""},{"dropping-particle":"","family":"Heidari","given":"Behnam","non-dropping-particle":"","parse-names":false,"suffix":""},{"dropping-particle":"","family":"Heidari","given":"Golnaz","non-dropping-particle":"","parse-names":false,"suffix":""},{"dropping-particle":"","family":"Heidari-Soureshjani","given":"Reza","non-dropping-particle":"","parse-names":false,"suffix":""},{"dropping-particle":"","family":"Hendrie","given":"Delia","non-dropping-particle":"","parse-names":false,"suffix":""},{"dropping-particle":"","family":"Henrikson","given":"Hannah J","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ird","given":"Thomas R","non-dropping-particle":"","parse-names":false,"suffix":""},{"dropping-particle":"","family":"Hoek","given":"Hans W","non-dropping-particle":"","parse-names":false,"suffix":""},{"dropping-particle":"","family":"Hole","given":"Michael K","non-dropping-particle":"","parse-names":false,"suffix":""},{"dropping-particle":"","family":"Holla","given":"Ramesh","non-dropping-particle":"","parse-names":false,"suffix":""},{"dropping-particle":"","family":"Hoogar","given":"Praveen","non-dropping-particle":"","parse-names":false,"suffix":""},{"dropping-particle":"","family":"Hosgood","given":"H Dean","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useh","given":"Mowafa","non-dropping-particle":"","parse-names":false,"suffix":""},{"dropping-particle":"","family":"Hoy","given":"Damian G","non-dropping-particle":"","parse-names":false,"suffix":""},{"dropping-particle":"","family":"Hsairi","given":"Mohamed","non-dropping-particle":"","parse-names":false,"suffix":""},{"dropping-particle":"","family":"Hsieh","given":"Vivian Chia-rong","non-dropping-particle":"","parse-names":false,"suffix":""},{"dropping-particle":"","family":"Hu","given":"Guoqing","non-dropping-particle":"","parse-names":false,"suffix":""},{"dropping-particle":"","family":"Huda","given":"Tanvir M","non-dropping-particle":"","parse-names":false,"suffix":""},{"dropping-particle":"","family":"Hugo","given":"Fernando N","non-dropping-particle":"","parse-names":false,"suffix":""},{"dropping-particle":"","family":"Huynh","given":"Chantal K","non-dropping-particle":"","parse-names":false,"suffix":""},{"dropping-particle":"","family":"Hwang","given":"Bing-Fang","non-dropping-particle":"","parse-names":false,"suffix":""},{"dropping-particle":"","family":"Iannucci","given":"Vincent C","non-dropping-particle":"","parse-names":false,"suffix":""},{"dropping-particle":"","family":"Ibitoye","given":"Segun Emmanuel","non-dropping-particle":"","parse-names":false,"suffix":""},{"dropping-particle":"","family":"Ikuta","given":"Kevin S","non-dropping-particle":"","parse-names":false,"suffix":""},{"dropping-particle":"","family":"Ilesanmi","given":"Olayinka Stephen","non-dropping-particle":"","parse-names":false,"suffix":""},{"dropping-particle":"","family":"Ilic","given":"Irena M","non-dropping-particle":"","parse-names":false,"suffix":""},{"dropping-particle":"","family":"Ilic","given":"Milena D","non-dropping-particle":"","parse-names":false,"suffix":""},{"dropping-particle":"","family":"Inbaraj","given":"Leeberk Raja","non-dropping-particle":"","parse-names":false,"suffix":""},{"dropping-particle":"","family":"Ippolito","given":"Helen","non-dropping-particle":"","parse-names":false,"suffix":""},{"dropping-particle":"","family":"Irvani","given":"Seyed Sina Naghibi","non-dropping-particle":"","parse-names":false,"suffix":""},{"dropping-particle":"","family":"Islam","given":"M Mofizul","non-dropping-particle":"","parse-names":false,"suffix":""},{"dropping-particle":"","family":"Islam","given":"MdMohaimenul","non-dropping-particle":"","parse-names":false,"suffix":""},{"dropping-particle":"","family":"Islam","given":"Sheikh Mohammed Shariful","non-dropping-particle":"","parse-names":false,"suffix":""},{"dropping-particle":"","family":"Islami","given":"Farhad","non-dropping-particle":"","parse-names":false,"suffix":""},{"dropping-particle":"","family":"Iso","given":"Hiroyasu","non-dropping-particle":"","parse-names":false,"suffix":""},{"dropping-particle":"","family":"Ivers","given":"Rebecca Q","non-dropping-particle":"","parse-names":false,"suffix":""},{"dropping-particle":"","family":"Iwu","given":"Chidozie C D","non-dropping-particle":"","parse-names":false,"suffix":""},{"dropping-particle":"","family":"Iyamu","given":"Ihoghosa Osamuyi","non-dropping-particle":"","parse-names":false,"suffix":""},{"dropping-particle":"","family":"Jaafari","given":"Jalil","non-dropping-particle":"","parse-names":false,"suffix":""},{"dropping-particle":"","family":"Jacobsen","given":"Kathryn H","non-dropping-particle":"","parse-names":false,"suffix":""},{"dropping-particle":"","family":"Jadidi-Niaragh","given":"Farhad","non-dropping-particle":"","parse-names":false,"suffix":""},{"dropping-particle":"","family":"Jafari","given":"Hussain","non-dropping-particle":"","parse-names":false,"suffix":""},{"dropping-particle":"","family":"Jafarinia","given":"Morteza","non-dropping-particle":"","parse-names":false,"suffix":""},{"dropping-particle":"","family":"Jahagirdar","given":"Deepa","non-dropping-particle":"","parse-names":false,"suffix":""},{"dropping-particle":"","family":"Jahani","given":"Mohammad Ali","non-dropping-particle":"","parse-names":false,"suffix":""},{"dropping-particle":"","family":"Jahanmehr","given":"Nader","non-dropping-particle":"","parse-names":false,"suffix":""},{"dropping-particle":"","family":"Jakovljevic","given":"Mihajlo","non-dropping-particle":"","parse-names":false,"suffix":""},{"dropping-particle":"","family":"Jalali","given":"Amir","non-dropping-particle":"","parse-names":false,"suffix":""},{"dropping-particle":"","family":"Jalilian","given":"Farzad","non-dropping-particle":"","parse-names":false,"suffix":""},{"dropping-particle":"","family":"James","given":"Spencer L","non-dropping-particle":"","parse-names":false,"suffix":""},{"dropping-particle":"","family":"Janjani","given":"Hosna","non-dropping-particle":"","parse-names":false,"suffix":""},{"dropping-particle":"","family":"Janodia","given":"Manthan Dilipkumar","non-dropping-particle":"","parse-names":false,"suffix":""},{"dropping-particle":"","family":"Jayatilleke","given":"Achala Upendra","non-dropping-particle":"","parse-names":false,"suffix":""},{"dropping-particle":"","family":"Jeemon","given":"Panniyammakal","non-dropping-particle":"","parse-names":false,"suffix":""},{"dropping-particle":"","family":"Jenabi","given":"Ensiyeh","non-dropping-particle":"","parse-names":false,"suffix":""},{"dropping-particle":"","family":"Jha","given":"Ravi Prakash","non-dropping-particle":"","parse-names":false,"suffix":""},{"dropping-particle":"","family":"Jha","given":"Vivekanand","non-dropping-particle":"","parse-names":false,"suffix":""},{"dropping-particle":"","family":"Ji","given":"John S","non-dropping-particle":"","parse-names":false,"suffix":""},{"dropping-particle":"","family":"Jia","given":"Peng","non-dropping-particle":"","parse-names":false,"suffix":""},{"dropping-particle":"","family":"John","given":"Oommen","non-dropping-particle":"","parse-names":false,"suffix":""},{"dropping-particle":"","family":"John-Akinola","given":"Yetunde O","non-dropping-particle":"","parse-names":false,"suffix":""},{"dropping-particle":"","family":"Johnson","given":"Catherine Owens","non-dropping-particle":"","parse-names":false,"suffix":""},{"dropping-particle":"","family":"Johnson","given":"Sarah Charlotte","non-dropping-particle":"","parse-names":false,"suffix":""},{"dropping-particle":"","family":"Jonas","given":"Jost B","non-dropping-particle":"","parse-names":false,"suffix":""},{"dropping-particle":"","family":"Joo","given":"Tamas","non-dropping-particle":"","parse-names":false,"suffix":""},{"dropping-particle":"","family":"Joshi","given":"Ankur","non-dropping-particle":"","parse-names":false,"suffix":""},{"dropping-particle":"","family":"Jozwiak","given":"Jacek Jerzy","non-dropping-particle":"","parse-names":false,"suffix":""},{"dropping-particle":"","family":"Jürisson","given":"Mikk","non-dropping-particle":"","parse-names":false,"suffix":""},{"dropping-particle":"","family":"Kabir","given":"Ali","non-dropping-particle":"","parse-names":false,"suffix":""},{"dropping-particle":"","family":"Kabir","given":"Zubair","non-dropping-particle":"","parse-names":false,"suffix":""},{"dropping-particle":"","family":"Kalani","given":"Hamed","non-dropping-particle":"","parse-names":false,"suffix":""},{"dropping-particle":"","family":"Kalani","given":"Rizwan","non-dropping-particle":"","parse-names":false,"suffix":""},{"dropping-particle":"","family":"Kalankesh","given":"Leila R","non-dropping-particle":"","parse-names":false,"suffix":""},{"dropping-particle":"","family":"Kalhor","given":"Rohollah","non-dropping-particle":"","parse-names":false,"suffix":""},{"dropping-particle":"","family":"Kamiab","given":"Zahra","non-dropping-particle":"","parse-names":false,"suffix":""},{"dropping-particle":"","family":"Kanchan","given":"Tanuj","non-dropping-particle":"","parse-names":false,"suffix":""},{"dropping-particle":"","family":"Karami Matin","given":"Behzad","non-dropping-particle":"","parse-names":false,"suffix":""},{"dropping-particle":"","family":"Karch","given":"André","non-dropping-particle":"","parse-names":false,"suffix":""},{"dropping-particle":"","family":"Karim","given":"Mohd Anisul","non-dropping-particle":"","parse-names":false,"suffix":""},{"dropping-particle":"","family":"Karimi","given":"Salah Eddin","non-dropping-particle":"","parse-names":false,"suffix":""},{"dropping-particle":"","family":"Kassa","given":"Getachew Mullu","non-dropping-particle":"","parse-names":false,"suffix":""},{"dropping-particle":"","family":"Kassebaum","given":"Nicholas J","non-dropping-particle":"","parse-names":false,"suffix":""},{"dropping-particle":"","family":"Katikireddi","given":"Srinivasa Vittal","non-dropping-particle":"","parse-names":false,"suffix":""},{"dropping-particle":"","family":"Kawakami","given":"Norito","non-dropping-particle":"","parse-names":false,"suffix":""},{"dropping-particle":"","family":"Kayode","given":"Gbenga A","non-dropping-particle":"","parse-names":false,"suffix":""},{"dropping-particle":"","family":"Keddie","given":"Suzanne H","non-dropping-particle":"","parse-names":false,"suffix":""},{"dropping-particle":"","family":"Keller","given":"Cathleen","non-dropping-particle":"","parse-names":false,"suffix":""},{"dropping-particle":"","family":"Kereselidze","given":"Maia","non-dropping-particle":"","parse-names":false,"suffix":""},{"dropping-particle":"","family":"Khafaie","given":"Morteza Abdullatif","non-dropping-particle":"","parse-names":false,"suffix":""},{"dropping-particle":"","family":"Khalid","given":"Nauman","non-dropping-particle":"","parse-names":false,"suffix":""},{"dropping-particle":"","family":"Khan","given":"Maseer","non-dropping-particle":"","parse-names":false,"suffix":""},{"dropping-particle":"","family":"Khatab","given":"Khaled","non-dropping-particle":"","parse-names":false,"suffix":""},{"dropping-particle":"","family":"Khater","given":"Mona M","non-dropping-particle":"","parse-names":false,"suffix":""},{"dropping-particle":"","family":"Khatib","given":"Mahalaqua Nazli","non-dropping-particle":"","parse-names":false,"suffix":""},{"dropping-particle":"","family":"Khayamzadeh","given":"Maryam","non-dropping-particle":"","parse-names":false,"suffix":""},{"dropping-particle":"","family":"Khodayari","given":"Mohammad Taghi","non-dropping-particle":"","parse-names":false,"suffix":""},{"dropping-particle":"","family":"Khundkar","given":"Roba","non-dropping-particle":"","parse-names":false,"suffix":""},{"dropping-particle":"","family":"Kianipour","given":"Neda","non-dropping-particle":"","parse-names":false,"suffix":""},{"dropping-particle":"","family":"Kieling","given":"Christian","non-dropping-particle":"","parse-names":false,"suffix":""},{"dropping-particle":"","family":"Kim","given":"Daniel","non-dropping-particle":"","parse-names":false,"suffix":""},{"dropping-particle":"","family":"Kim","given":"Young-Eun","non-dropping-particle":"","parse-names":false,"suffix":""},{"dropping-particle":"","family":"Kim","given":"Yun Jin","non-dropping-particle":"","parse-names":false,"suffix":""},{"dropping-particle":"","family":"Kimokoti","given":"Ruth W","non-dropping-particle":"","parse-names":false,"suffix":""},{"dropping-particle":"","family":"Kisa","given":"Adnan","non-dropping-particle":"","parse-names":false,"suffix":""},{"dropping-particle":"","family":"Kisa","given":"Sezer","non-dropping-particle":"","parse-names":false,"suffix":""},{"dropping-particle":"","family":"Kissimova-Skarbek","given":"Katarzyna","non-dropping-particle":"","parse-names":false,"suffix":""},{"dropping-particle":"","family":"Kivimäki","given":"Mika","non-dropping-particle":"","parse-names":false,"suffix":""},{"dropping-particle":"","family":"Kneib","given":"Cameron J","non-dropping-particle":"","parse-names":false,"suffix":""},{"dropping-particle":"","family":"Knudsen","given":"Ann Kristin Skrindo","non-dropping-particle":"","parse-names":false,"suffix":""},{"dropping-particle":"","family":"Kocarnik","given":"Jonathan M","non-dropping-particle":"","parse-names":false,"suffix":""},{"dropping-particle":"","family":"Kolola","given":"Tufa","non-dropping-particle":"","parse-names":false,"suffix":""},{"dropping-particle":"","family":"Kopec","given":"Jacek A","non-dropping-particle":"","parse-names":false,"suffix":""},{"dropping-particle":"","family":"Kosen","given":"Soewart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rohn","given":"Kris J","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mar","given":"Vivek","non-dropping-particle":"","parse-names":false,"suffix":""},{"dropping-particle":"","family":"Kumaresh","given":"Girikumar","non-dropping-particle":"","parse-names":false,"suffix":""},{"dropping-particle":"","family":"Kurmi","given":"Om P","non-dropping-particle":"","parse-names":false,"suffix":""},{"dropping-particle":"","family":"Kusuma","given":"Dian","non-dropping-particle":"","parse-names":false,"suffix":""},{"dropping-particle":"","family":"Kyu","given":"Hmwe Hmwe","non-dropping-particle":"","parse-names":false,"suffix":""},{"dropping-particle":"","family":"Vecchia","given":"Carlo","non-dropping-particle":"La","parse-names":false,"suffix":""},{"dropping-particle":"","family":"Lacey","given":"Ben","non-dropping-particle":"","parse-names":false,"suffix":""},{"dropping-particle":"","family":"Lal","given":"Dharmesh Kumar","non-dropping-particle":"","parse-names":false,"suffix":""},{"dropping-particle":"","family":"Lalloo","given":"Ratilal","non-dropping-particle":"","parse-names":false,"suffix":""},{"dropping-particle":"","family":"Lam","given":"Jennifer O","non-dropping-particle":"","parse-names":false,"suffix":""},{"dropping-particle":"","family":"Lami","given":"Faris Hasan","non-dropping-particle":"","parse-names":false,"suffix":""},{"dropping-particle":"","family":"Landires","given":"Iván","non-dropping-particle":"","parse-names":false,"suffix":""},{"dropping-particle":"","family":"Lang","given":"Justin J","non-dropping-particle":"","parse-names":false,"suffix":""},{"dropping-particle":"","family":"Lansingh","given":"Van Charles","non-dropping-particle":"","parse-names":false,"suffix":""},{"dropping-particle":"","family":"Larson","given":"Samantha Leigh","non-dropping-particle":"","parse-names":false,"suffix":""},{"dropping-particle":"","family":"Larsson","given":"Anders O","non-dropping-particle":"","parse-names":false,"suffix":""},{"dropping-particle":"","family":"Lasrado","given":"Savita","non-dropping-particle":"","parse-names":false,"suffix":""},{"dropping-particle":"","family":"Lassi","given":"Zohra S","non-dropping-particle":"","parse-names":false,"suffix":""},{"dropping-particle":"","family":"Lau","given":"Kathryn Mei-Ming","non-dropping-particle":"","parse-names":false,"suffix":""},{"dropping-particle":"","family":"Lavados","given":"Pablo M","non-dropping-particle":"","parse-names":false,"suffix":""},{"dropping-particle":"V","family":"Lazarus","given":"Jeffrey","non-dropping-particle":"","parse-names":false,"suffix":""},{"dropping-particle":"","family":"Ledesma","given":"Jorge R","non-dropping-particle":"","parse-names":false,"suffix":""},{"dropping-particle":"","family":"Lee","given":"Paul H","non-dropping-particle":"","parse-names":false,"suffix":""},{"dropping-particle":"","family":"Lee","given":"Shaun Wen Huey","non-dropping-particle":"","parse-names":false,"suffix":""},{"dropping-particle":"","family":"LeGrand","given":"Kate E","non-dropping-particle":"","parse-names":false,"suffix":""},{"dropping-particle":"","family":"Leigh","given":"James","non-dropping-particle":"","parse-names":false,"suffix":""},{"dropping-particle":"","family":"Leonardi","given":"Matilde","non-dropping-particle":"","parse-names":false,"suffix":""},{"dropping-particle":"","family":"Lescinsky","given":"Haley","non-dropping-particle":"","parse-names":false,"suffix":""},{"dropping-particle":"","family":"Leung","given":"Janni","non-dropping-particle":"","parse-names":false,"suffix":""},{"dropping-particle":"","family":"Levi","given":"Miriam","non-dropping-particle":"","parse-names":false,"suffix":""},{"dropping-particle":"","family":"Lewington","given":"Sarah","non-dropping-particle":"","parse-names":false,"suffix":""},{"dropping-particle":"","family":"Li","given":"Shanshan","non-dropping-particle":"","parse-names":false,"suffix":""},{"dropping-particle":"","family":"Lim","given":"Lee-Ling","non-dropping-particle":"","parse-names":false,"suffix":""},{"dropping-particle":"","family":"Lin","given":"Christine","non-dropping-particle":"","parse-names":false,"suffix":""},{"dropping-particle":"","family":"Lin","given":"Ro-Ting","non-dropping-particle":"","parse-names":false,"suffix":""},{"dropping-particle":"","family":"Linehan","given":"Christine","non-dropping-particle":"","parse-names":false,"suffix":""},{"dropping-particle":"","family":"Linn","given":"Shai","non-dropping-particle":"","parse-names":false,"suffix":""},{"dropping-particle":"","family":"Liu","given":"Hung-Chun","non-dropping-particle":"","parse-names":false,"suffix":""},{"dropping-particle":"","family":"Liu","given":"Shiwei","non-dropping-particle":"","parse-names":false,"suffix":""},{"dropping-particle":"","family":"Liu","given":"Zichen","non-dropping-particle":"","parse-names":false,"suffix":""},{"dropping-particle":"","family":"Looker","given":"Katharine J","non-dropping-particle":"","parse-names":false,"suffix":""},{"dropping-particle":"","family":"Lopez","given":"Alan D","non-dropping-particle":"","parse-names":false,"suffix":""},{"dropping-particle":"","family":"Lopukhov","given":"Platon D","non-dropping-particle":"","parse-names":false,"suffix":""},{"dropping-particle":"","family":"Lorkowski","given":"Stefan","non-dropping-particle":"","parse-names":false,"suffix":""},{"dropping-particle":"","family":"Lotufo","given":"Paulo A","non-dropping-particle":"","parse-names":false,"suffix":""},{"dropping-particle":"","family":"Lucas","given":"Tim C D","non-dropping-particle":"","parse-names":false,"suffix":""},{"dropping-particle":"","family":"Lugo","given":"Alessandra","non-dropping-particle":"","parse-names":false,"suffix":""},{"dropping-particle":"","family":"Lunevicius","given":"Raimundas","non-dropping-particle":"","parse-names":false,"suffix":""},{"dropping-particle":"","family":"Lyons","given":"Ronan A","non-dropping-particle":"","parse-names":false,"suffix":""},{"dropping-particle":"","family":"Ma","given":"Jianing","non-dropping-particle":"","parse-names":false,"suffix":""},{"dropping-particle":"","family":"MacLachlan","given":"Jennifer H","non-dropping-particle":"","parse-names":false,"suffix":""},{"dropping-particle":"","family":"Maddison","given":"Emilie R","non-dropping-particle":"","parse-names":false,"suffix":""},{"dropping-particle":"","family":"Maddison","given":"Ralph","non-dropping-particle":"","parse-names":false,"suffix":""},{"dropping-particle":"","family":"Madotto","given":"Fabiana","non-dropping-particle":"","parse-names":false,"suffix":""},{"dropping-particle":"","family":"Mahasha","given":"Phetole Walter","non-dropping-particle":"","parse-names":false,"suffix":""},{"dropping-particle":"","family":"Mai","given":"Hue Thi","non-dropping-particle":"","parse-names":false,"suffix":""},{"dropping-particle":"","family":"Majeed","given":"Azeem","non-dropping-particle":"","parse-names":false,"suffix":""},{"dropping-particle":"","family":"Maled","given":"Venkatesh","non-dropping-particle":"","parse-names":false,"suffix":""},{"dropping-particle":"","family":"Maleki","given":"Shokofeh","non-dropping-particle":"","parse-names":false,"suffix":""},{"dropping-particle":"","family":"Malekzadeh","given":"Reza","non-dropping-particle":"","parse-names":false,"suffix":""},{"dropping-particle":"","family":"Malta","given":"Deborah Carvalho","non-dropping-particle":"","parse-names":false,"suffix":""},{"dropping-particle":"","family":"Mamun","given":"Abdullah A","non-dropping-particle":"","parse-names":false,"suffix":""},{"dropping-particle":"","family":"Manafi","given":"Amir","non-dropping-particle":"","parse-names":false,"suffix":""},{"dropping-particle":"","family":"Manafi","given":"Navid","non-dropping-particle":"","parse-names":false,"suffix":""},{"dropping-particle":"","family":"Manguerra","given":"Helena","non-dropping-particle":"","parse-names":false,"suffix":""},{"dropping-particle":"","family":"Mansouri","given":"Borhan","non-dropping-particle":"","parse-names":false,"suffix":""},{"dropping-particle":"","family":"Mansournia","given":"Mohammad Ali","non-dropping-particle":"","parse-names":false,"suffix":""},{"dropping-particle":"","family":"Mantilla Herrera","given":"Ana M","non-dropping-particle":"","parse-names":false,"suffix":""},{"dropping-particle":"","family":"Maravilla","given":"Joemer C","non-dropping-particle":"","parse-names":false,"suffix":""},{"dropping-particle":"","family":"Marks","given":"Ashley","non-dropping-particle":"","parse-names":false,"suffix":""},{"dropping-particle":"","family":"Martins-Melo","given":"Francisco Rogerlândio","non-dropping-particle":"","parse-names":false,"suffix":""},{"dropping-particle":"","family":"Martopullo","given":"Ira","non-dropping-particle":"","parse-names":false,"suffix":""},{"dropping-particle":"","family":"Masoumi","given":"Seyedeh Zahra","non-dropping-particle":"","parse-names":false,"suffix":""},{"dropping-particle":"","family":"Massano","given":"João","non-dropping-particle":"","parse-names":false,"suffix":""},{"dropping-particle":"","family":"Massenburg","given":"Benjamin Ballard","non-dropping-particle":"","parse-names":false,"suffix":""},{"dropping-particle":"","family":"Mathur","given":"Manu Raj","non-dropping-particle":"","parse-names":false,"suffix":""},{"dropping-particle":"","family":"Maulik","given":"Pallab K","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ehndiratta","given":"Man Mohan","non-dropping-particle":"","parse-names":false,"suffix":""},{"dropping-particle":"","family":"Mehri","given":"Fereshteh","non-dropping-particle":"","parse-names":false,"suffix":""},{"dropping-particle":"","family":"Mehta","given":"Kala M","non-dropping-particle":"","parse-names":false,"suffix":""},{"dropping-particle":"","family":"Meitei","given":"Wahengbam Bigyananda","non-dropping-particle":"","parse-names":false,"suffix":""},{"dropping-particle":"","family":"Memiah","given":"Peter T N","non-dropping-particle":"","parse-names":false,"suffix":""},{"dropping-particle":"","family":"Mendoza","given":"Walter","non-dropping-particle":"","parse-names":false,"suffix":""},{"dropping-particle":"","family":"Menezes","given":"Ritesh G","non-dropping-particle":"","parse-names":false,"suffix":""},{"dropping-particle":"","family":"Mengesha","given":"Endalkachew Worku","non-dropping-particle":"","parse-names":false,"suffix":""},{"dropping-particle":"","family":"Mengesha","given":"Meresa Berwo","non-dropping-particle":"","parse-names":false,"suffix":""},{"dropping-particle":"","family":"Mereke","given":"Alibek","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iazgowski","given":"Bartosz","non-dropping-particle":"","parse-names":false,"suffix":""},{"dropping-particle":"","family":"Miazgowski","given":"Tomasz","non-dropping-particle":"","parse-names":false,"suffix":""},{"dropping-particle":"","family":"Michalek","given":"Irmina Maria","non-dropping-particle":"","parse-names":false,"suffix":""},{"dropping-particle":"","family":"Mihretie","given":"Kebadnew Mulatu","non-dropping-particle":"","parse-names":false,"suffix":""},{"dropping-particle":"","family":"Miller","given":"Ted R","non-dropping-particle":"","parse-names":false,"suffix":""},{"dropping-particle":"","family":"Mills","given":"Edward J","non-dropping-particle":"","parse-names":false,"suffix":""},{"dropping-particle":"","family":"Mirica","given":"Andreea","non-dropping-particle":"","parse-names":false,"suffix":""},{"dropping-particle":"","family":"Mirrakhimov","given":"Erkin M","non-dropping-particle":"","parse-names":false,"suffix":""},{"dropping-particle":"","family":"Mirzaei","given":"Hamed","non-dropping-particle":"","parse-names":false,"suffix":""},{"dropping-particle":"","family":"Mirzaei","given":"Maryam","non-dropping-particle":"","parse-names":false,"suffix":""},{"dropping-particle":"","family":"Mirzaei-Alavijeh","given":"Mehdi","non-dropping-particle":"","parse-names":false,"suffix":""},{"dropping-particle":"","family":"Misganaw","given":"Awoke Temesgen","non-dropping-particle":"","parse-names":false,"suffix":""},{"dropping-particle":"","family":"Mithra","given":"Prasanna","non-dropping-particle":"","parse-names":false,"suffix":""},{"dropping-particle":"","family":"Moazen","given":"Babak","non-dropping-particle":"","parse-names":false,"suffix":""},{"dropping-particle":"","family":"Moghadaszadeh","given":"Masoud","non-dropping-particle":"","parse-names":false,"suffix":""},{"dropping-particle":"","family":"Mohamadi","given":"Efat","non-dropping-particle":"","parse-names":false,"suffix":""},{"dropping-particle":"","family":"Mohammad","given":"Dara K","non-dropping-particle":"","parse-names":false,"suffix":""},{"dropping-particle":"","family":"Mohammad","given":"Yousef","non-dropping-particle":"","parse-names":false,"suffix":""},{"dropping-particle":"","family":"Mohammad Gholi Mezerji","given":"Naser","non-dropping-particle":"","parse-names":false,"suffix":""},{"dropping-particle":"","family":"Mohammadian-Hafshejani","given":"Abdollah","non-dropping-particle":"","parse-names":false,"suffix":""},{"dropping-particle":"","family":"Mohammadifard","given":"Noushin","non-dropping-particle":"","parse-names":false,"suffix":""},{"dropping-particle":"","family":"Mohammadpourhodki","given":"Reza","non-dropping-particle":"","parse-names":false,"suffix":""},{"dropping-particle":"","family":"Mohammed","given":"Shafiu","non-dropping-particle":"","parse-names":false,"suffix":""},{"dropping-particle":"","family":"Mokdad","given":"Ali H","non-dropping-particle":"","parse-names":false,"suffix":""},{"dropping-particle":"","family":"Molokhia","given":"Mariam","non-dropping-particle":"","parse-names":false,"suffix":""},{"dropping-particle":"","family":"Momen","given":"Natalie C","non-dropping-particle":"","parse-names":false,"suffix":""},{"dropping-particle":"","family":"Monasta","given":"Lorenzo","non-dropping-particle":"","parse-names":false,"suffix":""},{"dropping-particle":"","family":"Mondello","given":"Stefania","non-dropping-particle":"","parse-names":false,"suffix":""},{"dropping-particle":"","family":"Mooney","given":"Meghan D","non-dropping-particle":"","parse-names":false,"suffix":""},{"dropping-particle":"","family":"Moosazadeh","given":"Mahmood","non-dropping-particle":"","parse-names":false,"suffix":""},{"dropping-particle":"","family":"Moradi","given":"Ghobad","non-dropping-particle":"","parse-names":false,"suffix":""},{"dropping-particle":"","family":"Moradi","given":"Masoud","non-dropping-particle":"","parse-names":false,"suffix":""},{"dropping-particle":"","family":"Moradi-Lakeh","given":"Maziar","non-dropping-particle":"","parse-names":false,"suffix":""},{"dropping-particle":"","family":"Moradzadeh","given":"Rahmatollah","non-dropping-particle":"","parse-names":false,"suffix":""},{"dropping-particle":"","family":"Moraga","given":"Paula","non-dropping-particle":"","parse-names":false,"suffix":""},{"dropping-particle":"","family":"Morales","given":"Linda","non-dropping-particle":"","parse-names":false,"suffix":""},{"dropping-particle":"","family":"Morawska","given":"Lidia","non-dropping-particle":"","parse-names":false,"suffix":""},{"dropping-particle":"","family":"Moreno Velásquez","given":"Ilais","non-dropping-particle":"","parse-names":false,"suffix":""},{"dropping-particle":"","family":"Morgado-da-Costa","given":"Joana","non-dropping-particle":"","parse-names":false,"suffix":""},{"dropping-particle":"","family":"Morrison","given":"Shane Douglas","non-dropping-particle":"","parse-names":false,"suffix":""},{"dropping-particle":"","family":"Mosser","given":"Jonathan F","non-dropping-particle":"","parse-names":false,"suffix":""},{"dropping-particle":"","family":"Mouodi","given":"Simin","non-dropping-particle":"","parse-names":false,"suffix":""},{"dropping-particle":"","family":"Mousavi","given":"Seyyed Meysam","non-dropping-particle":"","parse-names":false,"suffix":""},{"dropping-particle":"","family":"Mousavi Khaneghah","given":"Amin","non-dropping-particle":"","parse-names":false,"suffix":""},{"dropping-particle":"","family":"Mueller","given":"Ulrich Otto","non-dropping-particle":"","parse-names":false,"suffix":""},{"dropping-particle":"","family":"Munro","given":"Sandra B","non-dropping-particle":"","parse-names":false,"suffix":""},{"dropping-particle":"","family":"Muriithi","given":"Moses K","non-dropping-particle":"","parse-names":false,"suffix":""},{"dropping-particle":"","family":"Musa","given":"Kamarul Imran","non-dropping-particle":"","parse-names":false,"suffix":""},{"dropping-particle":"","family":"Muthupandian","given":"Saravanan","non-dropping-particle":"","parse-names":false,"suffix":""},{"dropping-particle":"","family":"Naderi","given":"Mehdi","non-dropping-particle":"","parse-names":false,"suffix":""},{"dropping-particle":"","family":"Nagarajan","given":"Ahamarshan Jayaraman","non-dropping-particle":"","parse-names":false,"suffix":""},{"dropping-particle":"","family":"Nagel","given":"Gabriele","non-dropping-particle":"","parse-names":false,"suffix":""},{"dropping-particle":"","family":"Naghshtabrizi","given":"Behshad","non-dropping-particle":"","parse-names":false,"suffix":""},{"dropping-particle":"","family":"Nair","given":"Sanjeev","non-dropping-particle":"","parse-names":false,"suffix":""},{"dropping-particle":"","family":"Nandi","given":"Anita K","non-dropping-particle":"","parse-names":false,"suffix":""},{"dropping-particle":"","family":"Nangia","given":"Vinay","non-dropping-particle":"","parse-names":false,"suffix":""},{"dropping-particle":"","family":"Nansseu","given":"Jobert Richie","non-dropping-particle":"","parse-names":false,"suffix":""},{"dropping-particle":"","family":"Nayak","given":"Vinod C","non-dropping-particle":"","parse-names":false,"suffix":""},{"dropping-particle":"","family":"Nazari","given":"Javad","non-dropping-particle":"","parse-names":false,"suffix":""},{"dropping-particle":"","family":"Negoi","given":"Ionut","non-dropping-particle":"","parse-names":false,"suffix":""},{"dropping-particle":"","family":"Negoi","given":"Ruxandra Irina","non-dropping-particle":"","parse-names":false,"suffix":""},{"dropping-particle":"","family":"Netsere","given":"Henok Biresaw Netsere","non-dropping-particle":"","parse-names":false,"suffix":""},{"dropping-particle":"","family":"Ngunjiri","given":"Josephine W","non-dropping-particle":"","parse-names":false,"suffix":""},{"dropping-particle":"","family":"Nguyen","given":"Cuong Tat","non-dropping-particle":"","parse-names":false,"suffix":""},{"dropping-particle":"","family":"Nguyen","given":"Jason","non-dropping-particle":"","parse-names":false,"suffix":""},{"dropping-particle":"","family":"Nguyen","given":"Michele","non-dropping-particle":"","parse-names":false,"suffix":""},{"dropping-particle":"","family":"Nguyen","given":"Minh","non-dropping-particle":"","parse-names":false,"suffix":""},{"dropping-particle":"","family":"Nichols","given":"Emma","non-dropping-particle":"","parse-names":false,"suffix":""},{"dropping-particle":"","family":"Nigatu","given":"Dabere","non-dropping-particle":"","parse-names":false,"suffix":""},{"dropping-particle":"","family":"Nigatu","given":"Yeshambel T","non-dropping-particle":"","parse-names":false,"suffix":""},{"dropping-particle":"","family":"Nikbakhsh","given":"Rajan","non-dropping-particle":"","parse-names":false,"suffix":""},{"dropping-particle":"","family":"Nixon","given":"Molly R","non-dropping-particle":"","parse-names":false,"suffix":""},{"dropping-particle":"","family":"Nnaji","given":"Chukwudi A","non-dropping-particle":"","parse-names":false,"suffix":""},{"dropping-particle":"","family":"Nomura","given":"Shuhei","non-dropping-particle":"","parse-names":false,"suffix":""},{"dropping-particle":"","family":"Norrving","given":"Bo","non-dropping-particle":"","parse-names":false,"suffix":""},{"dropping-particle":"","family":"Noubiap","given":"Jean Jacques","non-dropping-particle":"","parse-names":false,"suffix":""},{"dropping-particle":"","family":"Nowak","given":"Christoph","non-dropping-particle":"","parse-names":false,"suffix":""},{"dropping-particle":"","family":"Nunez-Samudio","given":"Virginia","non-dropping-particle":"","parse-names":false,"suffix":""},{"dropping-particle":"","family":"Oţoiu","given":"Adrian","non-dropping-particle":"","parse-names":false,"suffix":""},{"dropping-particle":"","family":"Oancea","given":"Bogdan","non-dropping-particle":"","parse-names":false,"suffix":""},{"dropping-particle":"","family":"Odell","given":"Christopher M","non-dropping-particle":"","parse-names":false,"suffix":""},{"dropping-particle":"","family":"Ogbo","given":"Felix Akpojene","non-dropping-particle":"","parse-names":false,"suffix":""},{"dropping-particle":"","family":"Oh","given":"In-Hwan","non-dropping-particle":"","parse-names":false,"suffix":""},{"dropping-particle":"","family":"Okunga","given":"Emmanuel Wandera","non-dropping-particle":"","parse-names":false,"suffix":""},{"dropping-particle":"","family":"Oladnabi","given":"Morteza","non-dropping-particle":"","parse-names":false,"suffix":""},{"dropping-particle":"","family":"Olagunju","given":"Andrew T","non-dropping-particle":"","parse-names":false,"suffix":""},{"dropping-particle":"","family":"Olusanya","given":"Bolajoko Olubukunola","non-dropping-particle":"","parse-names":false,"suffix":""},{"dropping-particle":"","family":"Olusanya","given":"Jacob Olusegun","non-dropping-particle":"","parse-names":false,"suffix":""},{"dropping-particle":"","family":"Oluwasanu","given":"Mojisola Morenike","non-dropping-particle":"","parse-names":false,"suffix":""},{"dropping-particle":"","family":"Omar Bali","given":"Ahmed","non-dropping-particle":"","parse-names":false,"suffix":""},{"dropping-particle":"","family":"Omer","given":"Muktar Omer","non-dropping-particle":"","parse-names":false,"suffix":""},{"dropping-particle":"","family":"Ong","given":"Kanyin L","non-dropping-particle":"","parse-names":false,"suffix":""},{"dropping-particle":"","family":"Onwujekwe","given":"Obinna E","non-dropping-particle":"","parse-names":false,"suffix":""},{"dropping-particle":"","family":"Orji","given":"Aislyn U","non-dropping-particle":"","parse-names":false,"suffix":""},{"dropping-particle":"","family":"Orpana","given":"Heather M","non-dropping-particle":"","parse-names":false,"suffix":""},{"dropping-particle":"","family":"Ortiz","given":"Alberto","non-dropping-particle":"","parse-names":false,"suffix":""},{"dropping-particle":"","family":"Ostroff","given":"Samuel M","non-dropping-particle":"","parse-names":false,"suffix":""},{"dropping-particle":"","family":"Otstavnov","given":"Nikita","non-dropping-particle":"","parse-names":false,"suffix":""},{"dropping-particle":"","family":"Otstavnov","given":"Stanislav S","non-dropping-particle":"","parse-names":false,"suffix":""},{"dropping-particle":"","family":"Øverland","given":"Simon","non-dropping-particle":"","parse-names":false,"suffix":""},{"dropping-particle":"","family":"Owolabi","given":"Mayowa O","non-dropping-particle":"","parse-names":false,"suffix":""},{"dropping-particle":"","family":"P A","given":"Mahesh","non-dropping-particle":"","parse-names":false,"suffix":""},{"dropping-particle":"","family":"Padubidri","given":"Jagadish Rao","non-dropping-particle":"","parse-names":false,"suffix":""},{"dropping-particle":"","family":"Pakhare","given":"Abhijit P","non-dropping-particle":"","parse-names":false,"suffix":""},{"dropping-particle":"","family":"Palladino","given":"Raffaele","non-dropping-particle":"","parse-names":false,"suffix":""},{"dropping-particle":"","family":"Pana","given":"Adrian","non-dropping-particle":"","parse-names":false,"suffix":""},{"dropping-particle":"","family":"Panda-Jonas","given":"Songhomitra","non-dropping-particle":"","parse-names":false,"suffix":""},{"dropping-particle":"","family":"Pandey","given":"Anamika","non-dropping-particle":"","parse-names":false,"suffix":""},{"dropping-particle":"","family":"Park","given":"Eun-Kee","non-dropping-particle":"","parse-names":false,"suffix":""},{"dropping-particle":"","family":"Parmar","given":"Priya G Kumari","non-dropping-particle":"","parse-names":false,"suffix":""},{"dropping-particle":"","family":"Pasupula","given":"Deepak Kumar","non-dropping-particle":"","parse-names":false,"suffix":""},{"dropping-particle":"","family":"Patel","given":"Sangram Kishor","non-dropping-particle":"","parse-names":false,"suffix":""},{"dropping-particle":"","family":"Paternina-Caicedo","given":"Angel J","non-dropping-particle":"","parse-names":false,"suffix":""},{"dropping-particle":"","family":"Pathak","given":"Ashish","non-dropping-particle":"","parse-names":false,"suffix":""},{"dropping-particle":"","family":"Pathak","given":"Mona","non-dropping-particle":"","parse-names":false,"suffix":""},{"dropping-particle":"","family":"Patten","given":"Scott B","non-dropping-particle":"","parse-names":false,"suffix":""},{"dropping-particle":"","family":"Patton","given":"George C","non-dropping-particle":"","parse-names":false,"suffix":""},{"dropping-particle":"","family":"Paudel","given":"Deepak","non-dropping-particle":"","parse-names":false,"suffix":""},{"dropping-particle":"","family":"Pazoki Toroudi","given":"Hamidreza","non-dropping-particle":"","parse-names":false,"suffix":""},{"dropping-particle":"","family":"Peden","given":"Amy E","non-dropping-particle":"","parse-names":false,"suffix":""},{"dropping-particle":"","family":"Pennini","given":"Alyssa","non-dropping-particle":"","parse-names":false,"suffix":""},{"dropping-particle":"","family":"Pepito","given":"Veincent Christian Filipino","non-dropping-particle":"","parse-names":false,"suffix":""},{"dropping-particle":"","family":"Peprah","given":"Emmanuel K","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ham","given":"Hai Quang","non-dropping-particle":"","parse-names":false,"suffix":""},{"dropping-particle":"","family":"Phillips","given":"Michael R","non-dropping-particle":"","parse-names":false,"suffix":""},{"dropping-particle":"","family":"Pigott","given":"David M","non-dropping-particle":"","parse-names":false,"suffix":""},{"dropping-particle":"","family":"Pilgrim","given":"Thomas","non-dropping-particle":"","parse-names":false,"suffix":""},{"dropping-particle":"","family":"Pilz","given":"Tessa M","non-dropping-particle":"","parse-names":false,"suffix":""},{"dropping-particle":"","family":"Pirsaheb","given":"Meghdad","non-dropping-particle":"","parse-names":false,"suffix":""},{"dropping-particle":"","family":"Plana-Ripoll","given":"Oleguer","non-dropping-particle":"","parse-names":false,"suffix":""},{"dropping-particle":"","family":"Plass","given":"Dietrich","non-dropping-particle":"","parse-names":false,"suffix":""},{"dropping-particle":"","family":"Pokhrel","given":"Khem Narayan","non-dropping-particle":"","parse-names":false,"suffix":""},{"dropping-particle":"V","family":"Polibin","given":"Roman","non-dropping-particle":"","parse-names":false,"suffix":""},{"dropping-particle":"","family":"Polinder","given":"Suzanne","non-dropping-particle":"","parse-names":false,"suffix":""},{"dropping-particle":"","family":"Polkinghorne","given":"Kevan R","non-dropping-particle":"","parse-names":false,"suffix":""},{"dropping-particle":"","family":"Postma","given":"Maarten J","non-dropping-particle":"","parse-names":false,"suffix":""},{"dropping-particle":"","family":"Pourjafar","given":"Hadi","non-dropping-particle":"","parse-names":false,"suffix":""},{"dropping-particle":"","family":"Pourmalek","given":"Farshad","non-dropping-particle":"","parse-names":false,"suffix":""},{"dropping-particle":"","family":"Pourmirza Kalhori","given":"Reza","non-dropping-particle":"","parse-names":false,"suffix":""},{"dropping-particle":"","family":"Pourshams","given":"Akram","non-dropping-particle":"","parse-names":false,"suffix":""},{"dropping-particle":"","family":"Poznańska","given":"Anna","non-dropping-particle":"","parse-names":false,"suffix":""},{"dropping-particle":"","family":"Prada","given":"Sergio I","non-dropping-particle":"","parse-names":false,"suffix":""},{"dropping-particle":"","family":"Prakash","given":"V","non-dropping-particle":"","parse-names":false,"suffix":""},{"dropping-particle":"","family":"Pribadi","given":"Dimas Ria Angga","non-dropping-particle":"","parse-names":false,"suffix":""},{"dropping-particle":"","family":"Pupillo","given":"Elisabetta","non-dropping-particle":"","parse-names":false,"suffix":""},{"dropping-particle":"","family":"Quazi Syed","given":"Zahiruddin","non-dropping-particle":"","parse-names":false,"suffix":""},{"dropping-particle":"","family":"Rabiee","given":"Mohammad","non-dropping-particle":"","parse-names":false,"suffix":""},{"dropping-particle":"","family":"Rabiee","given":"Navid","non-dropping-particle":"","parse-names":false,"suffix":""},{"dropping-particle":"","family":"Radfar","given":"Amir","non-dropping-particle":"","parse-names":false,"suffix":""},{"dropping-particle":"","family":"Rafiee","given":"Ata","non-dropping-particle":"","parse-names":false,"suffix":""},{"dropping-particle":"","family":"Rafiei","given":"Alireza","non-dropping-particle":"","parse-names":false,"suffix":""},{"dropping-particle":"","family":"Raggi","given":"Alberto","non-dropping-particle":"","parse-names":false,"suffix":""},{"dropping-particle":"","family":"Rahimi-Movaghar","given":"Afarin","non-dropping-particle":"","parse-names":false,"suffix":""},{"dropping-particle":"","family":"Rahman","given":"Muhammad Aziz","non-dropping-particle":"","parse-names":false,"suffix":""},{"dropping-particle":"","family":"Rajabpour-Sanati","given":"Ali","non-dropping-particle":"","parse-names":false,"suffix":""},{"dropping-particle":"","family":"Rajati","given":"Fatemeh","non-dropping-particle":"","parse-names":false,"suffix":""},{"dropping-particle":"","family":"Ramezanzadeh","given":"Kiana","non-dropping-particle":"","parse-names":false,"suffix":""},{"dropping-particle":"","family":"Ranabhat","given":"Chhabi Lal","non-dropping-particle":"","parse-names":false,"suffix":""},{"dropping-particle":"","family":"Rao","given":"Puja C","non-dropping-particle":"","parse-names":false,"suffix":""},{"dropping-particle":"","family":"Rao","given":"Sowmya J","non-dropping-particle":"","parse-names":false,"suffix":""},{"dropping-particle":"","family":"Rasella","given":"Davide","non-dropping-particle":"","parse-names":false,"suffix":""},{"dropping-particle":"","family":"Rastogi","given":"Prateek","non-dropping-particle":"","parse-names":false,"suffix":""},{"dropping-particle":"","family":"Rathi","given":"Priya","non-dropping-particle":"","parse-names":false,"suffix":""},{"dropping-particle":"","family":"Rawaf","given":"David Laith","non-dropping-particle":"","parse-names":false,"suffix":""},{"dropping-particle":"","family":"Rawaf","given":"Salman","non-dropping-particle":"","parse-names":false,"suffix":""},{"dropping-particle":"","family":"Rawal","given":"Lal","non-dropping-particle":"","parse-names":false,"suffix":""},{"dropping-particle":"","family":"Razo","given":"Christian","non-dropping-particle":"","parse-names":false,"suffix":""},{"dropping-particle":"","family":"Redford","given":"Sofia Boston","non-dropping-particle":"","parse-names":false,"suffix":""},{"dropping-particle":"","family":"Reiner  Jr","given":"Robert C","non-dropping-particle":"","parse-names":false,"suffix":""},{"dropping-particle":"","family":"Reinig","given":"Nickolas","non-dropping-particle":"","parse-names":false,"suffix":""},{"dropping-particle":"","family":"Reitsma","given":"Marissa Bettay","non-dropping-particle":"","parse-names":false,"suffix":""},{"dropping-particle":"","family":"Remuzzi","given":"Giuseppe","non-dropping-particle":"","parse-names":false,"suffix":""},{"dropping-particle":"","family":"Renjith","given":"Vishnu","non-dropping-particle":"","parse-names":false,"suffix":""},{"dropping-particle":"","family":"Renzaho","given":"Andre M N","non-dropping-particle":"","parse-names":false,"suffix":""},{"dropping-particle":"","family":"Resnikoff","given":"Serge","non-dropping-particle":"","parse-names":false,"suffix":""},{"dropping-particle":"","family":"Rezaei","given":"Nima","non-dropping-particle":"","parse-names":false,"suffix":""},{"dropping-particle":"","family":"Rezai","given":"Mohammad sadegh","non-dropping-particle":"","parse-names":false,"suffix":""},{"dropping-particle":"","family":"Rezapour","given":"Aziz","non-dropping-particle":"","parse-names":false,"suffix":""},{"dropping-particle":"","family":"Rhinehart","given":"Phoebe-Anne","non-dropping-particle":"","parse-names":false,"suffix":""},{"dropping-particle":"","family":"Riahi","given":"Seyed Mohammad","non-dropping-particle":"","parse-names":false,"suffix":""},{"dropping-particle":"","family":"Ribeiro","given":"Antonio Luiz P","non-dropping-particle":"","parse-names":false,"suffix":""},{"dropping-particle":"","family":"Ribeiro","given":"Daniel Cury","non-dropping-particle":"","parse-names":false,"suffix":""},{"dropping-particle":"","family":"Ribeiro","given":"Daniela","non-dropping-particle":"","parse-names":false,"suffix":""},{"dropping-particle":"","family":"Rickard","given":"Jennifer","non-dropping-particle":"","parse-names":false,"suffix":""},{"dropping-particle":"","family":"Roberts","given":"Nicholas L S","non-dropping-particle":"","parse-names":false,"suffix":""},{"dropping-particle":"","family":"Roberts","given":"Shaun","non-dropping-particle":"","parse-names":false,"suffix":""},{"dropping-particle":"","family":"Robinson","given":"Stephen R","non-dropping-particle":"","parse-names":false,"suffix":""},{"dropping-particle":"","family":"Roever","given":"Leonardo","non-dropping-particle":"","parse-names":false,"suffix":""},{"dropping-particle":"","family":"Rolfe","given":"Sam","non-dropping-particle":"","parse-names":false,"suffix":""},{"dropping-particle":"","family":"Ronfani","given":"Luca","non-dropping-particle":"","parse-names":false,"suffix":""},{"dropping-particle":"","family":"Roshandel","given":"Gholamreza","non-dropping-particle":"","parse-names":false,"suffix":""},{"dropping-particle":"","family":"Roth","given":"Gregory A","non-dropping-particle":"","parse-names":false,"suffix":""},{"dropping-particle":"","family":"Rubagotti","given":"Enrico","non-dropping-particle":"","parse-names":false,"suffix":""},{"dropping-particle":"","family":"Rumisha","given":"Susan Fred","non-dropping-particle":"","parse-names":false,"suffix":""},{"dropping-particle":"","family":"Sabour","given":"Siamak","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deghi","given":"Masoumeh","non-dropping-particle":"","parse-names":false,"suffix":""},{"dropping-particle":"","family":"Saeidi","given":"Shahram","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jadi","given":"S Mohammad","non-dropping-particle":"","parse-names":false,"suffix":""},{"dropping-particle":"","family":"Salahshoor","given":"Mohammad Reza","non-dropping-particle":"","parse-names":false,"suffix":""},{"dropping-particle":"","family":"Salamati","given":"Payman","non-dropping-particle":"","parse-names":false,"suffix":""},{"dropping-particle":"","family":"Salehi Zahabi","given":"Saleh","non-dropping-particle":"","parse-names":false,"suffix":""},{"dropping-particle":"","family":"Salem","given":"Hosni","non-dropping-particle":"","parse-names":false,"suffix":""},{"dropping-particle":"","family":"Salem","given":"Marwa R Rashad","non-dropping-particle":"","parse-names":false,"suffix":""},{"dropping-particle":"","family":"Salimzadeh","given":"Hamideh","non-dropping-particle":"","parse-names":false,"suffix":""},{"dropping-particle":"","family":"Salomon","given":"Joshua A","non-dropping-particle":"","parse-names":false,"suffix":""},{"dropping-particle":"","family":"Salz","given":"Inbal","non-dropping-particle":"","parse-names":false,"suffix":""},{"dropping-particle":"","family":"Samad","given":"Zainab","non-dropping-particle":"","parse-names":false,"suffix":""},{"dropping-particle":"","family":"Samy","given":"Abdallah M","non-dropping-particle":"","parse-names":false,"suffix":""},{"dropping-particle":"","family":"Sanabria","given":"Juan","non-dropping-particle":"","parse-names":false,"suffix":""},{"dropping-particle":"","family":"Santomauro","given":"Damian Francesco","non-dropping-particle":"","parse-names":false,"suffix":""},{"dropping-particle":"","family":"Santos","given":"Itamar S","non-dropping-particle":"","parse-names":false,"suffix":""},{"dropping-particle":"","family":"Santos","given":"João Vasco","non-dropping-particle":"","parse-names":false,"suffix":""},{"dropping-particle":"","family":"Santric-Milicevic","given":"Milena M","non-dropping-particle":"","parse-names":false,"suffix":""},{"dropping-particle":"","family":"Saraswathy","given":"Sivan Yegnanarayana Iyer","non-dropping-particle":"","parse-names":false,"suffix":""},{"dropping-particle":"","family":"Sarmiento-Suárez","given":"Rodrigo","non-dropping-particle":"","parse-names":false,"suffix":""},{"dropping-particle":"","family":"Sarrafzadegan","given":"Nizal","non-dropping-particle":"","parse-names":false,"suffix":""},{"dropping-particle":"","family":"Sartorius","given":"Benn","non-dropping-particle":"","parse-names":false,"suffix":""},{"dropping-particle":"","family":"Sarveazad","given":"Arash","non-dropping-particle":"","parse-names":false,"suffix":""},{"dropping-particle":"","family":"Sathian","given":"Brijesh","non-dropping-particle":"","parse-names":false,"suffix":""},{"dropping-particle":"","family":"Sathish","given":"Thirunavukkarasu","non-dropping-particle":"","parse-names":false,"suffix":""},{"dropping-particle":"","family":"Sattin","given":"Davide","non-dropping-particle":"","parse-names":false,"suffix":""},{"dropping-particle":"","family":"Sbarra","given":"Alyssa N","non-dropping-particle":"","parse-names":false,"suffix":""},{"dropping-particle":"","family":"Schaeffer","given":"Lauren E","non-dropping-particle":"","parse-names":false,"suffix":""},{"dropping-particle":"","family":"Schiavolin","given":"Silvia","non-dropping-particle":"","parse-names":false,"suffix":""},{"dropping-particle":"","family":"Schmidt","given":"Maria Inês","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enbeta","given":"Anbissa Muleta","non-dropping-particle":"","parse-names":false,"suffix":""},{"dropping-particle":"","family":"Senthilkumaran","given":"Subramanian","non-dropping-particle":"","parse-names":false,"suffix":""},{"dropping-particle":"","family":"Sepanlou","given":"Sadaf G","non-dropping-particle":"","parse-names":false,"suffix":""},{"dropping-particle":"","family":"Shackelford","given":"Katya Anne","non-dropping-particle":"","parse-names":false,"suffix":""},{"dropping-particle":"","family":"Shadid","given":"Jamileh","non-dropping-particle":"","parse-names":false,"suffix":""},{"dropping-particle":"","family":"Shahabi","given":"Saeed","non-dropping-particle":"","parse-names":false,"suffix":""},{"dropping-particle":"","family":"Shaheen","given":"Amira A","non-dropping-particle":"","parse-names":false,"suffix":""},{"dropping-particle":"","family":"Shaikh","given":"Masood Ali","non-dropping-particle":"","parse-names":false,"suffix":""},{"dropping-particle":"","family":"Shalash","given":"Ali S","non-dropping-particle":"","parse-names":false,"suffix":""},{"dropping-particle":"","family":"Shams-Beyranvand","given":"Mehran","non-dropping-particle":"","parse-names":false,"suffix":""},{"dropping-particle":"","family":"Shamsizadeh","given":"Morteza","non-dropping-particle":"","parse-names":false,"suffix":""},{"dropping-particle":"","family":"Shannawaz","given":"Mohammed","non-dropping-particle":"","parse-names":false,"suffix":""},{"dropping-particle":"","family":"Sharafi","given":"Kiomars","non-dropping-particle":"","parse-names":false,"suffix":""},{"dropping-particle":"","family":"Sharara","given":"Fablina","non-dropping-particle":"","parse-names":false,"suffix":""},{"dropping-particle":"","family":"Sheena","given":"Brittney S","non-dropping-particle":"","parse-names":false,"suffix":""},{"dropping-particle":"","family":"Sheikhtaheri","given":"Abbas","non-dropping-particle":"","parse-names":false,"suffix":""},{"dropping-particle":"","family":"Shetty","given":"Ranjitha S","non-dropping-particle":"","parse-names":false,"suffix":""},{"dropping-particle":"","family":"Shibuya","given":"Kenji","non-dropping-particle":"","parse-names":false,"suffix":""},{"dropping-particle":"","family":"Shiferaw","given":"Wondimeneh Shibabaw","non-dropping-particle":"","parse-names":false,"suffix":""},{"dropping-particle":"","family":"Shigematsu","given":"Mika","non-dropping-particle":"","parse-names":false,"suffix":""},{"dropping-particle":"Il","family":"Shin","given":"Jae","non-dropping-particle":"","parse-names":false,"suffix":""},{"dropping-particle":"","family":"Shiri","given":"Rahman","non-dropping-particle":"","parse-names":false,"suffix":""},{"dropping-particle":"","family":"Shirkoohi","given":"Reza","non-dropping-particle":"","parse-names":false,"suffix":""},{"dropping-particle":"","family":"Shrime","given":"Mark G","non-dropping-particle":"","parse-names":false,"suffix":""},{"dropping-particle":"","family":"Shuval","given":"Kerem","non-dropping-particle":"","parse-names":false,"suffix":""},{"dropping-particle":"","family":"Siabani","given":"Soraya","non-dropping-particle":"","parse-names":false,"suffix":""},{"dropping-particle":"","family":"Sigfusdottir","given":"Inga Dora","non-dropping-particle":"","parse-names":false,"suffix":""},{"dropping-particle":"","family":"Sigurvinsdottir","given":"Rannveig","non-dropping-particle":"","parse-names":false,"suffix":""},{"dropping-particle":"","family":"Silva","given":"João Pedro","non-dropping-particle":"","parse-names":false,"suffix":""},{"dropping-particle":"","family":"Simpson","given":"Kyle E","non-dropping-particle":"","parse-names":false,"suffix":""},{"dropping-particle":"","family":"Singh","given":"Ambrish","non-dropping-particle":"","parse-names":false,"suffix":""},{"dropping-particle":"","family":"Singh","given":"Jasvinder A","non-dropping-particle":"","parse-names":false,"suffix":""},{"dropping-particle":"","family":"Skiadaresi","given":"Eirini","non-dropping-particle":"","parse-names":false,"suffix":""},{"dropping-particle":"","family":"Skou","given":"Søren T Skou","non-dropping-particle":"","parse-names":false,"suffix":""},{"dropping-particle":"","family":"Skryabin","given":"Valentin Yurievich","non-dropping-particle":"","parse-names":false,"suffix":""},{"dropping-particle":"","family":"Sobngwi","given":"Eugene","non-dropping-particle":"","parse-names":false,"suffix":""},{"dropping-particle":"","family":"Sokhan","given":"Anton","non-dropping-particle":"","parse-names":false,"suffix":""},{"dropping-particle":"","family":"Soltani","given":"Shahin","non-dropping-particle":"","parse-names":false,"suffix":""},{"dropping-particle":"","family":"Sorensen","given":"Reed J D","non-dropping-particle":"","parse-names":false,"suffix":""},{"dropping-particle":"","family":"Soriano","given":"Joan B","non-dropping-particle":"","parse-names":false,"suffix":""},{"dropping-particle":"","family":"Sorrie","given":"Muluken Bekele","non-dropping-particle":"","parse-names":false,"suffix":""},{"dropping-particle":"","family":"Soyiri","given":"Ireneous N","non-dropping-particle":"","parse-names":false,"suffix":""},{"dropping-particle":"","family":"Sreeramareddy","given":"Chandrashekhar T","non-dropping-particle":"","parse-names":false,"suffix":""},{"dropping-particle":"","family":"Stanaway","given":"Jeffrey D","non-dropping-particle":"","parse-names":false,"suffix":""},{"dropping-particle":"","family":"Stark","given":"Benjamin A","non-dropping-particle":"","parse-names":false,"suffix":""},{"dropping-particle":"","family":"Ştefan","given":"Simona Cătălina","non-dropping-particle":"","parse-names":false,"suffix":""},{"dropping-particle":"","family":"Stein","given":"Caroline","non-dropping-particle":"","parse-names":false,"suffix":""},{"dropping-particle":"","family":"Steiner","given":"Caitlyn","non-dropping-particle":"","parse-names":false,"suffix":""},{"dropping-particle":"","family":"Steiner","given":"Timothy J","non-dropping-particle":"","parse-names":false,"suffix":""},{"dropping-particle":"","family":"Stokes","given":"Mark A","non-dropping-particle":"","parse-names":false,"suffix":""},{"dropping-particle":"","family":"Stovner","given":"Lars Jacob","non-dropping-particle":"","parse-names":false,"suffix":""},{"dropping-particle":"","family":"Stubbs","given":"Jacob L","non-dropping-particle":"","parse-names":false,"suffix":""},{"dropping-particle":"","family":"Sudaryanto","given":"Agus","non-dropping-particle":"","parse-names":false,"suffix":""},{"dropping-particle":"","family":"Sufiyan","given":"Mu'awiyyah Babale","non-dropping-particle":"","parse-names":false,"suffix":""},{"dropping-particle":"","family":"Sulo","given":"Gerhard","non-dropping-particle":"","parse-names":false,"suffix":""},{"dropping-particle":"","family":"Sultan","given":"Iyad","non-dropping-particle":"","parse-names":false,"suffix":""},{"dropping-particle":"","family":"Sykes","given":"Bryan L","non-dropping-particle":"","parse-names":false,"suffix":""},{"dropping-particle":"","family":"Sylte","given":"Dillon O","non-dropping-particle":"","parse-names":false,"suffix":""},{"dropping-particle":"","family":"Szócska","given":"Miklós","non-dropping-particle":"","parse-names":false,"suffix":""},{"dropping-particle":"","family":"Tabarés-Seisdedos","given":"Rafael","non-dropping-particle":"","parse-names":false,"suffix":""},{"dropping-particle":"","family":"Tabb","given":"Karen M","non-dropping-particle":"","parse-names":false,"suffix":""},{"dropping-particle":"","family":"Tadakamadla","given":"Santosh Kumar","non-dropping-particle":"","parse-names":false,"suffix":""},{"dropping-particle":"","family":"Taherkhani","given":"Amir","non-dropping-particle":"","parse-names":false,"suffix":""},{"dropping-particle":"","family":"Tajdini","given":"Masih","non-dropping-particle":"","parse-names":false,"suffix":""},{"dropping-particle":"","family":"Takahashi","given":"Ken","non-dropping-particle":"","parse-names":false,"suffix":""},{"dropping-particle":"","family":"Taveira","given":"Nuno","non-dropping-particle":"","parse-names":false,"suffix":""},{"dropping-particle":"","family":"Teagle","given":"Whitney L","non-dropping-particle":"","parse-names":false,"suffix":""},{"dropping-particle":"","family":"Teame","given":"Hirut","non-dropping-particle":"","parse-names":false,"suffix":""},{"dropping-particle":"","family":"Tehrani-Banihashemi","given":"Arash","non-dropping-particle":"","parse-names":false,"suffix":""},{"dropping-particle":"","family":"Teklehaimanot","given":"Berhane Fseha","non-dropping-particle":"","parse-names":false,"suffix":""},{"dropping-particle":"","family":"Terrason","given":"Sonyah","non-dropping-particle":"","parse-names":false,"suffix":""},{"dropping-particle":"","family":"Tessema","given":"Zemenu Tadesse","non-dropping-particle":"","parse-names":false,"suffix":""},{"dropping-particle":"","family":"Thankappan","given":"Kavumpurathu Raman","non-dropping-particle":"","parse-names":false,"suffix":""},{"dropping-particle":"","family":"Thomson","given":"Azalea M","non-dropping-particle":"","parse-names":false,"suffix":""},{"dropping-particle":"","family":"Tohidinik","given":"Hamid Reza","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uvier","given":"Mathilde","non-dropping-particle":"","parse-names":false,"suffix":""},{"dropping-particle":"","family":"Tovani-Palone","given":"Marcos Roberto Roberto","non-dropping-particle":"","parse-names":false,"suffix":""},{"dropping-particle":"","family":"Tran","given":"Bach Xuan","non-dropping-particle":"","parse-names":false,"suffix":""},{"dropping-particle":"","family":"Travillian","given":"Ravensara","non-dropping-particle":"","parse-names":false,"suffix":""},{"dropping-particle":"","family":"Troeger","given":"Christopher E","non-dropping-particle":"","parse-names":false,"suffix":""},{"dropping-particle":"","family":"Truelsen","given":"Thomas Clement","non-dropping-particle":"","parse-names":false,"suffix":""},{"dropping-particle":"","family":"Tsai","given":"Alexander C","non-dropping-particle":"","parse-names":false,"suffix":""},{"dropping-particle":"","family":"Tsatsakis","given":"Aristidis","non-dropping-particle":"","parse-names":false,"suffix":""},{"dropping-particle":"","family":"Tudor Car","given":"Lorainne","non-dropping-particle":"","parse-names":false,"suffix":""},{"dropping-particle":"","family":"Tyrovolas","given":"Stefanos","non-dropping-particle":"","parse-names":false,"suffix":""},{"dropping-particle":"","family":"Uddin","given":"Riaz","non-dropping-particle":"","parse-names":false,"suffix":""},{"dropping-particle":"","family":"Ullah","given":"Saif","non-dropping-particle":"","parse-names":false,"suffix":""},{"dropping-particle":"","family":"Undurraga","given":"Eduardo A","non-dropping-particle":"","parse-names":false,"suffix":""},{"dropping-particle":"","family":"Unnikrishnan","given":"Bhaskaran","non-dropping-particle":"","parse-names":false,"suffix":""},{"dropping-particle":"","family":"Vacante","given":"Marco","non-dropping-particle":"","parse-names":false,"suffix":""},{"dropping-particle":"","family":"Vakilian","given":"Alireza","non-dropping-particle":"","parse-names":false,"suffix":""},{"dropping-particle":"","family":"Valdez","given":"Pascual R","non-dropping-particle":"","parse-names":false,"suffix":""},{"dropping-particle":"","family":"Varughese","given":"Santosh","non-dropping-particle":"","parse-names":false,"suffix":""},{"dropping-particle":"","family":"Vasankari","given":"Tommi Juhani","non-dropping-particle":"","parse-names":false,"suffix":""},{"dropping-particle":"","family":"Vasseghian","given":"Yasser","non-dropping-particle":"","parse-names":false,"suffix":""},{"dropping-particle":"","family":"Venketasubramanian","given":"Narayanaswamy","non-dropping-particle":"","parse-names":false,"suffix":""},{"dropping-particle":"","family":"Violante","given":"Francesco S","non-dropping-particle":"","parse-names":false,"suffix":""},{"dropping-particle":"","family":"Vlassov","given":"Vasily","non-dropping-particle":"","parse-names":false,"suffix":""},{"dropping-particle":"","family":"Vollset","given":"Stein Emil","non-dropping-particle":"","parse-names":false,"suffix":""},{"dropping-particle":"","family":"Vongpradith","given":"Avina","non-dropping-particle":"","parse-names":false,"suffix":""},{"dropping-particle":"","family":"Vukovic","given":"Ana","non-dropping-particle":"","parse-names":false,"suffix":""},{"dropping-particle":"","family":"Vukovic","given":"Rade","non-dropping-particle":"","parse-names":false,"suffix":""},{"dropping-particle":"","family":"Waheed","given":"Yasir","non-dropping-particle":"","parse-names":false,"suffix":""},{"dropping-particle":"","family":"Walters","given":"Madgalene K","non-dropping-particle":"","parse-names":false,"suffix":""},{"dropping-particle":"","family":"Wang","given":"Jiayu","non-dropping-particle":"","parse-names":false,"suffix":""},{"dropping-particle":"","family":"Wang","given":"Yafeng","non-dropping-particle":"","parse-names":false,"suffix":""},{"dropping-particle":"","family":"Wang","given":"Yuan-Pang","non-dropping-particle":"","parse-names":false,"suffix":""},{"dropping-particle":"","family":"Ward","given":"Joseph L","non-dropping-particle":"","parse-names":false,"suffix":""},{"dropping-particle":"","family":"Watson","given":"Alexandrea","non-dropping-particle":"","parse-names":false,"suffix":""},{"dropping-particle":"","family":"Wei","given":"Jingkai","non-dropping-particle":"","parse-names":false,"suffix":""},{"dropping-particle":"","family":"Weintraub","given":"Robert G","non-dropping-particle":"","parse-names":false,"suffix":""},{"dropping-particle":"","family":"Weiss","given":"Daniel J","non-dropping-particle":"","parse-names":false,"suffix":""},{"dropping-particle":"","family":"Weiss","given":"Jordan","non-dropping-particle":"","parse-names":false,"suffix":""},{"dropping-particle":"","family":"Westerman","given":"Ronny","non-dropping-particle":"","parse-names":false,"suffix":""},{"dropping-particle":"","family":"Whisnant","given":"Joanna L","non-dropping-particle":"","parse-names":false,"suffix":""},{"dropping-particle":"","family":"Whiteford","given":"Harvey A","non-dropping-particle":"","parse-names":false,"suffix":""},{"dropping-particle":"","family":"Wiangkham","given":"Taweewat","non-dropping-particle":"","parse-names":false,"suffix":""},{"dropping-particle":"","family":"Wiens","given":"Kirsten E","non-dropping-particle":"","parse-names":false,"suffix":""},{"dropping-particle":"","family":"Wijeratne","given":"Tissa","non-dropping-particle":"","parse-names":false,"suffix":""},{"dropping-particle":"","family":"Wilner","given":"Lauren B","non-dropping-particle":"","parse-names":false,"suffix":""},{"dropping-particle":"","family":"Wilson","given":"Shadrach","non-dropping-particle":"","parse-names":false,"suffix":""},{"dropping-particle":"","family":"Wojtyniak","given":"Bogdan","non-dropping-particle":"","parse-names":false,"suffix":""},{"dropping-particle":"","family":"Wolfe","given":"Charles D A","non-dropping-particle":"","parse-names":false,"suffix":""},{"dropping-particle":"","family":"Wool","given":"Eve E","non-dropping-particle":"","parse-names":false,"suffix":""},{"dropping-particle":"","family":"Wu","given":"Ai-Min","non-dropping-particle":"","parse-names":false,"suffix":""},{"dropping-particle":"","family":"Wulf Hanson","given":"Sarah","non-dropping-particle":"","parse-names":false,"suffix":""},{"dropping-particle":"","family":"Wunrow","given":"Han Yong","non-dropping-particle":"","parse-names":false,"suffix":""},{"dropping-particle":"","family":"Xu","given":"Gelin","non-dropping-particle":"","parse-names":false,"suffix":""},{"dropping-particle":"","family":"Xu","given":"Rixing","non-dropping-particle":"","parse-names":false,"suffix":""},{"dropping-particle":"","family":"Yadgir","given":"Simon","non-dropping-particle":"","parse-names":false,"suffix":""},{"dropping-particle":"","family":"Yahyazadeh Jabbari","given":"Seyed Hossein","non-dropping-particle":"","parse-names":false,"suffix":""},{"dropping-particle":"","family":"Yamagishi","given":"Kazumasa","non-dropping-particle":"","parse-names":false,"suffix":""},{"dropping-particle":"","family":"Yaminfirooz","given":"Mousa","non-dropping-particle":"","parse-names":false,"suffix":""},{"dropping-particle":"","family":"Yano","given":"Yuichiro","non-dropping-particle":"","parse-names":false,"suffix":""},{"dropping-particle":"","family":"Yaya","given":"Sanni","non-dropping-particle":"","parse-names":false,"suffix":""},{"dropping-particle":"","family":"Yazdi-Feyzabadi","given":"Vahid","non-dropping-particle":"","parse-names":false,"suffix":""},{"dropping-particle":"","family":"Yearwood","given":"Jamal A","non-dropping-particle":"","parse-names":false,"suffix":""},{"dropping-particle":"","family":"Yeheyis","given":"Tomas Y","non-dropping-particle":"","parse-names":false,"suffix":""},{"dropping-particle":"","family":"Yeshitila","given":"Yordanos Gizachew","non-dropping-particle":"","parse-names":false,"suffix":""},{"dropping-particle":"","family":"Yip","given":"Paul","non-dropping-particle":"","parse-names":false,"suffix":""},{"dropping-particle":"","family":"Yonemoto","given":"Naohiro","non-dropping-particle":"","parse-names":false,"suffix":""},{"dropping-particle":"","family":"Yoon","given":"Seok-Jun","non-dropping-particle":"","parse-names":false,"suffix":""},{"dropping-particle":"","family":"Yoosefi Lebni","given":"Javad","non-dropping-particle":"","parse-names":false,"suffix":""},{"dropping-particle":"","family":"Younis","given":"Mustafa Z","non-dropping-particle":"","parse-names":false,"suffix":""},{"dropping-particle":"","family":"Younker","given":"Theodore Patrick","non-dropping-particle":"","parse-names":false,"suffix":""},{"dropping-particle":"","family":"Yousefi","given":"Zabihollah","non-dropping-particle":"","parse-names":false,"suffix":""},{"dropping-particle":"","family":"Yousefifard","given":"Mahmoud","non-dropping-particle":"","parse-names":false,"suffix":""},{"dropping-particle":"","family":"Yousefinezhadi","given":"Taraneh","non-dropping-particle":"","parse-names":false,"suffix":""},{"dropping-particle":"","family":"Yousuf","given":"Abdilahi Yousuf","non-dropping-particle":"","parse-names":false,"suffix":""},{"dropping-particle":"","family":"Yu","given":"Chuanhua","non-dropping-particle":"","parse-names":false,"suffix":""},{"dropping-particle":"","family":"Yusefzadeh","given":"Hasan","non-dropping-particle":"","parse-names":false,"suffix":""},{"dropping-particle":"","family":"Zahirian Moghadam","given":"Telma","non-dropping-particle":"","parse-names":false,"suffix":""},{"dropping-particle":"","family":"Zaki","given":"Leila","non-dropping-particle":"","parse-names":false,"suffix":""},{"dropping-particle":"Bin","family":"Zaman","given":"Sojib","non-dropping-particle":"","parse-names":false,"suffix":""},{"dropping-particle":"","family":"Zamani","given":"Mohammad","non-dropping-particle":"","parse-names":false,"suffix":""},{"dropping-particle":"","family":"Zamanian","given":"Maryam","non-dropping-particle":"","parse-names":false,"suffix":""},{"dropping-particle":"","family":"Zandian","given":"Hamed","non-dropping-particle":"","parse-names":false,"suffix":""},{"dropping-particle":"","family":"Zangeneh","given":"Alireza","non-dropping-particle":"","parse-names":false,"suffix":""},{"dropping-particle":"","family":"Zastrozhin","given":"Mikhail Sergeevich","non-dropping-particle":"","parse-names":false,"suffix":""},{"dropping-particle":"","family":"Zewdie","given":"Kaleab Alemayehu","non-dropping-particle":"","parse-names":false,"suffix":""},{"dropping-particle":"","family":"Zhang","given":"Yunquan","non-dropping-particle":"","parse-names":false,"suffix":""},{"dropping-particle":"","family":"Zhang","given":"Zhi-Jiang","non-dropping-particle":"","parse-names":false,"suffix":""},{"dropping-particle":"","family":"Zhao","given":"Jeff T","non-dropping-particle":"","parse-names":false,"suffix":""},{"dropping-particle":"","family":"Zhao","given":"Yingxi","non-dropping-particle":"","parse-names":false,"suffix":""},{"dropping-particle":"","family":"Zheng","given":"Peng","non-dropping-particle":"","parse-names":false,"suffix":""},{"dropping-particle":"","family":"Zhou","given":"Maigeng","non-dropping-particle":"","parse-names":false,"suffix":""},{"dropping-particle":"","family":"Ziapour","given":"Arash","non-dropping-particle":"","parse-names":false,"suffix":""},{"dropping-particle":"","family":"Zimsen","given":"Stephanie R M","non-dropping-particle":"","parse-names":false,"suffix":""},{"dropping-particle":"","family":"Naghavi","given":"Mohsen","non-dropping-particle":"","parse-names":false,"suffix":""},{"dropping-particle":"","family":"Murray","given":"Christopher J L","non-dropping-particle":"","parse-names":false,"suffix":""}],"container-title":"The Lancet","id":"ITEM-1","issue":"10258","issued":{"date-parts":[["2020","10","17"]]},"note":"doi: 10.1016/S0140-6736(20)30925-9","page":"1204-1222","publisher":"Elsevier","title":"Global burden of 369 diseases and injuries in 204 countries and territories, 1990&amp;#x2013;2019: a systematic analysis for the Global Burden of Disease Study 2019","type":"article-journal","volume":"396"},"uris":["http://www.mendeley.com/documents/?uuid=188ded40-e7f4-453a-81a4-450ef18007eb"]}],"mendeley":{"formattedCitation":"&lt;sup&gt;21&lt;/sup&gt;","plainTextFormattedCitation":"21","previouslyFormattedCitation":"&lt;sup&gt;21&lt;/sup&gt;"},"properties":{"noteIndex":0},"schema":"https://github.com/citation-style-language/schema/raw/master/csl-citation.json"}</w:instrText>
      </w:r>
      <w:r w:rsidR="004E778C" w:rsidRPr="00EE6018">
        <w:fldChar w:fldCharType="separate"/>
      </w:r>
      <w:r w:rsidR="007A2C18" w:rsidRPr="00EE6018">
        <w:rPr>
          <w:noProof/>
          <w:vertAlign w:val="superscript"/>
        </w:rPr>
        <w:t>21</w:t>
      </w:r>
      <w:r w:rsidR="004E778C" w:rsidRPr="00EE6018">
        <w:fldChar w:fldCharType="end"/>
      </w:r>
      <w:r w:rsidR="004E778C" w:rsidRPr="00EE6018">
        <w:t xml:space="preserve"> </w:t>
      </w:r>
      <w:r w:rsidR="00127406" w:rsidRPr="00EE6018">
        <w:t>and Healthcare Access and Quality Index (HAQ</w:t>
      </w:r>
      <w:r w:rsidR="00284500" w:rsidRPr="00EE6018">
        <w:t>I</w:t>
      </w:r>
      <w:r w:rsidR="00127406" w:rsidRPr="00EE6018">
        <w:t>)</w:t>
      </w:r>
      <w:r w:rsidR="00120207" w:rsidRPr="00EE6018">
        <w:fldChar w:fldCharType="begin" w:fldLock="1"/>
      </w:r>
      <w:r w:rsidR="007A2C18" w:rsidRPr="00EE6018">
        <w:instrText>ADDIN CSL_CITATION {"citationItems":[{"id":"ITEM-1","itemData":{"DOI":"10.1016/S0140-6736(17)30818-8","ISSN":"1474-547X (Electronic)","PMID":"28528753","abstract":"BACKGROUND: National levels of personal health-care access and quality can be  approximated by measuring mortality rates from causes that should not be fatal in the presence of effective medical care (ie, amenable mortality). Previous analyses of mortality amenable to health care only focused on high-income countries and faced several methodological challenges. In the present analysis, we use the highly standardised cause of death and risk factor estimates generated through the Global Burden of Diseases, Injuries, and Risk Factors Study (GBD) to improve and expand the quantification of personal health-care access and quality for 195 countries and territories from 1990 to 2015. METHODS: We mapped the most widely used list of causes amenable to personal health care developed by Nolte and McKee to 32 GBD causes. We accounted for variations in cause of death certification and misclassifications through the extensive data standardisation processes and redistribution algorithms developed for GBD. To isolate the effects of personal health-care access and quality, we risk-standardised cause-specific mortality rates for each geography-year by removing the joint effects of local environmental and behavioural risks, and adding back the global levels of risk exposure as estimated for GBD 2015. We employed principal component analysis to create a single, interpretable summary measure-the Healthcare Quality and Access (HAQ) Index-on a scale of 0 to 100. The HAQ Index showed strong convergence validity as compared with other health-system indicators, including health expenditure per capita (r=0·88), an index of 11 universal health coverage interventions (r=0·83), and human resources for health per 1000 (r=0·77). We used free disposal hull analysis with bootstrapping to produce a frontier based on the relationship between the HAQ Index and the Socio-demographic Index (SDI), a measure of overall development consisting of income per capita, average years of education, and total fertility rates. This frontier allowed us to better quantify the maximum levels of personal health-care access and quality achieved across the development spectrum, and pinpoint geographies where gaps between observed and potential levels have narrowed or widened over time. FINDINGS: Between 1990 and 2015, nearly all countries and territories saw their HAQ Index values improve; nonetheless, the difference between the highest and lowest observed HAQ Index was larger in 2015 than in 1990, ranging fr…","container-title":"Lancet (London, England)","id":"ITEM-1","issue":"10091","issued":{"date-parts":[["2017","7"]]},"language":"eng","page":"231-266","title":"Healthcare Access and Quality Index based on mortality from causes amenable to  personal health care in 195 countries and territories, 1990-2015: a novel analysis from the Global Burden of Disease Study 2015.","type":"article-journal","volume":"390"},"uris":["http://www.mendeley.com/documents/?uuid=4f944984-e935-488b-a933-5cf5eb3919d7"]}],"mendeley":{"formattedCitation":"&lt;sup&gt;22&lt;/sup&gt;","plainTextFormattedCitation":"22","previouslyFormattedCitation":"&lt;sup&gt;22&lt;/sup&gt;"},"properties":{"noteIndex":0},"schema":"https://github.com/citation-style-language/schema/raw/master/csl-citation.json"}</w:instrText>
      </w:r>
      <w:r w:rsidR="00120207" w:rsidRPr="00EE6018">
        <w:fldChar w:fldCharType="separate"/>
      </w:r>
      <w:r w:rsidR="007A2C18" w:rsidRPr="00EE6018">
        <w:rPr>
          <w:noProof/>
          <w:vertAlign w:val="superscript"/>
        </w:rPr>
        <w:t>22</w:t>
      </w:r>
      <w:r w:rsidR="00120207" w:rsidRPr="00EE6018">
        <w:fldChar w:fldCharType="end"/>
      </w:r>
      <w:r w:rsidR="00120207" w:rsidRPr="00EE6018">
        <w:t xml:space="preserve"> </w:t>
      </w:r>
      <w:r w:rsidR="00AF12BB" w:rsidRPr="00EE6018">
        <w:t xml:space="preserve">as covariates for the relative risk model described below. </w:t>
      </w:r>
    </w:p>
    <w:p w14:paraId="50792B3C" w14:textId="15D65B61" w:rsidR="00613F56" w:rsidRPr="00EE6018" w:rsidRDefault="00613F56" w:rsidP="00291E18">
      <w:pPr>
        <w:jc w:val="both"/>
        <w:rPr>
          <w:b/>
          <w:bCs/>
        </w:rPr>
      </w:pPr>
      <w:r w:rsidRPr="00EE6018">
        <w:rPr>
          <w:b/>
          <w:bCs/>
        </w:rPr>
        <w:t>Relative</w:t>
      </w:r>
      <w:r w:rsidR="00A7061A" w:rsidRPr="00EE6018">
        <w:rPr>
          <w:b/>
          <w:bCs/>
        </w:rPr>
        <w:t xml:space="preserve"> </w:t>
      </w:r>
      <w:r w:rsidRPr="00EE6018">
        <w:rPr>
          <w:b/>
          <w:bCs/>
        </w:rPr>
        <w:t>risk calculation and model</w:t>
      </w:r>
    </w:p>
    <w:p w14:paraId="1C6A1E73" w14:textId="2802F2F8" w:rsidR="00901A8C" w:rsidRPr="00EE6018" w:rsidRDefault="00D04CE7" w:rsidP="00291E18">
      <w:pPr>
        <w:jc w:val="both"/>
      </w:pPr>
      <w:r w:rsidRPr="00EE6018">
        <w:t xml:space="preserve">The analytical approach could be broken down into three groups in Figure </w:t>
      </w:r>
      <w:r w:rsidR="002C1417" w:rsidRPr="00EE6018">
        <w:t>1</w:t>
      </w:r>
      <w:r w:rsidRPr="00EE6018">
        <w:t xml:space="preserve">. </w:t>
      </w:r>
      <w:r w:rsidR="00177741" w:rsidRPr="00EE6018">
        <w:t xml:space="preserve">More detailed information on the derivation of the equations is available in </w:t>
      </w:r>
      <w:r w:rsidR="00CD1B30" w:rsidRPr="00EE6018">
        <w:t>A</w:t>
      </w:r>
      <w:r w:rsidR="00177741" w:rsidRPr="00EE6018">
        <w:t xml:space="preserve">ppendix </w:t>
      </w:r>
      <w:r w:rsidR="00CD1B30" w:rsidRPr="00EE6018">
        <w:t>3</w:t>
      </w:r>
      <w:r w:rsidR="00426CC1" w:rsidRPr="00EE6018">
        <w:t>.</w:t>
      </w:r>
    </w:p>
    <w:p w14:paraId="7F6919D8" w14:textId="19F272DF" w:rsidR="004052A4" w:rsidRPr="000B3F82" w:rsidRDefault="00AA1FEE" w:rsidP="00291E18">
      <w:pPr>
        <w:jc w:val="both"/>
        <w:rPr>
          <w:i/>
          <w:iCs/>
        </w:rPr>
      </w:pPr>
      <w:r w:rsidRPr="00EE6018">
        <w:rPr>
          <w:i/>
          <w:iCs/>
        </w:rPr>
        <w:t xml:space="preserve">Group 1: </w:t>
      </w:r>
      <w:r w:rsidR="00F10A7C" w:rsidRPr="00EE6018">
        <w:rPr>
          <w:i/>
          <w:iCs/>
        </w:rPr>
        <w:t xml:space="preserve">10 pathogens for 110 countries </w:t>
      </w:r>
      <w:r w:rsidR="008439FF" w:rsidRPr="00EE6018">
        <w:rPr>
          <w:i/>
          <w:iCs/>
        </w:rPr>
        <w:t xml:space="preserve">modeled by VIMC </w:t>
      </w:r>
      <w:r w:rsidR="00F10A7C" w:rsidRPr="00EE6018">
        <w:rPr>
          <w:i/>
          <w:iCs/>
        </w:rPr>
        <w:t>(blue qua</w:t>
      </w:r>
      <w:r w:rsidR="008439FF" w:rsidRPr="00EE6018">
        <w:rPr>
          <w:i/>
          <w:iCs/>
        </w:rPr>
        <w:t>d</w:t>
      </w:r>
      <w:r w:rsidR="00F10A7C" w:rsidRPr="00EE6018">
        <w:rPr>
          <w:i/>
          <w:iCs/>
        </w:rPr>
        <w:t>rant</w:t>
      </w:r>
      <w:r w:rsidR="00F10A7C" w:rsidRPr="000B3F82">
        <w:rPr>
          <w:i/>
          <w:iCs/>
        </w:rPr>
        <w:t>)</w:t>
      </w:r>
    </w:p>
    <w:p w14:paraId="287BC595" w14:textId="142FE3AC" w:rsidR="00976EE8" w:rsidRDefault="00FA67B9" w:rsidP="00291E18">
      <w:pPr>
        <w:jc w:val="both"/>
      </w:pPr>
      <w:r>
        <w:lastRenderedPageBreak/>
        <w:t>T</w:t>
      </w:r>
      <w:r w:rsidR="007A4B05">
        <w:t>he estimate of deaths averted were drawn directly from the VIMC</w:t>
      </w:r>
      <w:r w:rsidR="00976EE8">
        <w:t xml:space="preserve"> and used to calculate the relative risk </w:t>
      </w:r>
      <w:r w:rsidR="00A7061A">
        <w:t xml:space="preserve">of death </w:t>
      </w:r>
      <w:r w:rsidR="00976EE8">
        <w:t xml:space="preserve">attributable to </w:t>
      </w:r>
      <w:r w:rsidR="00A7061A">
        <w:t>absence of vaccination</w:t>
      </w:r>
      <w:r w:rsidR="00976EE8">
        <w:t xml:space="preserve">. We defined the relative risk attributable to vaccine preventable cause </w:t>
      </w:r>
      <w:proofErr w:type="spellStart"/>
      <w:r w:rsidR="00976EE8">
        <w:t>c at</w:t>
      </w:r>
      <w:proofErr w:type="spellEnd"/>
      <w:r w:rsidR="00976EE8">
        <w:t xml:space="preserve"> time t</w:t>
      </w:r>
      <w:r w:rsidR="00434F45">
        <w:t xml:space="preserve"> as:</w:t>
      </w:r>
    </w:p>
    <w:p w14:paraId="5E8653A4" w14:textId="213F440E" w:rsidR="00434F45" w:rsidRDefault="00470654" w:rsidP="00291E18">
      <w:pPr>
        <w:jc w:val="both"/>
      </w:pPr>
      <m:oMathPara>
        <m:oMath>
          <m:sSub>
            <m:sSubPr>
              <m:ctrlPr>
                <w:rPr>
                  <w:rFonts w:ascii="Cambria Math" w:hAnsi="Cambria Math"/>
                  <w:i/>
                </w:rPr>
              </m:ctrlPr>
            </m:sSubPr>
            <m:e>
              <m:r>
                <w:rPr>
                  <w:rFonts w:ascii="Cambria Math" w:hAnsi="Cambria Math"/>
                </w:rPr>
                <m:t>RR</m:t>
              </m:r>
            </m:e>
            <m:sub>
              <m:r>
                <w:rPr>
                  <w:rFonts w:ascii="Cambria Math" w:hAnsi="Cambria Math"/>
                </w:rPr>
                <m:t>a,c,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a,t</m:t>
                  </m:r>
                </m:sub>
              </m:sSub>
            </m:num>
            <m:den>
              <m:sSub>
                <m:sSubPr>
                  <m:ctrlPr>
                    <w:rPr>
                      <w:rFonts w:ascii="Cambria Math" w:hAnsi="Cambria Math"/>
                      <w:i/>
                    </w:rPr>
                  </m:ctrlPr>
                </m:sSubPr>
                <m:e>
                  <m:r>
                    <w:rPr>
                      <w:rFonts w:ascii="Cambria Math" w:hAnsi="Cambria Math"/>
                    </w:rPr>
                    <m:t>μ</m:t>
                  </m:r>
                </m:e>
                <m:sub>
                  <m:r>
                    <w:rPr>
                      <w:rFonts w:ascii="Cambria Math" w:hAnsi="Cambria Math"/>
                    </w:rPr>
                    <m:t>a,t</m:t>
                  </m:r>
                </m:sub>
              </m:sSub>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a,c,t</m:t>
                  </m:r>
                </m:sub>
              </m:sSub>
            </m:den>
          </m:f>
        </m:oMath>
      </m:oMathPara>
    </w:p>
    <w:p w14:paraId="74ED538F" w14:textId="0C3DED38" w:rsidR="00C575FE" w:rsidRDefault="00434F45" w:rsidP="00C575FE">
      <w:pPr>
        <w:jc w:val="both"/>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a,t</m:t>
            </m:r>
          </m:sub>
        </m:sSub>
        <m:r>
          <w:rPr>
            <w:rFonts w:ascii="Cambria Math" w:hAnsi="Cambria Math"/>
          </w:rPr>
          <m:t xml:space="preserve"> </m:t>
        </m:r>
        <m:r>
          <m:rPr>
            <m:sty m:val="p"/>
          </m:rPr>
          <w:rPr>
            <w:rFonts w:ascii="Cambria Math" w:hAnsi="Cambria Math"/>
          </w:rPr>
          <m:t xml:space="preserve">represents observed total deaths in age </m:t>
        </m:r>
        <m:r>
          <w:rPr>
            <w:rFonts w:ascii="Cambria Math" w:hAnsi="Cambria Math"/>
          </w:rPr>
          <m:t>a</m:t>
        </m:r>
        <m:r>
          <m:rPr>
            <m:sty m:val="p"/>
          </m:rPr>
          <w:rPr>
            <w:rFonts w:ascii="Cambria Math" w:hAnsi="Cambria Math"/>
          </w:rPr>
          <m:t xml:space="preserve"> at time </m:t>
        </m:r>
        <m:r>
          <w:rPr>
            <w:rFonts w:ascii="Cambria Math" w:hAnsi="Cambria Math"/>
          </w:rPr>
          <m:t>t</m:t>
        </m:r>
        <m:r>
          <m:rPr>
            <m:sty m:val="p"/>
          </m:rPr>
          <w:rPr>
            <w:rFonts w:ascii="Cambria Math" w:hAnsi="Cambria Math"/>
          </w:rPr>
          <m:t xml:space="preserve"> and </m:t>
        </m:r>
        <m:sSub>
          <m:sSubPr>
            <m:ctrlPr>
              <w:rPr>
                <w:rFonts w:ascii="Cambria Math" w:hAnsi="Cambria Math"/>
                <w:i/>
              </w:rPr>
            </m:ctrlPr>
          </m:sSubPr>
          <m:e>
            <m:r>
              <w:rPr>
                <w:rFonts w:ascii="Cambria Math" w:hAnsi="Cambria Math"/>
              </w:rPr>
              <m:t>λ</m:t>
            </m:r>
          </m:e>
          <m:sub>
            <m:r>
              <w:rPr>
                <w:rFonts w:ascii="Cambria Math" w:hAnsi="Cambria Math"/>
              </w:rPr>
              <m:t>a,c,t</m:t>
            </m:r>
          </m:sub>
        </m:sSub>
      </m:oMath>
      <w:r w:rsidR="00BF6DD9">
        <w:t xml:space="preserve"> represents the age</w:t>
      </w:r>
      <w:r w:rsidR="00BF6DD9" w:rsidRPr="00BF6DD9">
        <w:rPr>
          <w:i/>
          <w:iCs/>
        </w:rPr>
        <w:t xml:space="preserve"> a</w:t>
      </w:r>
      <w:r w:rsidR="00BF6DD9">
        <w:t xml:space="preserve"> per population deaths-averted for cause </w:t>
      </w:r>
      <w:proofErr w:type="spellStart"/>
      <w:r w:rsidR="00BF6DD9" w:rsidRPr="00BF6DD9">
        <w:rPr>
          <w:i/>
          <w:iCs/>
        </w:rPr>
        <w:t xml:space="preserve">c </w:t>
      </w:r>
      <w:r w:rsidR="00BF6DD9">
        <w:t>at</w:t>
      </w:r>
      <w:proofErr w:type="spellEnd"/>
      <w:r w:rsidR="00BF6DD9">
        <w:t xml:space="preserve"> time</w:t>
      </w:r>
      <w:r w:rsidR="00BF6DD9" w:rsidRPr="00BF6DD9">
        <w:rPr>
          <w:i/>
          <w:iCs/>
        </w:rPr>
        <w:t xml:space="preserve"> t</w:t>
      </w:r>
      <w:r w:rsidR="00BF6DD9">
        <w:t xml:space="preserve">. </w:t>
      </w:r>
    </w:p>
    <w:p w14:paraId="41440F80" w14:textId="3A1CD581" w:rsidR="004052A4" w:rsidRPr="000B3F82" w:rsidRDefault="00AA1FEE" w:rsidP="00291E18">
      <w:pPr>
        <w:jc w:val="both"/>
        <w:rPr>
          <w:i/>
          <w:iCs/>
        </w:rPr>
      </w:pPr>
      <w:r w:rsidRPr="000B3F82">
        <w:rPr>
          <w:i/>
          <w:iCs/>
        </w:rPr>
        <w:t xml:space="preserve">Group 2: </w:t>
      </w:r>
      <w:r w:rsidR="008439FF" w:rsidRPr="000B3F82">
        <w:rPr>
          <w:i/>
          <w:iCs/>
        </w:rPr>
        <w:t>10 pathogens for remaining 84 countries (red quadrant)</w:t>
      </w:r>
    </w:p>
    <w:p w14:paraId="47ABA8F1" w14:textId="3EC22581" w:rsidR="00F10A7C" w:rsidRDefault="00324239" w:rsidP="00291E18">
      <w:pPr>
        <w:jc w:val="both"/>
      </w:pPr>
      <w:r>
        <w:t xml:space="preserve">VIMC estimates </w:t>
      </w:r>
      <w:r w:rsidR="00247C93">
        <w:t xml:space="preserve">were extrapolated </w:t>
      </w:r>
      <w:r>
        <w:t>to remaining 84 countries</w:t>
      </w:r>
      <w:r w:rsidR="00247C93">
        <w:t xml:space="preserve">, using a </w:t>
      </w:r>
      <w:r w:rsidR="00705E81">
        <w:t>logistic</w:t>
      </w:r>
      <w:r w:rsidR="00247C93">
        <w:t xml:space="preserve"> model:</w:t>
      </w:r>
    </w:p>
    <w:p w14:paraId="7251484C" w14:textId="7A814DB7" w:rsidR="00247C93" w:rsidRDefault="00470654" w:rsidP="00291E18">
      <w:pPr>
        <w:jc w:val="both"/>
      </w:pPr>
      <m:oMathPara>
        <m:oMath>
          <m:sSub>
            <m:sSubPr>
              <m:ctrlPr>
                <w:rPr>
                  <w:rFonts w:ascii="Cambria Math" w:hAnsi="Cambria Math"/>
                  <w:i/>
                </w:rPr>
              </m:ctrlPr>
            </m:sSubPr>
            <m:e>
              <m:r>
                <w:rPr>
                  <w:rFonts w:ascii="Cambria Math" w:hAnsi="Cambria Math"/>
                </w:rPr>
                <m:t>RR</m:t>
              </m:r>
            </m:e>
            <m:sub>
              <m:r>
                <w:rPr>
                  <w:rFonts w:ascii="Cambria Math" w:hAnsi="Cambria Math"/>
                </w:rPr>
                <m:t>a,c,t,i</m:t>
              </m:r>
            </m:sub>
          </m:sSub>
          <m:r>
            <w:rPr>
              <w:rFonts w:ascii="Cambria Math" w:hAnsi="Cambria Math"/>
            </w:rPr>
            <m:t>= logi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SDI</m:t>
              </m:r>
            </m:e>
            <m:sub>
              <m:r>
                <w:rPr>
                  <w:rFonts w:ascii="Cambria Math" w:hAnsi="Cambria Math"/>
                </w:rPr>
                <m:t>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HAQI</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r>
                <w:rPr>
                  <w:rFonts w:ascii="Cambria Math" w:hAnsi="Cambria Math"/>
                </w:rPr>
                <m:t>μ</m:t>
              </m:r>
            </m:e>
            <m:sub>
              <m:r>
                <w:rPr>
                  <w:rFonts w:ascii="Cambria Math" w:hAnsi="Cambria Math"/>
                </w:rPr>
                <m:t>a,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a)+</m:t>
          </m:r>
          <m:sSub>
            <m:sSubPr>
              <m:ctrlPr>
                <w:rPr>
                  <w:rFonts w:ascii="Cambria Math" w:hAnsi="Cambria Math"/>
                  <w:i/>
                </w:rPr>
              </m:ctrlPr>
            </m:sSubPr>
            <m:e>
              <m:r>
                <w:rPr>
                  <w:rFonts w:ascii="Cambria Math" w:hAnsi="Cambria Math"/>
                </w:rPr>
                <m:t>ϵ</m:t>
              </m:r>
            </m:e>
            <m:sub>
              <m:r>
                <w:rPr>
                  <w:rFonts w:ascii="Cambria Math" w:hAnsi="Cambria Math"/>
                </w:rPr>
                <m:t>a,c,t,i,j</m:t>
              </m:r>
            </m:sub>
          </m:sSub>
          <m:r>
            <w:rPr>
              <w:rFonts w:ascii="Cambria Math" w:hAnsi="Cambria Math"/>
            </w:rPr>
            <m:t>)</m:t>
          </m:r>
        </m:oMath>
      </m:oMathPara>
    </w:p>
    <w:p w14:paraId="26338558" w14:textId="76D922AA" w:rsidR="002C2C68" w:rsidRDefault="00C82F2A" w:rsidP="00266818">
      <w:pPr>
        <w:tabs>
          <w:tab w:val="left" w:pos="8730"/>
        </w:tabs>
        <w:jc w:val="both"/>
      </w:pPr>
      <w:r>
        <w:t xml:space="preserve">Where for age </w:t>
      </w:r>
      <w:proofErr w:type="gramStart"/>
      <w:r w:rsidRPr="00C82F2A">
        <w:rPr>
          <w:i/>
          <w:iCs/>
        </w:rPr>
        <w:t>a</w:t>
      </w:r>
      <w:r>
        <w:t xml:space="preserve"> and</w:t>
      </w:r>
      <w:proofErr w:type="gramEnd"/>
      <w:r>
        <w:t xml:space="preserve"> antigen </w:t>
      </w:r>
      <w:proofErr w:type="spellStart"/>
      <w:r w:rsidRPr="00C82F2A">
        <w:rPr>
          <w:i/>
          <w:iCs/>
        </w:rPr>
        <w:t>c</w:t>
      </w:r>
      <w:r>
        <w:t xml:space="preserve"> at</w:t>
      </w:r>
      <w:proofErr w:type="spellEnd"/>
      <w:r>
        <w:t xml:space="preserve"> time </w:t>
      </w:r>
      <w:r w:rsidRPr="00C82F2A">
        <w:rPr>
          <w:i/>
          <w:iCs/>
        </w:rPr>
        <w:t>t</w:t>
      </w:r>
      <w:r w:rsidR="00C43162">
        <w:rPr>
          <w:i/>
          <w:iCs/>
        </w:rPr>
        <w:t xml:space="preserve"> </w:t>
      </w:r>
      <w:r w:rsidR="00C43162">
        <w:t xml:space="preserve">in location </w:t>
      </w:r>
      <w:proofErr w:type="spellStart"/>
      <w:r w:rsidR="00C43162">
        <w:rPr>
          <w:i/>
          <w:iCs/>
        </w:rPr>
        <w:t>i</w:t>
      </w:r>
      <w:proofErr w:type="spellEnd"/>
      <w: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49028F">
        <w:t xml:space="preserve"> is an intercept,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953173">
        <w:t xml:space="preserve"> for </w:t>
      </w:r>
      <m:oMath>
        <m:r>
          <w:rPr>
            <w:rFonts w:ascii="Cambria Math" w:hAnsi="Cambria Math"/>
          </w:rPr>
          <m:t>k ϵ 1,2,3,4</m:t>
        </m:r>
      </m:oMath>
      <w:r w:rsidR="00953173">
        <w:t xml:space="preserve"> are fixed effects on </w:t>
      </w:r>
      <w:r w:rsidR="00C43162">
        <w:t>SDI, HAQI, all-cause mortality, and year</w:t>
      </w:r>
      <w:r w:rsidR="00953173">
        <w:t xml:space="preserve">, respectively, </w:t>
      </w:r>
      <m:oMath>
        <m:sSub>
          <m:sSubPr>
            <m:ctrlPr>
              <w:rPr>
                <w:rFonts w:ascii="Cambria Math" w:hAnsi="Cambria Math"/>
                <w:i/>
              </w:rPr>
            </m:ctrlPr>
          </m:sSubPr>
          <m:e>
            <m:r>
              <m:rPr>
                <m:sty m:val="p"/>
              </m:rPr>
              <w:rPr>
                <w:rFonts w:ascii="Cambria Math" w:hAnsi="Cambria Math"/>
              </w:rPr>
              <m:t>Σ</m:t>
            </m:r>
          </m:e>
          <m:sub>
            <m:r>
              <w:rPr>
                <w:rFonts w:ascii="Cambria Math" w:hAnsi="Cambria Math"/>
              </w:rPr>
              <m:t>j</m:t>
            </m:r>
          </m:sub>
        </m:sSub>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B</m:t>
            </m:r>
          </m:e>
          <m:sub>
            <m:r>
              <w:rPr>
                <w:rFonts w:ascii="Cambria Math" w:hAnsi="Cambria Math"/>
              </w:rPr>
              <m:t>j</m:t>
            </m:r>
          </m:sub>
        </m:sSub>
        <m:d>
          <m:dPr>
            <m:ctrlPr>
              <w:rPr>
                <w:rFonts w:ascii="Cambria Math" w:hAnsi="Cambria Math"/>
                <w:i/>
              </w:rPr>
            </m:ctrlPr>
          </m:dPr>
          <m:e>
            <m:r>
              <w:rPr>
                <w:rFonts w:ascii="Cambria Math" w:hAnsi="Cambria Math"/>
              </w:rPr>
              <m:t>a</m:t>
            </m:r>
          </m:e>
        </m:d>
      </m:oMath>
      <w:r w:rsidR="00C43162">
        <w:t xml:space="preserve"> is a b-spline on age,</w:t>
      </w:r>
      <w:r w:rsidR="00953173">
        <w:t xml:space="preserve"> and </w:t>
      </w:r>
      <m:oMath>
        <m:r>
          <w:rPr>
            <w:rFonts w:ascii="Cambria Math" w:hAnsi="Cambria Math"/>
          </w:rPr>
          <m:t>ε</m:t>
        </m:r>
      </m:oMath>
      <w:r w:rsidR="00953173">
        <w:t xml:space="preserve"> is an error term. </w:t>
      </w:r>
      <w:r w:rsidR="00BE49BA">
        <w:t xml:space="preserve">Predicted relative risk values </w:t>
      </w:r>
      <w:proofErr w:type="gramStart"/>
      <w:r w:rsidR="00BE49BA">
        <w:t>are  only</w:t>
      </w:r>
      <w:proofErr w:type="gramEnd"/>
      <w:r w:rsidR="00BE49BA">
        <w:t xml:space="preserve"> used f</w:t>
      </w:r>
      <w:r w:rsidR="00266818">
        <w:t>or countries not modeled by VIMC</w:t>
      </w:r>
      <w:r w:rsidR="00BE49BA">
        <w:t xml:space="preserve">. Total </w:t>
      </w:r>
      <w:r w:rsidR="009E347E">
        <w:t xml:space="preserve">deaths averted </w:t>
      </w:r>
      <w:r w:rsidR="00BE49BA">
        <w:t xml:space="preserve">are calculated </w:t>
      </w:r>
      <w:proofErr w:type="gramStart"/>
      <w:r w:rsidR="00BE49BA">
        <w:t xml:space="preserve">by </w:t>
      </w:r>
      <w:r w:rsidR="009E347E">
        <w:t>:</w:t>
      </w:r>
      <w:proofErr w:type="gramEnd"/>
    </w:p>
    <w:p w14:paraId="37F811F4" w14:textId="156091D9" w:rsidR="009E347E" w:rsidRDefault="00470654" w:rsidP="00291E18">
      <w:pPr>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λ</m:t>
                  </m:r>
                </m:e>
              </m:acc>
            </m:e>
            <m:sub>
              <m:r>
                <w:rPr>
                  <w:rFonts w:ascii="Cambria Math" w:hAnsi="Cambria Math"/>
                </w:rPr>
                <m:t>a,t</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c</m:t>
              </m:r>
            </m:sub>
            <m:sup>
              <m:r>
                <w:rPr>
                  <w:rFonts w:ascii="Cambria Math" w:hAnsi="Cambria Math"/>
                </w:rPr>
                <m:t>n</m:t>
              </m:r>
            </m:sup>
            <m:e>
              <m:sSub>
                <m:sSubPr>
                  <m:ctrlPr>
                    <w:rPr>
                      <w:rFonts w:ascii="Cambria Math" w:hAnsi="Cambria Math"/>
                      <w:i/>
                    </w:rPr>
                  </m:ctrlPr>
                </m:sSubPr>
                <m:e>
                  <m:acc>
                    <m:accPr>
                      <m:ctrlPr>
                        <w:rPr>
                          <w:rFonts w:ascii="Cambria Math" w:hAnsi="Cambria Math"/>
                          <w:i/>
                        </w:rPr>
                      </m:ctrlPr>
                    </m:accPr>
                    <m:e>
                      <m:r>
                        <w:rPr>
                          <w:rFonts w:ascii="Cambria Math" w:hAnsi="Cambria Math"/>
                        </w:rPr>
                        <m:t>λ</m:t>
                      </m:r>
                    </m:e>
                  </m:acc>
                </m:e>
                <m:sub>
                  <m:r>
                    <w:rPr>
                      <w:rFonts w:ascii="Cambria Math" w:hAnsi="Cambria Math"/>
                    </w:rPr>
                    <m:t>a,c,t</m:t>
                  </m:r>
                </m:sub>
              </m:sSub>
              <m:r>
                <w:rPr>
                  <w:rFonts w:ascii="Cambria Math" w:hAnsi="Cambria Math"/>
                </w:rPr>
                <m:t xml:space="preserve">= </m:t>
              </m:r>
            </m:e>
          </m:nary>
          <m:sSub>
            <m:sSubPr>
              <m:ctrlPr>
                <w:rPr>
                  <w:rFonts w:ascii="Cambria Math" w:hAnsi="Cambria Math"/>
                  <w:i/>
                </w:rPr>
              </m:ctrlPr>
            </m:sSubPr>
            <m:e>
              <m:r>
                <w:rPr>
                  <w:rFonts w:ascii="Cambria Math" w:hAnsi="Cambria Math"/>
                </w:rPr>
                <m:t>μ</m:t>
              </m:r>
            </m:e>
            <m:sub>
              <m:r>
                <w:rPr>
                  <w:rFonts w:ascii="Cambria Math" w:hAnsi="Cambria Math"/>
                </w:rPr>
                <m:t>a,t</m:t>
              </m:r>
            </m:sub>
          </m:sSub>
          <m:r>
            <w:rPr>
              <w:rFonts w:ascii="Cambria Math" w:hAnsi="Cambria Math"/>
            </w:rPr>
            <m:t>*</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c</m:t>
                  </m:r>
                </m:sub>
                <m:sup>
                  <m:r>
                    <w:rPr>
                      <w:rFonts w:ascii="Cambria Math" w:hAnsi="Cambria Math"/>
                    </w:rPr>
                    <m:t>n</m:t>
                  </m:r>
                </m:sup>
                <m:e>
                  <m:f>
                    <m:fPr>
                      <m:ctrlPr>
                        <w:rPr>
                          <w:rFonts w:ascii="Cambria Math" w:hAnsi="Cambria Math"/>
                          <w:i/>
                        </w:rPr>
                      </m:ctrlPr>
                    </m:fPr>
                    <m:num>
                      <m:r>
                        <w:rPr>
                          <w:rFonts w:ascii="Cambria Math" w:hAnsi="Cambria Math"/>
                        </w:rPr>
                        <m:t>co</m:t>
                      </m:r>
                      <m:sSub>
                        <m:sSubPr>
                          <m:ctrlPr>
                            <w:rPr>
                              <w:rFonts w:ascii="Cambria Math" w:hAnsi="Cambria Math"/>
                              <w:i/>
                            </w:rPr>
                          </m:ctrlPr>
                        </m:sSubPr>
                        <m:e>
                          <m:r>
                            <w:rPr>
                              <w:rFonts w:ascii="Cambria Math" w:hAnsi="Cambria Math"/>
                            </w:rPr>
                            <m:t>v</m:t>
                          </m:r>
                        </m:e>
                        <m:sub>
                          <m:r>
                            <w:rPr>
                              <w:rFonts w:ascii="Cambria Math" w:hAnsi="Cambria Math"/>
                            </w:rPr>
                            <m:t>a,c,t</m:t>
                          </m:r>
                        </m:sub>
                      </m:sSub>
                      <m:r>
                        <w:rPr>
                          <w:rFonts w:ascii="Cambria Math" w:hAnsi="Cambria Math"/>
                        </w:rPr>
                        <m:t xml:space="preserve">(1- </m:t>
                      </m:r>
                      <m:sSub>
                        <m:sSubPr>
                          <m:ctrlPr>
                            <w:rPr>
                              <w:rFonts w:ascii="Cambria Math" w:hAnsi="Cambria Math"/>
                              <w:i/>
                            </w:rPr>
                          </m:ctrlPr>
                        </m:sSubPr>
                        <m:e>
                          <m:r>
                            <w:rPr>
                              <w:rFonts w:ascii="Cambria Math" w:hAnsi="Cambria Math"/>
                            </w:rPr>
                            <m:t>RR</m:t>
                          </m:r>
                        </m:e>
                        <m:sub>
                          <m:r>
                            <w:rPr>
                              <w:rFonts w:ascii="Cambria Math" w:hAnsi="Cambria Math"/>
                            </w:rPr>
                            <m:t>a,c,t</m:t>
                          </m:r>
                        </m:sub>
                      </m:sSub>
                      <m:r>
                        <w:rPr>
                          <w:rFonts w:ascii="Cambria Math" w:hAnsi="Cambria Math"/>
                        </w:rPr>
                        <m:t>)</m:t>
                      </m:r>
                    </m:num>
                    <m:den>
                      <m:r>
                        <w:rPr>
                          <w:rFonts w:ascii="Cambria Math" w:hAnsi="Cambria Math"/>
                        </w:rPr>
                        <m:t>1- co</m:t>
                      </m:r>
                      <m:sSub>
                        <m:sSubPr>
                          <m:ctrlPr>
                            <w:rPr>
                              <w:rFonts w:ascii="Cambria Math" w:hAnsi="Cambria Math"/>
                              <w:i/>
                            </w:rPr>
                          </m:ctrlPr>
                        </m:sSubPr>
                        <m:e>
                          <m:r>
                            <w:rPr>
                              <w:rFonts w:ascii="Cambria Math" w:hAnsi="Cambria Math"/>
                            </w:rPr>
                            <m:t>v</m:t>
                          </m:r>
                        </m:e>
                        <m:sub>
                          <m:r>
                            <w:rPr>
                              <w:rFonts w:ascii="Cambria Math" w:hAnsi="Cambria Math"/>
                            </w:rPr>
                            <m:t>a,c,t</m:t>
                          </m:r>
                        </m:sub>
                      </m:sSub>
                      <m:r>
                        <w:rPr>
                          <w:rFonts w:ascii="Cambria Math" w:hAnsi="Cambria Math"/>
                        </w:rPr>
                        <m:t xml:space="preserve">(1- </m:t>
                      </m:r>
                      <m:sSub>
                        <m:sSubPr>
                          <m:ctrlPr>
                            <w:rPr>
                              <w:rFonts w:ascii="Cambria Math" w:hAnsi="Cambria Math"/>
                              <w:i/>
                            </w:rPr>
                          </m:ctrlPr>
                        </m:sSubPr>
                        <m:e>
                          <m:r>
                            <w:rPr>
                              <w:rFonts w:ascii="Cambria Math" w:hAnsi="Cambria Math"/>
                            </w:rPr>
                            <m:t>RR</m:t>
                          </m:r>
                        </m:e>
                        <m:sub>
                          <m:r>
                            <w:rPr>
                              <w:rFonts w:ascii="Cambria Math" w:hAnsi="Cambria Math"/>
                            </w:rPr>
                            <m:t>a,c,t</m:t>
                          </m:r>
                        </m:sub>
                      </m:sSub>
                      <m:r>
                        <w:rPr>
                          <w:rFonts w:ascii="Cambria Math" w:hAnsi="Cambria Math"/>
                        </w:rPr>
                        <m:t>)</m:t>
                      </m:r>
                    </m:den>
                  </m:f>
                </m:e>
              </m:nary>
              <m:r>
                <w:rPr>
                  <w:rFonts w:ascii="Cambria Math" w:hAnsi="Cambria Math"/>
                </w:rPr>
                <m:t xml:space="preserve"> </m:t>
              </m:r>
            </m:e>
          </m:d>
        </m:oMath>
      </m:oMathPara>
    </w:p>
    <w:p w14:paraId="4A500AAE" w14:textId="28B0716A" w:rsidR="007C260A" w:rsidRDefault="007C260A" w:rsidP="00291E18">
      <w:pPr>
        <w:jc w:val="both"/>
      </w:pPr>
      <w:r>
        <w:t xml:space="preserve">Where the </w:t>
      </w:r>
      <m:oMath>
        <m:sSub>
          <m:sSubPr>
            <m:ctrlPr>
              <w:rPr>
                <w:rFonts w:ascii="Cambria Math" w:hAnsi="Cambria Math"/>
                <w:i/>
              </w:rPr>
            </m:ctrlPr>
          </m:sSubPr>
          <m:e>
            <m:r>
              <w:rPr>
                <w:rFonts w:ascii="Cambria Math" w:hAnsi="Cambria Math"/>
              </w:rPr>
              <m:t>μ</m:t>
            </m:r>
          </m:e>
          <m:sub>
            <m:r>
              <w:rPr>
                <w:rFonts w:ascii="Cambria Math" w:hAnsi="Cambria Math"/>
              </w:rPr>
              <m:t>a,t</m:t>
            </m:r>
          </m:sub>
        </m:sSub>
      </m:oMath>
      <w:r>
        <w:t xml:space="preserve"> </w:t>
      </w:r>
      <w:r w:rsidR="009713CA">
        <w:t>, mortality estimates at age</w:t>
      </w:r>
      <w:r w:rsidR="009713CA" w:rsidRPr="009713CA">
        <w:rPr>
          <w:i/>
          <w:iCs/>
        </w:rPr>
        <w:t xml:space="preserve"> </w:t>
      </w:r>
      <w:proofErr w:type="gramStart"/>
      <w:r w:rsidR="009713CA" w:rsidRPr="009713CA">
        <w:rPr>
          <w:i/>
          <w:iCs/>
        </w:rPr>
        <w:t>a</w:t>
      </w:r>
      <w:r w:rsidR="00BE49BA">
        <w:t xml:space="preserve"> and</w:t>
      </w:r>
      <w:proofErr w:type="gramEnd"/>
      <w:r w:rsidR="00BE49BA">
        <w:t xml:space="preserve"> at time </w:t>
      </w:r>
      <w:r w:rsidR="00BE49BA">
        <w:rPr>
          <w:i/>
          <w:iCs/>
        </w:rPr>
        <w:t>t</w:t>
      </w:r>
      <w:r w:rsidR="009713CA">
        <w:t xml:space="preserve">, </w:t>
      </w:r>
      <w:r>
        <w:t>come from the demographic model</w:t>
      </w:r>
      <w:r w:rsidR="00BE49BA">
        <w:t xml:space="preserve"> and  </w:t>
      </w:r>
      <m:oMath>
        <m:r>
          <w:rPr>
            <w:rFonts w:ascii="Cambria Math" w:hAnsi="Cambria Math"/>
          </w:rPr>
          <m:t>co</m:t>
        </m:r>
        <m:sSub>
          <m:sSubPr>
            <m:ctrlPr>
              <w:rPr>
                <w:rFonts w:ascii="Cambria Math" w:hAnsi="Cambria Math"/>
                <w:i/>
              </w:rPr>
            </m:ctrlPr>
          </m:sSubPr>
          <m:e>
            <m:r>
              <w:rPr>
                <w:rFonts w:ascii="Cambria Math" w:hAnsi="Cambria Math"/>
              </w:rPr>
              <m:t>v</m:t>
            </m:r>
          </m:e>
          <m:sub>
            <m:r>
              <w:rPr>
                <w:rFonts w:ascii="Cambria Math" w:hAnsi="Cambria Math"/>
              </w:rPr>
              <m:t>a,c,t</m:t>
            </m:r>
          </m:sub>
        </m:sSub>
      </m:oMath>
      <w:r w:rsidR="00BE49BA">
        <w:t xml:space="preserve"> is the vaccine coverage level for antigen </w:t>
      </w:r>
      <w:proofErr w:type="spellStart"/>
      <w:r w:rsidR="00BE49BA">
        <w:rPr>
          <w:i/>
          <w:iCs/>
        </w:rPr>
        <w:t>c</w:t>
      </w:r>
      <w:r w:rsidR="00BE49BA">
        <w:t xml:space="preserve"> at</w:t>
      </w:r>
      <w:proofErr w:type="spellEnd"/>
      <w:r w:rsidR="00BE49BA">
        <w:t xml:space="preserve"> age</w:t>
      </w:r>
      <w:r w:rsidR="00BE49BA" w:rsidRPr="009713CA">
        <w:rPr>
          <w:i/>
          <w:iCs/>
        </w:rPr>
        <w:t xml:space="preserve"> a</w:t>
      </w:r>
      <w:r w:rsidR="00BE49BA">
        <w:t xml:space="preserve"> and at time </w:t>
      </w:r>
      <w:r w:rsidR="00BE49BA">
        <w:rPr>
          <w:i/>
          <w:iCs/>
        </w:rPr>
        <w:t>t</w:t>
      </w:r>
      <w:r>
        <w:t xml:space="preserve">. </w:t>
      </w:r>
    </w:p>
    <w:p w14:paraId="17E8C1D1" w14:textId="34C7FF62" w:rsidR="00F10A7C" w:rsidRPr="000B3F82" w:rsidRDefault="00AA1FEE" w:rsidP="00291E18">
      <w:pPr>
        <w:jc w:val="both"/>
        <w:rPr>
          <w:i/>
          <w:iCs/>
        </w:rPr>
      </w:pPr>
      <w:r w:rsidRPr="000B3F82">
        <w:rPr>
          <w:i/>
          <w:iCs/>
        </w:rPr>
        <w:t xml:space="preserve">Group 3: </w:t>
      </w:r>
      <w:r w:rsidR="005E73DF" w:rsidRPr="000B3F82">
        <w:rPr>
          <w:i/>
          <w:iCs/>
        </w:rPr>
        <w:t>Four</w:t>
      </w:r>
      <w:r w:rsidR="003E0B9B" w:rsidRPr="000B3F82">
        <w:rPr>
          <w:i/>
          <w:iCs/>
        </w:rPr>
        <w:t xml:space="preserve"> pathogens for </w:t>
      </w:r>
      <w:r w:rsidR="00714A2B" w:rsidRPr="000B3F82">
        <w:rPr>
          <w:i/>
          <w:iCs/>
        </w:rPr>
        <w:t xml:space="preserve">all </w:t>
      </w:r>
      <w:r w:rsidR="003E0B9B" w:rsidRPr="000B3F82">
        <w:rPr>
          <w:i/>
          <w:iCs/>
        </w:rPr>
        <w:t>194 countries (green quadrant)</w:t>
      </w:r>
    </w:p>
    <w:p w14:paraId="5B3A11D3" w14:textId="11D1D71B" w:rsidR="00714A2B" w:rsidRDefault="00507690" w:rsidP="00291E18">
      <w:pPr>
        <w:jc w:val="both"/>
      </w:pPr>
      <w:r w:rsidRPr="00507690">
        <w:t xml:space="preserve">For BCG (tuberculosis), Diphtheria, Tetanus and </w:t>
      </w:r>
      <w:r>
        <w:t xml:space="preserve">Pertussis, we used an approach that applies the following equation to calculate relative risk. We assumed that the observed deaths under observed vaccination coverage is the difference between the hypothetical deaths if coverage was 0 and hypothetical deaths averted based on the vaccine efficacy and observed coverage. </w:t>
      </w:r>
      <w:r w:rsidR="00F35500">
        <w:t>The relative risk is defined as the ratio of deaths under the scenario of full coverage to the scenario of no vaccination</w:t>
      </w:r>
      <w:r w:rsidR="00067367">
        <w:t>:</w:t>
      </w:r>
    </w:p>
    <w:p w14:paraId="17E0F378" w14:textId="49CB2942" w:rsidR="00067367" w:rsidRPr="00507690" w:rsidRDefault="00470654" w:rsidP="00FC6326">
      <w:pPr>
        <w:jc w:val="center"/>
      </w:pPr>
      <m:oMath>
        <m:sSub>
          <m:sSubPr>
            <m:ctrlPr>
              <w:rPr>
                <w:rFonts w:ascii="Cambria Math" w:hAnsi="Cambria Math"/>
                <w:i/>
              </w:rPr>
            </m:ctrlPr>
          </m:sSubPr>
          <m:e>
            <m:acc>
              <m:accPr>
                <m:ctrlPr>
                  <w:rPr>
                    <w:rFonts w:ascii="Cambria Math" w:hAnsi="Cambria Math"/>
                    <w:i/>
                  </w:rPr>
                </m:ctrlPr>
              </m:accPr>
              <m:e>
                <m:r>
                  <w:rPr>
                    <w:rFonts w:ascii="Cambria Math" w:hAnsi="Cambria Math"/>
                  </w:rPr>
                  <m:t>RR</m:t>
                </m:r>
              </m:e>
            </m:acc>
          </m:e>
          <m:sub>
            <m:r>
              <w:rPr>
                <w:rFonts w:ascii="Cambria Math" w:hAnsi="Cambria Math"/>
              </w:rPr>
              <m:t>c,t</m:t>
            </m:r>
          </m:sub>
        </m:sSub>
        <m:r>
          <w:rPr>
            <w:rFonts w:ascii="Cambria Math" w:hAnsi="Cambria Math"/>
          </w:rPr>
          <m:t xml:space="preserve">= </m:t>
        </m:r>
        <m:f>
          <m:fPr>
            <m:ctrlPr>
              <w:rPr>
                <w:rFonts w:ascii="Cambria Math" w:hAnsi="Cambria Math"/>
                <w:i/>
              </w:rPr>
            </m:ctrlPr>
          </m:fPr>
          <m:num>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1</m:t>
                </m:r>
              </m:e>
            </m:d>
          </m:num>
          <m:den>
            <m:r>
              <w:rPr>
                <w:rFonts w:ascii="Cambria Math" w:hAnsi="Cambria Math"/>
              </w:rPr>
              <m:t>d(</m:t>
            </m:r>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0)</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 xml:space="preserve">t </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c,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c</m:t>
                    </m:r>
                  </m:sub>
                </m:sSub>
              </m:e>
            </m:d>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0)</m:t>
            </m:r>
          </m:num>
          <m:den>
            <m:sSub>
              <m:sSubPr>
                <m:ctrlPr>
                  <w:rPr>
                    <w:rFonts w:ascii="Cambria Math" w:hAnsi="Cambria Math"/>
                    <w:i/>
                  </w:rPr>
                </m:ctrlPr>
              </m:sSubPr>
              <m:e>
                <m:r>
                  <w:rPr>
                    <w:rFonts w:ascii="Cambria Math" w:hAnsi="Cambria Math"/>
                  </w:rPr>
                  <m:t>d</m:t>
                </m:r>
              </m:e>
              <m:sub>
                <m:r>
                  <w:rPr>
                    <w:rFonts w:ascii="Cambria Math" w:hAnsi="Cambria Math"/>
                  </w:rPr>
                  <m:t xml:space="preserve">t </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c,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c</m:t>
                </m:r>
              </m:sub>
            </m:sSub>
            <m:r>
              <w:rPr>
                <w:rFonts w:ascii="Cambria Math" w:hAnsi="Cambria Math"/>
              </w:rPr>
              <m:t>=0)</m:t>
            </m:r>
          </m:den>
        </m:f>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 xml:space="preserve">t </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c,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c</m:t>
                    </m:r>
                  </m:sub>
                </m:sSub>
              </m:e>
            </m:d>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c,t</m:t>
                    </m:r>
                  </m:sub>
                </m:sSub>
              </m:num>
              <m:den>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c</m:t>
                    </m:r>
                  </m:sub>
                </m:sSub>
                <m:sSub>
                  <m:sSubPr>
                    <m:ctrlPr>
                      <w:rPr>
                        <w:rFonts w:ascii="Cambria Math" w:hAnsi="Cambria Math"/>
                        <w:i/>
                      </w:rPr>
                    </m:ctrlPr>
                  </m:sSubPr>
                  <m:e>
                    <m:r>
                      <w:rPr>
                        <w:rFonts w:ascii="Cambria Math" w:hAnsi="Cambria Math"/>
                      </w:rPr>
                      <m:t>ρ</m:t>
                    </m:r>
                  </m:e>
                  <m:sub>
                    <m:r>
                      <w:rPr>
                        <w:rFonts w:ascii="Cambria Math" w:hAnsi="Cambria Math"/>
                      </w:rPr>
                      <m:t>c,t</m:t>
                    </m:r>
                  </m:sub>
                </m:sSub>
              </m:den>
            </m:f>
          </m:num>
          <m:den>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c,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c,t</m:t>
                    </m:r>
                  </m:sub>
                </m:sSub>
              </m:num>
              <m:den>
                <m:r>
                  <w:rPr>
                    <w:rFonts w:ascii="Cambria Math" w:hAnsi="Cambria Math"/>
                  </w:rPr>
                  <m:t>1-</m:t>
                </m:r>
                <m:sSub>
                  <m:sSubPr>
                    <m:ctrlPr>
                      <w:rPr>
                        <w:rFonts w:ascii="Cambria Math" w:hAnsi="Cambria Math"/>
                        <w:i/>
                      </w:rPr>
                    </m:ctrlPr>
                  </m:sSubPr>
                  <m:e>
                    <m:r>
                      <w:rPr>
                        <w:rFonts w:ascii="Cambria Math" w:hAnsi="Cambria Math"/>
                      </w:rPr>
                      <m:t>η</m:t>
                    </m:r>
                  </m:e>
                  <m:sub>
                    <m:r>
                      <w:rPr>
                        <w:rFonts w:ascii="Cambria Math" w:hAnsi="Cambria Math"/>
                      </w:rPr>
                      <m:t>c</m:t>
                    </m:r>
                  </m:sub>
                </m:sSub>
                <m:sSub>
                  <m:sSubPr>
                    <m:ctrlPr>
                      <w:rPr>
                        <w:rFonts w:ascii="Cambria Math" w:hAnsi="Cambria Math"/>
                        <w:i/>
                      </w:rPr>
                    </m:ctrlPr>
                  </m:sSubPr>
                  <m:e>
                    <m:r>
                      <w:rPr>
                        <w:rFonts w:ascii="Cambria Math" w:hAnsi="Cambria Math"/>
                      </w:rPr>
                      <m:t>ρ</m:t>
                    </m:r>
                  </m:e>
                  <m:sub>
                    <m:r>
                      <w:rPr>
                        <w:rFonts w:ascii="Cambria Math" w:hAnsi="Cambria Math"/>
                      </w:rPr>
                      <m:t>c,t</m:t>
                    </m:r>
                  </m:sub>
                </m:sSub>
              </m:den>
            </m:f>
          </m:den>
        </m:f>
        <m:r>
          <w:rPr>
            <w:rFonts w:ascii="Cambria Math" w:hAnsi="Cambria Math"/>
          </w:rPr>
          <m:t xml:space="preserve"> </m:t>
        </m:r>
      </m:oMath>
      <w:r w:rsidR="00754575">
        <w:t>s</w:t>
      </w:r>
    </w:p>
    <w:p w14:paraId="25A9B77F" w14:textId="0DF7DA66" w:rsidR="00E23BB2" w:rsidRDefault="003B12EB" w:rsidP="00291E18">
      <w:pPr>
        <w:jc w:val="both"/>
      </w:pPr>
      <w:r>
        <w:t xml:space="preserve">Where </w:t>
      </w:r>
      <m:oMath>
        <m:sSub>
          <m:sSubPr>
            <m:ctrlPr>
              <w:rPr>
                <w:rFonts w:ascii="Cambria Math" w:hAnsi="Cambria Math"/>
                <w:i/>
              </w:rPr>
            </m:ctrlPr>
          </m:sSubPr>
          <m:e>
            <m:r>
              <w:rPr>
                <w:rFonts w:ascii="Cambria Math" w:hAnsi="Cambria Math"/>
              </w:rPr>
              <m:t>ρ</m:t>
            </m:r>
          </m:e>
          <m:sub>
            <m:r>
              <w:rPr>
                <w:rFonts w:ascii="Cambria Math" w:hAnsi="Cambria Math"/>
              </w:rPr>
              <m:t>c,t</m:t>
            </m:r>
          </m:sub>
        </m:sSub>
      </m:oMath>
      <w:r w:rsidR="00636C0C">
        <w:t xml:space="preserve"> is proportion covered by vaccine</w:t>
      </w:r>
      <w:r w:rsidR="00636C0C" w:rsidRPr="00636C0C">
        <w:rPr>
          <w:i/>
          <w:iCs/>
        </w:rPr>
        <w:t xml:space="preserve"> </w:t>
      </w:r>
      <w:proofErr w:type="spellStart"/>
      <w:r w:rsidR="00636C0C" w:rsidRPr="00636C0C">
        <w:rPr>
          <w:i/>
          <w:iCs/>
        </w:rPr>
        <w:t>c</w:t>
      </w:r>
      <w:r w:rsidR="00636C0C">
        <w:t xml:space="preserve"> at</w:t>
      </w:r>
      <w:proofErr w:type="spellEnd"/>
      <w:r w:rsidR="00636C0C">
        <w:t xml:space="preserve"> time</w:t>
      </w:r>
      <w:r w:rsidR="00636C0C" w:rsidRPr="00636C0C">
        <w:rPr>
          <w:i/>
          <w:iCs/>
        </w:rPr>
        <w:t xml:space="preserve"> t</w:t>
      </w:r>
      <w:r w:rsidR="00636C0C">
        <w:t xml:space="preserve">, </w:t>
      </w:r>
      <m:oMath>
        <m:sSub>
          <m:sSubPr>
            <m:ctrlPr>
              <w:rPr>
                <w:rFonts w:ascii="Cambria Math" w:hAnsi="Cambria Math"/>
                <w:i/>
              </w:rPr>
            </m:ctrlPr>
          </m:sSubPr>
          <m:e>
            <m:r>
              <w:rPr>
                <w:rFonts w:ascii="Cambria Math" w:hAnsi="Cambria Math"/>
              </w:rPr>
              <m:t>d</m:t>
            </m:r>
          </m:e>
          <m:sub>
            <m:r>
              <w:rPr>
                <w:rFonts w:ascii="Cambria Math" w:hAnsi="Cambria Math"/>
              </w:rPr>
              <m:t>c,t</m:t>
            </m:r>
          </m:sub>
        </m:sSub>
      </m:oMath>
      <w:r w:rsidR="00900DED">
        <w:t xml:space="preserve"> is observed deaths from the cause of deaths associated with vaccine</w:t>
      </w:r>
      <w:r w:rsidR="00900DED" w:rsidRPr="00900DED">
        <w:rPr>
          <w:i/>
          <w:iCs/>
        </w:rPr>
        <w:t xml:space="preserve"> </w:t>
      </w:r>
      <w:proofErr w:type="spellStart"/>
      <w:r w:rsidR="00900DED" w:rsidRPr="00900DED">
        <w:rPr>
          <w:i/>
          <w:iCs/>
        </w:rPr>
        <w:t>c</w:t>
      </w:r>
      <w:r w:rsidR="00900DED">
        <w:t xml:space="preserve"> at</w:t>
      </w:r>
      <w:proofErr w:type="spellEnd"/>
      <w:r w:rsidR="00900DED">
        <w:t xml:space="preserve"> time</w:t>
      </w:r>
      <w:r w:rsidR="00900DED" w:rsidRPr="00900DED">
        <w:rPr>
          <w:i/>
          <w:iCs/>
        </w:rPr>
        <w:t xml:space="preserve"> t</w:t>
      </w:r>
      <w:r w:rsidR="00900DED">
        <w:t xml:space="preserve">, and </w:t>
      </w:r>
      <m:oMath>
        <m:sSub>
          <m:sSubPr>
            <m:ctrlPr>
              <w:rPr>
                <w:rFonts w:ascii="Cambria Math" w:hAnsi="Cambria Math"/>
                <w:i/>
              </w:rPr>
            </m:ctrlPr>
          </m:sSubPr>
          <m:e>
            <m:r>
              <w:rPr>
                <w:rFonts w:ascii="Cambria Math" w:hAnsi="Cambria Math"/>
              </w:rPr>
              <m:t>η</m:t>
            </m:r>
          </m:e>
          <m:sub>
            <m:r>
              <w:rPr>
                <w:rFonts w:ascii="Cambria Math" w:hAnsi="Cambria Math"/>
              </w:rPr>
              <m:t>c</m:t>
            </m:r>
          </m:sub>
        </m:sSub>
      </m:oMath>
      <w:r w:rsidR="00C2532C">
        <w:t xml:space="preserve"> is the mortality reducing efficacy of vaccine.  We used the same equation as above to calculate the </w:t>
      </w:r>
      <w:r w:rsidR="003A2E0B">
        <w:t xml:space="preserve">total deaths </w:t>
      </w:r>
      <w:r w:rsidR="00DD3570">
        <w:t xml:space="preserve">and deaths averted conditional upon coverage. </w:t>
      </w:r>
      <w:r w:rsidR="00FA0542">
        <w:t>The vaccine efficacy</w:t>
      </w:r>
      <w:r w:rsidR="003A3021">
        <w:t xml:space="preserve"> is 0.97 (0.94-0.98) for Diphtheria</w:t>
      </w:r>
      <w:r w:rsidR="003A3021">
        <w:fldChar w:fldCharType="begin" w:fldLock="1"/>
      </w:r>
      <w:r w:rsidR="007A2C18">
        <w:instrText>ADDIN CSL_CITATION {"citationItems":[{"id":"ITEM-1","itemData":{"author":[{"dropping-particle":"","family":"World Health Organization","given":"","non-dropping-particle":"","parse-names":false,"suffix":""}],"id":"ITEM-1","issued":{"date-parts":[["2017"]]},"title":"Diphtheria vaccine: WHO position paper - August 2017","type":"report"},"uris":["http://www.mendeley.com/documents/?uuid=3794fba1-5366-426d-911d-d319d1b246e9"]}],"mendeley":{"formattedCitation":"&lt;sup&gt;23&lt;/sup&gt;","plainTextFormattedCitation":"23","previouslyFormattedCitation":"&lt;sup&gt;23&lt;/sup&gt;"},"properties":{"noteIndex":0},"schema":"https://github.com/citation-style-language/schema/raw/master/csl-citation.json"}</w:instrText>
      </w:r>
      <w:r w:rsidR="003A3021">
        <w:fldChar w:fldCharType="separate"/>
      </w:r>
      <w:r w:rsidR="007A2C18" w:rsidRPr="007A2C18">
        <w:rPr>
          <w:noProof/>
          <w:vertAlign w:val="superscript"/>
        </w:rPr>
        <w:t>23</w:t>
      </w:r>
      <w:r w:rsidR="003A3021">
        <w:fldChar w:fldCharType="end"/>
      </w:r>
      <w:r w:rsidR="003A3021">
        <w:t>, 0.99 (0.80-1.00) for Tetanus,</w:t>
      </w:r>
      <w:r w:rsidR="003A3021">
        <w:fldChar w:fldCharType="begin" w:fldLock="1"/>
      </w:r>
      <w:r w:rsidR="007A2C18">
        <w:instrText>ADDIN CSL_CITATION {"citationItems":[{"id":"ITEM-1","itemData":{"author":[{"dropping-particle":"","family":"World Health Organization","given":"","non-dropping-particle":"","parse-names":false,"suffix":""}],"id":"ITEM-1","issued":{"date-parts":[["2006"]]},"title":"Tetanus vaccine","type":"report"},"uris":["http://www.mendeley.com/documents/?uuid=19bd9ef5-705f-41fa-9caa-c4083e09bc9f"]}],"mendeley":{"formattedCitation":"&lt;sup&gt;24&lt;/sup&gt;","plainTextFormattedCitation":"24","previouslyFormattedCitation":"&lt;sup&gt;24&lt;/sup&gt;"},"properties":{"noteIndex":0},"schema":"https://github.com/citation-style-language/schema/raw/master/csl-citation.json"}</w:instrText>
      </w:r>
      <w:r w:rsidR="003A3021">
        <w:fldChar w:fldCharType="separate"/>
      </w:r>
      <w:r w:rsidR="007A2C18" w:rsidRPr="007A2C18">
        <w:rPr>
          <w:noProof/>
          <w:vertAlign w:val="superscript"/>
        </w:rPr>
        <w:t>24</w:t>
      </w:r>
      <w:r w:rsidR="003A3021">
        <w:fldChar w:fldCharType="end"/>
      </w:r>
      <w:r w:rsidR="003A3021">
        <w:t xml:space="preserve"> 0.80 (0.71-0.86) for Pertussis,</w:t>
      </w:r>
      <w:r w:rsidR="003A3021">
        <w:fldChar w:fldCharType="begin" w:fldLock="1"/>
      </w:r>
      <w:r w:rsidR="007A2C18">
        <w:instrText>ADDIN CSL_CITATION {"citationItems":[{"id":"ITEM-1","itemData":{"DOI":"10.1503/cmaj.160193","ISSN":"1488-2329","abstract":"BACKGROUND: A resurgence of pertussis cases among both vaccinated and unvaccinated people raises questions about vaccine effectiveness over time. Our objective was to study the effectiveness of the pertussis vaccine and characterize the effect of waning immunity and whole-cell vaccine priming. METHODS: We used the test-negative design, a nested case-control study with test-negative individuals as controls. We constructed multivariable logistic regression models to estimate odds ratios (ORs). Vaccine effectiveness was calculated as (1 - OR) × 100. We assessed waning immunity by calculating the odds of developing pertussis per year since last vaccination and evaluated the relative effectiveness of priming with acellular versus whole-cell vaccine. RESULTS: Between Dec. 7, 2009, and Mar. 31, 2013, data on 5867 individuals (486 test-positive cases and 5381 test-negative controls) were available for analysis. Adjusted vaccine effectiveness was 80% (95% confidence interval [CI] 71% to 86%) at 15-364 days, 84% (95% CI 77% to 89%) at 1-3 years, 62% (95% CI 42% to 75%) at 4-7 years and 41% (95% CI 0% to 66%) at 8 or more years since last vaccination. We observed waning immunity with the acellular vaccine, with an adjusted OR for pertussis infection of 1.27 (95% CI 1.20 to 1.34) per year since last vaccination. Acellular, versus whole-cell, vaccine priming was associated with an increased odds of pertussis (adjusted OR 2.15, 95% CI 1.30 to 3.57). INTERPRETATION: We observed high early effectiveness of the pertussis vaccine that rapidly declined as time since last vaccination surpassed 4 years, particularly with acellular vaccine priming. Considering whole-cell vaccine priming and/or boosters in pregnancy to optimize pertussis control may be prudent.","author":[{"dropping-particle":"","family":"Schwartz","given":"Kevin L","non-dropping-particle":"","parse-names":false,"suffix":""},{"dropping-particle":"","family":"Kwong","given":"Jeffrey C","non-dropping-particle":"","parse-names":false,"suffix":""},{"dropping-particle":"","family":"Deeks","given":"Shelley L","non-dropping-particle":"","parse-names":false,"suffix":""},{"dropping-particle":"","family":"Campitelli","given":"Michael A","non-dropping-particle":"","parse-names":false,"suffix":""},{"dropping-particle":"","family":"Jamieson","given":"Frances B","non-dropping-particle":"","parse-names":false,"suffix":""},{"dropping-particle":"","family":"Marchand-Austin","given":"Alex","non-dropping-particle":"","parse-names":false,"suffix":""},{"dropping-particle":"","family":"Stukel","given":"Therese A","non-dropping-particle":"","parse-names":false,"suffix":""},{"dropping-particle":"","family":"Rosella","given":"Laura","non-dropping-particle":"","parse-names":false,"suffix":""},{"dropping-particle":"","family":"Daneman","given":"Nick","non-dropping-particle":"","parse-names":false,"suffix":""},{"dropping-particle":"","family":"Bolotin","given":"Shelly","non-dropping-particle":"","parse-names":false,"suffix":""},{"dropping-particle":"","family":"Drews","given":"Steven J","non-dropping-particle":"","parse-names":false,"suffix":""},{"dropping-particle":"","family":"Rilkoff","given":"Heather","non-dropping-particle":"","parse-names":false,"suffix":""},{"dropping-particle":"","family":"Crowcroft","given":"Natasha S","non-dropping-particle":"","parse-names":false,"suffix":""}],"container-title":"CMAJ : Canadian Medical Association journal = journal de l'Association medicale canadienne","edition":"2016/09/26","id":"ITEM-1","issue":"16","issued":{"date-parts":[["2016","11","1"]]},"language":"eng","page":"E399-E406","publisher":"Joule Inc.","title":"Effectiveness of pertussis vaccination and duration of immunity","type":"article-journal","volume":"188"},"uris":["http://www.mendeley.com/documents/?uuid=8d69f039-3195-49cc-b848-29d3e02b68ca"]}],"mendeley":{"formattedCitation":"&lt;sup&gt;25&lt;/sup&gt;","plainTextFormattedCitation":"25","previouslyFormattedCitation":"&lt;sup&gt;25&lt;/sup&gt;"},"properties":{"noteIndex":0},"schema":"https://github.com/citation-style-language/schema/raw/master/csl-citation.json"}</w:instrText>
      </w:r>
      <w:r w:rsidR="003A3021">
        <w:fldChar w:fldCharType="separate"/>
      </w:r>
      <w:r w:rsidR="007A2C18" w:rsidRPr="007A2C18">
        <w:rPr>
          <w:noProof/>
          <w:vertAlign w:val="superscript"/>
        </w:rPr>
        <w:t>25</w:t>
      </w:r>
      <w:r w:rsidR="003A3021">
        <w:fldChar w:fldCharType="end"/>
      </w:r>
      <w:r w:rsidR="003A3021">
        <w:t xml:space="preserve"> and 0.66 (0.08 -0.88) for BCG.</w:t>
      </w:r>
      <w:r w:rsidR="003A3021">
        <w:fldChar w:fldCharType="begin" w:fldLock="1"/>
      </w:r>
      <w:r w:rsidR="007A2C18">
        <w:instrText>ADDIN CSL_CITATION {"citationItems":[{"id":"ITEM-1","itemData":{"DOI":"10.1186/s12916-016-0685-4","ISSN":"1741-7015","abstract":"The Bacillus Calmette-Guérin (BCG) vaccine is provided to over 100 million neonates annually to protect against childhood tuberculosis (TB). Recent BCG manufacturing interruptions highlight global supply risks. We estimated the potential impact of BCG shortfalls on global paediatric (&lt;15 years) TB mortality.","author":[{"dropping-particle":"","family":"Harris","given":"Rebecca C","non-dropping-particle":"","parse-names":false,"suffix":""},{"dropping-particle":"","family":"Dodd","given":"Peter J","non-dropping-particle":"","parse-names":false,"suffix":""},{"dropping-particle":"","family":"White","given":"Richard G","non-dropping-particle":"","parse-names":false,"suffix":""}],"container-title":"BMC Medicine","id":"ITEM-1","issue":"1","issued":{"date-parts":[["2016"]]},"page":"138","title":"The potential impact of BCG vaccine supply shortages on global paediatric tuberculosis mortality","type":"article-journal","volume":"14"},"uris":["http://www.mendeley.com/documents/?uuid=56aa1bdf-f073-4033-972b-bef0d093784f"]}],"mendeley":{"formattedCitation":"&lt;sup&gt;26&lt;/sup&gt;","plainTextFormattedCitation":"26","previouslyFormattedCitation":"&lt;sup&gt;26&lt;/sup&gt;"},"properties":{"noteIndex":0},"schema":"https://github.com/citation-style-language/schema/raw/master/csl-citation.json"}</w:instrText>
      </w:r>
      <w:r w:rsidR="003A3021">
        <w:fldChar w:fldCharType="separate"/>
      </w:r>
      <w:r w:rsidR="007A2C18" w:rsidRPr="007A2C18">
        <w:rPr>
          <w:noProof/>
          <w:vertAlign w:val="superscript"/>
        </w:rPr>
        <w:t>26</w:t>
      </w:r>
      <w:r w:rsidR="003A3021">
        <w:fldChar w:fldCharType="end"/>
      </w:r>
      <w:r w:rsidR="00BE49BA">
        <w:t xml:space="preserve"> The same model detailed for Group 2 was then used to extrapolate the relative risk estimates beyond the final year of cause-specific mortality data.</w:t>
      </w:r>
    </w:p>
    <w:p w14:paraId="78823CB0" w14:textId="77777777" w:rsidR="00C85B7C" w:rsidRPr="00507690" w:rsidRDefault="00C85B7C" w:rsidP="00291E18">
      <w:pPr>
        <w:jc w:val="both"/>
      </w:pPr>
    </w:p>
    <w:p w14:paraId="7B571CC1" w14:textId="779D2C5D" w:rsidR="00613F56" w:rsidRPr="00703AA0" w:rsidRDefault="00613F56" w:rsidP="00291E18">
      <w:pPr>
        <w:jc w:val="both"/>
        <w:rPr>
          <w:b/>
          <w:bCs/>
        </w:rPr>
      </w:pPr>
      <w:r w:rsidRPr="00703AA0">
        <w:rPr>
          <w:b/>
          <w:bCs/>
        </w:rPr>
        <w:t xml:space="preserve">Procedure for </w:t>
      </w:r>
      <w:r w:rsidR="00841155">
        <w:rPr>
          <w:b/>
          <w:bCs/>
        </w:rPr>
        <w:t xml:space="preserve">alignment </w:t>
      </w:r>
      <w:r w:rsidR="00777D70">
        <w:rPr>
          <w:b/>
          <w:bCs/>
        </w:rPr>
        <w:t xml:space="preserve">and </w:t>
      </w:r>
      <w:r w:rsidRPr="00703AA0">
        <w:rPr>
          <w:b/>
          <w:bCs/>
        </w:rPr>
        <w:t>calibration</w:t>
      </w:r>
    </w:p>
    <w:p w14:paraId="59D9AB10" w14:textId="13FBC11C" w:rsidR="00C85B7C" w:rsidRDefault="00776225" w:rsidP="00770CA7">
      <w:pPr>
        <w:jc w:val="both"/>
      </w:pPr>
      <w:r>
        <w:lastRenderedPageBreak/>
        <w:t xml:space="preserve">We then </w:t>
      </w:r>
      <w:r w:rsidR="002E763D">
        <w:t xml:space="preserve">calibrated the </w:t>
      </w:r>
      <w:r w:rsidR="00777D70">
        <w:t>modeled estimates for all countries and vaccines</w:t>
      </w:r>
      <w:r w:rsidR="00C23331">
        <w:t xml:space="preserve"> through multiple steps. </w:t>
      </w:r>
      <w:r w:rsidR="004E4609">
        <w:t xml:space="preserve">To </w:t>
      </w:r>
      <w:r w:rsidR="00841155">
        <w:t>align with the measure used by the VIMC and</w:t>
      </w:r>
      <w:r w:rsidR="004E4609">
        <w:t xml:space="preserve"> capture the long</w:t>
      </w:r>
      <w:r w:rsidR="009335F2">
        <w:t xml:space="preserve"> t</w:t>
      </w:r>
      <w:r w:rsidR="004E4609">
        <w:t xml:space="preserve">erm benefits of vaccination, </w:t>
      </w:r>
      <w:r w:rsidR="00A96D96">
        <w:t>especially for disease</w:t>
      </w:r>
      <w:r w:rsidR="0053490E">
        <w:t>s</w:t>
      </w:r>
      <w:r w:rsidR="00A96D96">
        <w:t xml:space="preserve"> where mortality and morbidity occur later in life, </w:t>
      </w:r>
      <w:r w:rsidR="004E4609">
        <w:t xml:space="preserve">we used the </w:t>
      </w:r>
      <w:r w:rsidR="00A96D96">
        <w:t>Year of Vaccination (</w:t>
      </w:r>
      <w:proofErr w:type="spellStart"/>
      <w:r w:rsidR="00A96D96">
        <w:t>YoV</w:t>
      </w:r>
      <w:proofErr w:type="spellEnd"/>
      <w:r w:rsidR="00A96D96">
        <w:t xml:space="preserve">) method by </w:t>
      </w:r>
      <w:r w:rsidR="00141783">
        <w:t>Echeverria-</w:t>
      </w:r>
      <w:proofErr w:type="spellStart"/>
      <w:r w:rsidR="00A96D96">
        <w:t>Londono</w:t>
      </w:r>
      <w:proofErr w:type="spellEnd"/>
      <w:r w:rsidR="00A96D96">
        <w:t xml:space="preserve"> et al. which </w:t>
      </w:r>
      <w:r w:rsidR="00FC34C1">
        <w:t>attribute</w:t>
      </w:r>
      <w:r w:rsidR="00F20887">
        <w:t>s</w:t>
      </w:r>
      <w:r w:rsidR="00FC34C1">
        <w:t xml:space="preserve"> the</w:t>
      </w:r>
      <w:r w:rsidR="00954C2D">
        <w:t xml:space="preserve"> long term</w:t>
      </w:r>
      <w:r w:rsidR="00FC34C1">
        <w:t xml:space="preserve"> effects of</w:t>
      </w:r>
      <w:r w:rsidR="00350137">
        <w:t xml:space="preserve"> a</w:t>
      </w:r>
      <w:r w:rsidR="00FC34C1">
        <w:t xml:space="preserve"> particular year’s vaccination activities to that year.</w:t>
      </w:r>
      <w:r w:rsidR="00120207">
        <w:fldChar w:fldCharType="begin" w:fldLock="1"/>
      </w:r>
      <w:r w:rsidR="007A2C18">
        <w:instrText>ADDIN CSL_CITATION {"citationItems":[{"id":"ITEM-1","itemData":{"DOI":"10.1101/2021.01.08.21249378","abstract":"Deaths due to vaccine preventable diseases cause a notable proportion of mortality worldwide. To quantify the importance of vaccination, it is necessary to estimate the burden averted through vaccination. The Vaccine Impact Modelling Consortium (VIMC) was established to estimate the health impact of vaccination. We describe the methods implemented by the VIMC to estimate impact by calendar year, birth year and year of vaccination (YoV). The calendar and birth year methods estimate impact in a particular year and over the lifetime of a particular birth cohort, respectively. The YoV method estimates the impact of a particular year’s vaccination activities through the use of impact ratios which have no stratification and stratification by activity type and/or birth cohort. Furthermore, we detail an impact extrapolation (IE) method for use between coverage scenarios. We compare the methods, focusing on YoV for hepatitis B, measles and yellow fever. We find that the YoV methods estimate similar impact with routine vaccinations but have greater yearly variation when campaigns occur with the birth cohort stratification. The IE performs well for the YoV methods, providing a time-efficient mechanism for updates to impact estimates. These methods provide a robust set of approaches to quantify vaccination impact.Competing Interest StatementThis work was funded by GAVI, the Vaccine Alliance and Bill and Melinda Gates Foundation.Funding StatementWe thank Gavi, the Vaccine Alliance and the Bill &amp;amp;amp; Melinda Gates Foundation for funding VIMC (BMGF grant number: OPP1157270). SEL, XL, JT, KW, TG, NMF, KAMG also acknowledge funding from the MRC Centre for Global Infectious Disease Analysis (reference MR/R015600/1), jointly funded by the UK Medical Research Council (MRC) and the UK Foreign, Commonwealth &amp;amp;amp; Development Office (FCDO), under the MRC/FCDO Concordat agreement and is also part of the EDCTP2 programme supported by the European Union; and acknowledges funding by Community Jameel.Author DeclarationsI confirm all relevant ethical guidelines have been followed, and any necessary IRB and/or ethics committee approvals have been obtained.YesThe details of the IRB/oversight body that provided approval or exemption for the research described are given below:NAAll necessary patient/participant consent has been obtained and the appropriate institutional forms have been archived.YesI understand that all clinical trials and any other prospective interventional st…","author":[{"dropping-particle":"","family":"Londono","given":"Susy Echeverria","non-dropping-particle":"","parse-names":false,"suffix":""},{"dropping-particle":"","family":"Li","given":"Xiang","non-dropping-particle":"","parse-names":false,"suffix":""},{"dropping-particle":"","family":"Toor","given":"Jaspreet","non-dropping-particle":"","parse-names":false,"suffix":""},{"dropping-particle":"de","family":"Villiers","given":"Margaret J","non-dropping-particle":"","parse-names":false,"suffix":""},{"dropping-particle":"","family":"Nayagam","given":"Shevanthi","non-dropping-particle":"","parse-names":false,"suffix":""},{"dropping-particle":"","family":"Hallett","given":"Timothy B","non-dropping-particle":"","parse-names":false,"suffix":""},{"dropping-particle":"","family":"Abbas","given":"Kaja","non-dropping-particle":"","parse-names":false,"suffix":""},{"dropping-particle":"","family":"Jit","given":"Mark","non-dropping-particle":"","parse-names":false,"suffix":""},{"dropping-particle":"","family":"Klepac","given":"Petra","non-dropping-particle":"","parse-names":false,"suffix":""},{"dropping-particle":"","family":"Jean","given":"Kévin","non-dropping-particle":"","parse-names":false,"suffix":""},{"dropping-particle":"","family":"Garske","given":"Tini","non-dropping-particle":"","parse-names":false,"suffix":""},{"dropping-particle":"","family":"Ferguson","given":"Neil M","non-dropping-particle":"","parse-names":false,"suffix":""},{"dropping-particle":"","family":"Gaythorpe","given":"Katy A M","non-dropping-particle":"","parse-names":false,"suffix":""}],"container-title":"medRxiv","id":"ITEM-1","issued":{"date-parts":[["2021","1","1"]]},"page":"2021.01.08.21249378","title":"How can the public health impact of vaccination be estimated?","type":"article-journal"},"uris":["http://www.mendeley.com/documents/?uuid=3f883233-d05a-4e19-a85d-da494c63d14d"]}],"mendeley":{"formattedCitation":"&lt;sup&gt;20&lt;/sup&gt;","plainTextFormattedCitation":"20","previouslyFormattedCitation":"&lt;sup&gt;20&lt;/sup&gt;"},"properties":{"noteIndex":0},"schema":"https://github.com/citation-style-language/schema/raw/master/csl-citation.json"}</w:instrText>
      </w:r>
      <w:r w:rsidR="00120207">
        <w:fldChar w:fldCharType="separate"/>
      </w:r>
      <w:r w:rsidR="007A2C18" w:rsidRPr="007A2C18">
        <w:rPr>
          <w:noProof/>
          <w:vertAlign w:val="superscript"/>
        </w:rPr>
        <w:t>20</w:t>
      </w:r>
      <w:r w:rsidR="00120207">
        <w:fldChar w:fldCharType="end"/>
      </w:r>
      <w:r w:rsidR="00FC34C1">
        <w:t xml:space="preserve"> The </w:t>
      </w:r>
      <w:proofErr w:type="spellStart"/>
      <w:r w:rsidR="00FC34C1">
        <w:t>YoV</w:t>
      </w:r>
      <w:proofErr w:type="spellEnd"/>
      <w:r w:rsidR="00FC34C1">
        <w:t xml:space="preserve"> method </w:t>
      </w:r>
      <w:r w:rsidR="009335F2">
        <w:t>requires calculation of</w:t>
      </w:r>
      <w:r w:rsidR="00B45457">
        <w:t xml:space="preserve"> the</w:t>
      </w:r>
      <w:r w:rsidR="009335F2">
        <w:t xml:space="preserve"> </w:t>
      </w:r>
      <w:r w:rsidR="00B45457">
        <w:t>“</w:t>
      </w:r>
      <w:r w:rsidR="009335F2">
        <w:t>impact ratio</w:t>
      </w:r>
      <w:r w:rsidR="00B45457">
        <w:t>,” defined as vaccine impact</w:t>
      </w:r>
      <w:r w:rsidR="00044184">
        <w:t xml:space="preserve"> (deaths averted</w:t>
      </w:r>
      <w:r w:rsidR="00970156">
        <w:t xml:space="preserve"> in this case</w:t>
      </w:r>
      <w:r w:rsidR="00044184">
        <w:t>)</w:t>
      </w:r>
      <w:r w:rsidR="00B45457">
        <w:t xml:space="preserve"> divided by fully vaccinated person (FVP). FVP is the product of </w:t>
      </w:r>
      <w:r w:rsidR="003A2358">
        <w:t>vaccination coverage and cohort size.</w:t>
      </w:r>
      <w:r w:rsidR="009911FC">
        <w:t xml:space="preserve"> Once we generated deaths averted, FVPs and impact ratio stratified by activity type, we compared the observed values to the predicted values and generated scaling factors to ensure the exact replication of VIMC estimates. </w:t>
      </w:r>
      <w:r w:rsidR="006C7C46">
        <w:t xml:space="preserve">Pathogen-specific summary values of these scaling factors were then applied to the out of sample estimates using two approaches to ensure relative consistency in the estimates derived. For </w:t>
      </w:r>
      <w:r w:rsidR="00841155">
        <w:t>the</w:t>
      </w:r>
      <w:r w:rsidR="006C7C46">
        <w:t xml:space="preserve"> 10 pathogens modeled by VIMC, a single </w:t>
      </w:r>
      <w:r w:rsidR="00C36B30">
        <w:t>pathogen</w:t>
      </w:r>
      <w:r w:rsidR="006C7C46">
        <w:t xml:space="preserve">-specific scalar was obtained from median bias correction across locations for each </w:t>
      </w:r>
      <w:r w:rsidR="003551DE">
        <w:t xml:space="preserve">pathogen </w:t>
      </w:r>
      <w:r w:rsidR="006C7C46">
        <w:t xml:space="preserve">and applied to out-of-sample locations. For DTP and BCG, median bias correction across all </w:t>
      </w:r>
      <w:r w:rsidR="003551DE">
        <w:t xml:space="preserve">pathogens for </w:t>
      </w:r>
      <w:r w:rsidR="006C7C46">
        <w:t xml:space="preserve">routine </w:t>
      </w:r>
      <w:r w:rsidR="00C36B30">
        <w:t xml:space="preserve">vaccines was used </w:t>
      </w:r>
      <w:r w:rsidR="003551DE">
        <w:t>as these</w:t>
      </w:r>
      <w:r w:rsidR="006A31FC">
        <w:t xml:space="preserve"> </w:t>
      </w:r>
      <w:r w:rsidR="00C36B30">
        <w:t>align with potential biases present in the extrapolation</w:t>
      </w:r>
      <w:r w:rsidR="00A07734">
        <w:t xml:space="preserve"> of DTP and BCG estimates. </w:t>
      </w:r>
    </w:p>
    <w:p w14:paraId="47414623" w14:textId="356C7931" w:rsidR="00953AFE" w:rsidRPr="001827B7" w:rsidRDefault="00613F56" w:rsidP="00953AFE">
      <w:pPr>
        <w:jc w:val="both"/>
        <w:rPr>
          <w:b/>
          <w:bCs/>
        </w:rPr>
      </w:pPr>
      <w:r w:rsidRPr="001827B7">
        <w:rPr>
          <w:b/>
          <w:bCs/>
        </w:rPr>
        <w:t>IA2030 coverage scenario</w:t>
      </w:r>
    </w:p>
    <w:p w14:paraId="7BC5B7AE" w14:textId="4E2A88D6" w:rsidR="00953AFE" w:rsidRDefault="005A5AAF" w:rsidP="00953AFE">
      <w:pPr>
        <w:jc w:val="both"/>
      </w:pPr>
      <w:r w:rsidRPr="005A5AAF">
        <w:t>A</w:t>
      </w:r>
      <w:r w:rsidR="00267518">
        <w:t xml:space="preserve"> future coverage scenario for </w:t>
      </w:r>
      <w:r w:rsidR="00485E09">
        <w:t xml:space="preserve">IA2030 </w:t>
      </w:r>
      <w:r w:rsidR="007533F9">
        <w:t>was developed</w:t>
      </w:r>
      <w:r w:rsidR="00980F75">
        <w:t xml:space="preserve"> </w:t>
      </w:r>
      <w:r w:rsidR="00485E09">
        <w:t xml:space="preserve">as an input to calculate the number of deaths averted </w:t>
      </w:r>
      <w:r w:rsidR="006C57FB">
        <w:t xml:space="preserve">using </w:t>
      </w:r>
      <w:r w:rsidR="00485E09">
        <w:t xml:space="preserve">calibrated model and population projection. </w:t>
      </w:r>
      <w:r w:rsidR="00A22924">
        <w:t>T</w:t>
      </w:r>
      <w:r w:rsidR="00495BA7">
        <w:t xml:space="preserve">he coverage scenario reflects the vision of </w:t>
      </w:r>
      <w:r w:rsidR="00033FA0">
        <w:t xml:space="preserve">IA2030 where countries introduce </w:t>
      </w:r>
      <w:r w:rsidR="00E8483F">
        <w:t xml:space="preserve">all </w:t>
      </w:r>
      <w:r w:rsidR="00033FA0">
        <w:t xml:space="preserve">recommended vaccines in national immunization schedules and reach </w:t>
      </w:r>
      <w:r w:rsidR="004A00F3">
        <w:t xml:space="preserve">aspirational target </w:t>
      </w:r>
      <w:r w:rsidR="00033FA0">
        <w:t>coverage rates</w:t>
      </w:r>
      <w:r w:rsidR="00E8483F">
        <w:t xml:space="preserve"> for the vaccines</w:t>
      </w:r>
      <w:r w:rsidR="00033FA0">
        <w:t xml:space="preserve"> </w:t>
      </w:r>
      <w:r w:rsidR="004A00F3">
        <w:t xml:space="preserve">by 2030. </w:t>
      </w:r>
      <w:r w:rsidR="00E412EE">
        <w:t>The aspirational targets</w:t>
      </w:r>
      <w:r w:rsidR="009E2F49">
        <w:t xml:space="preserve"> </w:t>
      </w:r>
      <w:r w:rsidR="00E412EE">
        <w:t xml:space="preserve">are derived from Impact Goal indicator 2.1 and 2.2 </w:t>
      </w:r>
      <w:r w:rsidR="009E2F49">
        <w:t>of which country-specific</w:t>
      </w:r>
      <w:r w:rsidR="00DC1256">
        <w:t xml:space="preserve"> </w:t>
      </w:r>
      <w:r w:rsidR="009E2F49">
        <w:t xml:space="preserve">achievements for </w:t>
      </w:r>
      <w:r w:rsidR="00DC1256">
        <w:t xml:space="preserve">DTPcv-1 and subsequently </w:t>
      </w:r>
      <w:r w:rsidR="009E2F49">
        <w:t xml:space="preserve">DTPcv-3 </w:t>
      </w:r>
      <w:r w:rsidR="00DC1256">
        <w:t>coverage can be approximated from the calculation of</w:t>
      </w:r>
      <w:r w:rsidR="009E2F49">
        <w:t xml:space="preserve"> 50% reduction in zero dose children by 2030</w:t>
      </w:r>
      <w:r w:rsidR="00875144">
        <w:t xml:space="preserve"> (Appendix 4)</w:t>
      </w:r>
      <w:r w:rsidR="004E778C">
        <w:t>.</w:t>
      </w:r>
      <w:r w:rsidR="004E778C">
        <w:fldChar w:fldCharType="begin" w:fldLock="1"/>
      </w:r>
      <w:r w:rsidR="004E778C">
        <w:instrText>ADDIN CSL_CITATION {"citationItems":[{"id":"ITEM-1","itemData":{"URL":"http://www.immunizationagenda2030.org/framework-for-action","accessed":{"date-parts":[["2021","3","24"]]},"author":[{"dropping-particle":"","family":"World Health Organization","given":"","non-dropping-particle":"","parse-names":false,"suffix":""}],"id":"ITEM-1","issued":{"date-parts":[["2021"]]},"title":"Framework for Action","type":"webpage"},"uris":["http://www.mendeley.com/documents/?uuid=ea401389-d565-429e-9386-37ae0be711c7"]}],"mendeley":{"formattedCitation":"&lt;sup&gt;1&lt;/sup&gt;","plainTextFormattedCitation":"1","previouslyFormattedCitation":"&lt;sup&gt;1&lt;/sup&gt;"},"properties":{"noteIndex":0},"schema":"https://github.com/citation-style-language/schema/raw/master/csl-citation.json"}</w:instrText>
      </w:r>
      <w:r w:rsidR="004E778C">
        <w:fldChar w:fldCharType="separate"/>
      </w:r>
      <w:r w:rsidR="004E778C" w:rsidRPr="004E778C">
        <w:rPr>
          <w:noProof/>
          <w:vertAlign w:val="superscript"/>
        </w:rPr>
        <w:t>1</w:t>
      </w:r>
      <w:r w:rsidR="004E778C">
        <w:fldChar w:fldCharType="end"/>
      </w:r>
      <w:r w:rsidR="000306C8">
        <w:t xml:space="preserve"> </w:t>
      </w:r>
      <w:r w:rsidR="006A0086">
        <w:t xml:space="preserve">These country-specific </w:t>
      </w:r>
      <w:r w:rsidR="00C4205C">
        <w:t>endpoints</w:t>
      </w:r>
      <w:r w:rsidR="006A0086">
        <w:t xml:space="preserve"> were applied to all vaccines except HP</w:t>
      </w:r>
      <w:r w:rsidR="00734F4F">
        <w:t>V,</w:t>
      </w:r>
      <w:r w:rsidR="006A0086">
        <w:t xml:space="preserve"> for which each country reaches 90 % coverage rate by 2030 based on the ambitious goals set by the Cervical Cancer Elimination Initiative (CCEI)</w:t>
      </w:r>
      <w:r w:rsidR="00FA0392">
        <w:t>, and</w:t>
      </w:r>
      <w:r w:rsidR="00343A99">
        <w:t xml:space="preserve"> some countries using </w:t>
      </w:r>
      <w:r w:rsidR="002C02DA">
        <w:t>JE, YF and BCG vaccines</w:t>
      </w:r>
      <w:r w:rsidR="00343A99">
        <w:t xml:space="preserve"> </w:t>
      </w:r>
      <w:r w:rsidR="002C02DA">
        <w:t>for</w:t>
      </w:r>
      <w:r w:rsidR="00FA0392">
        <w:t xml:space="preserve"> subnational introduction or targeted vaccination strategies. </w:t>
      </w:r>
      <w:r w:rsidR="00C73743">
        <w:t xml:space="preserve">We used the WUENIC estimates in 2019 as baseline levels for all vaccines. To reflect limited progress due to COVID-19 pandemic, the 2019 baseline level is held constant through 2021. </w:t>
      </w:r>
    </w:p>
    <w:p w14:paraId="14CC7BC2" w14:textId="3C2BFB3B" w:rsidR="00824956" w:rsidRDefault="00824956" w:rsidP="00953AFE">
      <w:pPr>
        <w:jc w:val="both"/>
      </w:pPr>
      <w:r>
        <w:t xml:space="preserve">Assumptions about new vaccine introduction vary across pathogens. For universally recommended vaccines, we assumed that introductions are spread equally between 2023 and 2027, with countries with higher DTPcv-3 coverage </w:t>
      </w:r>
      <w:r w:rsidR="00454788">
        <w:t xml:space="preserve">endpoints </w:t>
      </w:r>
      <w:r>
        <w:t>introducing vaccines first.</w:t>
      </w:r>
      <w:r w:rsidR="003808BB">
        <w:t xml:space="preserve"> For HPV</w:t>
      </w:r>
      <w:r w:rsidR="006E7501">
        <w:t>, we</w:t>
      </w:r>
      <w:r w:rsidR="003808BB">
        <w:t xml:space="preserve"> exceptionally</w:t>
      </w:r>
      <w:r w:rsidR="006E7501">
        <w:t xml:space="preserve"> used assumptions from the coverage forecast developed by CCEI. </w:t>
      </w:r>
      <w:r w:rsidR="00D51D35">
        <w:t xml:space="preserve">For vaccines </w:t>
      </w:r>
      <w:r w:rsidR="00A422D2">
        <w:t xml:space="preserve">recommended for certain regions, </w:t>
      </w:r>
      <w:r w:rsidR="00BD7389">
        <w:t>we applied assumptions from disease-specific initiatives such as</w:t>
      </w:r>
      <w:r w:rsidR="001D25D0">
        <w:t xml:space="preserve"> the Eliminating Yellow fever Epidemics (EYE) strategy,</w:t>
      </w:r>
      <w:r w:rsidR="00BE7705">
        <w:fldChar w:fldCharType="begin" w:fldLock="1"/>
      </w:r>
      <w:r w:rsidR="007A2C18">
        <w:instrText>ADDIN CSL_CITATION {"citationItems":[{"id":"ITEM-1","itemData":{"author":[{"dropping-particle":"","family":"World Health Organization","given":"","non-dropping-particle":"","parse-names":false,"suffix":""}],"id":"ITEM-1","issued":{"date-parts":[["2018"]]},"title":"Eliminate Yellow Fever Epidemics (EYE) 2017-2026","type":"report"},"uris":["http://www.mendeley.com/documents/?uuid=09b47445-21b4-4a62-98bb-093ee40a8657"]}],"mendeley":{"formattedCitation":"&lt;sup&gt;27&lt;/sup&gt;","plainTextFormattedCitation":"27","previouslyFormattedCitation":"&lt;sup&gt;27&lt;/sup&gt;"},"properties":{"noteIndex":0},"schema":"https://github.com/citation-style-language/schema/raw/master/csl-citation.json"}</w:instrText>
      </w:r>
      <w:r w:rsidR="00BE7705">
        <w:fldChar w:fldCharType="separate"/>
      </w:r>
      <w:r w:rsidR="007A2C18" w:rsidRPr="007A2C18">
        <w:rPr>
          <w:noProof/>
          <w:vertAlign w:val="superscript"/>
        </w:rPr>
        <w:t>27</w:t>
      </w:r>
      <w:r w:rsidR="00BE7705">
        <w:fldChar w:fldCharType="end"/>
      </w:r>
      <w:r w:rsidR="001D25D0">
        <w:t xml:space="preserve"> Defeating meningitis by 2030: a global road map</w:t>
      </w:r>
      <w:r w:rsidR="00BE7705">
        <w:t>,</w:t>
      </w:r>
      <w:r w:rsidR="00BE7705">
        <w:fldChar w:fldCharType="begin" w:fldLock="1"/>
      </w:r>
      <w:r w:rsidR="007A2C18">
        <w:instrText>ADDIN CSL_CITATION {"citationItems":[{"id":"ITEM-1","itemData":{"author":[{"dropping-particle":"","family":"World Health Organization","given":"","non-dropping-particle":"","parse-names":false,"suffix":""}],"id":"ITEM-1","issued":{"date-parts":[["2020"]]},"title":"Defeating meningitis by 2030: a global road map","type":"report"},"uris":["http://www.mendeley.com/documents/?uuid=f0a7201a-ddf5-4f03-b4c8-0769ef60cfe7"]}],"mendeley":{"formattedCitation":"&lt;sup&gt;28&lt;/sup&gt;","plainTextFormattedCitation":"28","previouslyFormattedCitation":"&lt;sup&gt;28&lt;/sup&gt;"},"properties":{"noteIndex":0},"schema":"https://github.com/citation-style-language/schema/raw/master/csl-citation.json"}</w:instrText>
      </w:r>
      <w:r w:rsidR="00BE7705">
        <w:fldChar w:fldCharType="separate"/>
      </w:r>
      <w:r w:rsidR="007A2C18" w:rsidRPr="007A2C18">
        <w:rPr>
          <w:noProof/>
          <w:vertAlign w:val="superscript"/>
        </w:rPr>
        <w:t>28</w:t>
      </w:r>
      <w:r w:rsidR="00BE7705">
        <w:fldChar w:fldCharType="end"/>
      </w:r>
      <w:r w:rsidR="00BE7705">
        <w:t xml:space="preserve"> </w:t>
      </w:r>
      <w:r w:rsidR="00BD7389">
        <w:t xml:space="preserve">or based on regional priorities </w:t>
      </w:r>
      <w:r w:rsidR="00062E35">
        <w:t>for J</w:t>
      </w:r>
      <w:r w:rsidR="000306C8">
        <w:t>E</w:t>
      </w:r>
      <w:r w:rsidR="00BD7389">
        <w:t xml:space="preserve">. </w:t>
      </w:r>
      <w:r w:rsidR="002F038C">
        <w:t xml:space="preserve">Once introduced, all vaccines are assumed to be scaled up in a non-linear </w:t>
      </w:r>
      <w:r w:rsidR="00BE49BA">
        <w:t>fashion</w:t>
      </w:r>
      <w:r w:rsidR="002F038C">
        <w:t xml:space="preserve"> described in</w:t>
      </w:r>
      <w:r w:rsidR="00590C77">
        <w:t xml:space="preserve"> the following equation:</w:t>
      </w:r>
    </w:p>
    <w:p w14:paraId="48F4A2E9" w14:textId="602A0A07" w:rsidR="00590C77" w:rsidRPr="005A5AAF" w:rsidRDefault="00470654" w:rsidP="00953AFE">
      <w:pPr>
        <w:jc w:val="both"/>
      </w:pPr>
      <m:oMathPara>
        <m:oMath>
          <m:sSub>
            <m:sSubPr>
              <m:ctrlPr>
                <w:rPr>
                  <w:rFonts w:ascii="Cambria Math" w:hAnsi="Cambria Math"/>
                  <w:i/>
                </w:rPr>
              </m:ctrlPr>
            </m:sSubPr>
            <m:e>
              <m:r>
                <w:rPr>
                  <w:rFonts w:ascii="Cambria Math" w:hAnsi="Cambria Math"/>
                </w:rPr>
                <m:t>cov</m:t>
              </m:r>
            </m:e>
            <m:sub>
              <m:r>
                <w:rPr>
                  <w:rFonts w:ascii="Cambria Math" w:hAnsi="Cambria Math"/>
                </w:rPr>
                <m:t>t</m:t>
              </m:r>
            </m:sub>
          </m:sSub>
          <m:r>
            <w:rPr>
              <w:rFonts w:ascii="Cambria Math" w:hAnsi="Cambria Math"/>
            </w:rPr>
            <m:t>= 1-</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ov</m:t>
                  </m:r>
                </m:e>
                <m:sub>
                  <m:r>
                    <w:rPr>
                      <w:rFonts w:ascii="Cambria Math" w:hAnsi="Cambria Math"/>
                    </w:rPr>
                    <m:t>t0</m:t>
                  </m:r>
                </m:sub>
              </m:sSub>
            </m:e>
          </m:d>
          <m:r>
            <w:rPr>
              <w:rFonts w:ascii="Cambria Math" w:hAnsi="Cambria Math"/>
            </w:rPr>
            <m:t>*</m:t>
          </m:r>
          <m:r>
            <m:rPr>
              <m:sty m:val="p"/>
            </m:rPr>
            <w:rPr>
              <w:rFonts w:ascii="Cambria Math" w:hAnsi="Cambria Math"/>
            </w:rPr>
            <m:t>exp⁡</m:t>
          </m:r>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1-</m:t>
                      </m:r>
                      <m:sSub>
                        <m:sSubPr>
                          <m:ctrlPr>
                            <w:rPr>
                              <w:rFonts w:ascii="Cambria Math" w:hAnsi="Cambria Math"/>
                              <w:i/>
                            </w:rPr>
                          </m:ctrlPr>
                        </m:sSubPr>
                        <m:e>
                          <m:r>
                            <w:rPr>
                              <w:rFonts w:ascii="Cambria Math" w:hAnsi="Cambria Math"/>
                            </w:rPr>
                            <m:t>cov</m:t>
                          </m:r>
                        </m:e>
                        <m:sub>
                          <m:r>
                            <w:rPr>
                              <w:rFonts w:ascii="Cambria Math" w:hAnsi="Cambria Math"/>
                            </w:rPr>
                            <m:t>T</m:t>
                          </m:r>
                        </m:sub>
                      </m:sSub>
                    </m:num>
                    <m:den>
                      <m:r>
                        <w:rPr>
                          <w:rFonts w:ascii="Cambria Math" w:hAnsi="Cambria Math"/>
                        </w:rPr>
                        <m:t>1-</m:t>
                      </m:r>
                      <m:sSub>
                        <m:sSubPr>
                          <m:ctrlPr>
                            <w:rPr>
                              <w:rFonts w:ascii="Cambria Math" w:hAnsi="Cambria Math"/>
                              <w:i/>
                            </w:rPr>
                          </m:ctrlPr>
                        </m:sSubPr>
                        <m:e>
                          <m:r>
                            <w:rPr>
                              <w:rFonts w:ascii="Cambria Math" w:hAnsi="Cambria Math"/>
                            </w:rPr>
                            <m:t>cov</m:t>
                          </m:r>
                        </m:e>
                        <m:sub>
                          <m:r>
                            <w:rPr>
                              <w:rFonts w:ascii="Cambria Math" w:hAnsi="Cambria Math"/>
                            </w:rPr>
                            <m:t>t0</m:t>
                          </m:r>
                        </m:sub>
                      </m:sSub>
                    </m:den>
                  </m:f>
                </m:e>
              </m:d>
            </m:e>
          </m:func>
          <m:f>
            <m:fPr>
              <m:ctrlPr>
                <w:rPr>
                  <w:rFonts w:ascii="Cambria Math" w:hAnsi="Cambria Math"/>
                  <w:i/>
                </w:rPr>
              </m:ctrlPr>
            </m:fPr>
            <m:num>
              <m:r>
                <w:rPr>
                  <w:rFonts w:ascii="Cambria Math" w:hAnsi="Cambria Math"/>
                </w:rPr>
                <m:t>t</m:t>
              </m:r>
            </m:num>
            <m:den>
              <m:r>
                <w:rPr>
                  <w:rFonts w:ascii="Cambria Math" w:hAnsi="Cambria Math"/>
                </w:rPr>
                <m:t>T-t0</m:t>
              </m:r>
            </m:den>
          </m:f>
          <m:r>
            <w:rPr>
              <w:rFonts w:ascii="Cambria Math" w:hAnsi="Cambria Math"/>
            </w:rPr>
            <m:t>)</m:t>
          </m:r>
        </m:oMath>
      </m:oMathPara>
    </w:p>
    <w:p w14:paraId="385E0A68" w14:textId="7E51D8C7" w:rsidR="00D34C84" w:rsidRDefault="00AC696E" w:rsidP="00953AFE">
      <w:pPr>
        <w:jc w:val="both"/>
      </w:pPr>
      <w:r>
        <w:t xml:space="preserve">Where t0 and T are the baseline and target years, respectively. </w:t>
      </w:r>
      <w:r w:rsidR="002852CE">
        <w:t>Based on the past experience of more rapid scale up enabled by change in vaccine presentation (</w:t>
      </w:r>
      <w:proofErr w:type="gramStart"/>
      <w:r w:rsidR="002852CE">
        <w:t>e.g.</w:t>
      </w:r>
      <w:proofErr w:type="gramEnd"/>
      <w:r w:rsidR="002852CE">
        <w:t xml:space="preserve"> from quadrivalent to pentavalent), we applied the average ratio of Hib to DTP3 and </w:t>
      </w:r>
      <w:proofErr w:type="spellStart"/>
      <w:r w:rsidR="002852CE">
        <w:t>HepB</w:t>
      </w:r>
      <w:proofErr w:type="spellEnd"/>
      <w:r w:rsidR="002852CE">
        <w:t xml:space="preserve"> to DTP3 coverage in the first two years and assumed that they will reach the DTP3 coverage rate by year three. </w:t>
      </w:r>
      <w:r w:rsidR="00117693">
        <w:t xml:space="preserve">We compared the main scenario with three </w:t>
      </w:r>
      <w:r w:rsidR="00117693">
        <w:lastRenderedPageBreak/>
        <w:t>other sc</w:t>
      </w:r>
      <w:r w:rsidR="00D517BE">
        <w:t>enarios</w:t>
      </w:r>
      <w:r w:rsidR="00117693">
        <w:t xml:space="preserve">, varying introduction and scale-up assumptions to </w:t>
      </w:r>
      <w:r w:rsidR="00117693" w:rsidRPr="00EE6018">
        <w:t xml:space="preserve">see their impact on the results. </w:t>
      </w:r>
      <w:r w:rsidR="00C85359" w:rsidRPr="00EE6018">
        <w:t xml:space="preserve">More detailed information about the IA2030 coverage scenario is available in </w:t>
      </w:r>
      <w:r w:rsidR="00C85359" w:rsidRPr="005247DB">
        <w:t xml:space="preserve">Appendix </w:t>
      </w:r>
      <w:r w:rsidR="001237F3" w:rsidRPr="005247DB">
        <w:t>4</w:t>
      </w:r>
      <w:r w:rsidR="00C85359" w:rsidRPr="005247DB">
        <w:t>.</w:t>
      </w:r>
    </w:p>
    <w:p w14:paraId="07A8586B" w14:textId="77967720" w:rsidR="00F25526" w:rsidRDefault="000F6948" w:rsidP="00953AFE">
      <w:pPr>
        <w:jc w:val="both"/>
      </w:pPr>
      <w:r>
        <w:t xml:space="preserve">Three sources of uncertainty were incorporated into the uncertainty in the deaths averted associated with the IA2030 coverage scenario. First, VIMC provided uncertainty intervals for the deaths averted estimates that served as inputs to this analysis. We identified the standard deviation that corresponds to the interquartile range and sampled from a normal distribution centered at the mean deaths averted with the calculated standard deviation to generate draws. Second, the vaccine efficacy estimates used for Group 3 </w:t>
      </w:r>
      <w:r w:rsidR="005A1218">
        <w:t xml:space="preserve">relative-risk calculations came with uncertainty intervals. To generate draws from these distributions, we identified mean-preserving maximum likelihood beta distribution parameters and sample from the corresponding distributions. Finally, for Group 2 locations, we used the coefficient of variation in the impact factor scalars to derive a standard deviation that aligned with mean deaths averted estimates and, again, sampled from a normal distribution centered at the mean deaths averted with the calculated standard deviation to generate draws. </w:t>
      </w:r>
      <w:r w:rsidR="005A1218" w:rsidRPr="005247DB">
        <w:rPr>
          <w:highlight w:val="yellow"/>
        </w:rPr>
        <w:t xml:space="preserve">Two </w:t>
      </w:r>
      <w:r w:rsidR="007D2C8F">
        <w:rPr>
          <w:highlight w:val="yellow"/>
        </w:rPr>
        <w:t xml:space="preserve">hundred </w:t>
      </w:r>
      <w:r w:rsidR="005A1218" w:rsidRPr="005247DB">
        <w:rPr>
          <w:highlight w:val="yellow"/>
        </w:rPr>
        <w:t>draws</w:t>
      </w:r>
      <w:r w:rsidR="005A1218">
        <w:t xml:space="preserve"> </w:t>
      </w:r>
      <w:commentRangeStart w:id="3"/>
      <w:r w:rsidR="005A1218">
        <w:t>were</w:t>
      </w:r>
      <w:commentRangeEnd w:id="3"/>
      <w:r w:rsidR="00376903">
        <w:rPr>
          <w:rStyle w:val="CommentReference"/>
        </w:rPr>
        <w:commentReference w:id="3"/>
      </w:r>
      <w:r w:rsidR="005A1218">
        <w:t xml:space="preserve"> generated to use as inputs to uncertainty interval calculations.</w:t>
      </w:r>
    </w:p>
    <w:p w14:paraId="3A9B84BA" w14:textId="77777777" w:rsidR="00D40DD6" w:rsidRDefault="00D40DD6" w:rsidP="00301A8F">
      <w:pPr>
        <w:tabs>
          <w:tab w:val="left" w:pos="3945"/>
        </w:tabs>
        <w:jc w:val="both"/>
        <w:rPr>
          <w:b/>
          <w:bCs/>
        </w:rPr>
      </w:pPr>
    </w:p>
    <w:p w14:paraId="65653D8F" w14:textId="6AEA53BE" w:rsidR="000B5FA4" w:rsidRPr="00C0145B" w:rsidRDefault="00C33541" w:rsidP="00301A8F">
      <w:pPr>
        <w:tabs>
          <w:tab w:val="left" w:pos="3945"/>
        </w:tabs>
        <w:jc w:val="both"/>
        <w:rPr>
          <w:b/>
          <w:bCs/>
        </w:rPr>
      </w:pPr>
      <w:r w:rsidRPr="00C0145B">
        <w:rPr>
          <w:b/>
          <w:bCs/>
        </w:rPr>
        <w:t>Results</w:t>
      </w:r>
    </w:p>
    <w:p w14:paraId="47BE1532" w14:textId="317851AB" w:rsidR="00C33541" w:rsidRPr="000B3F82" w:rsidRDefault="00301A8F" w:rsidP="00301A8F">
      <w:pPr>
        <w:tabs>
          <w:tab w:val="left" w:pos="3945"/>
        </w:tabs>
        <w:jc w:val="both"/>
      </w:pPr>
      <w:r w:rsidRPr="000B3F82">
        <w:tab/>
      </w:r>
    </w:p>
    <w:p w14:paraId="016FC64C" w14:textId="636AC66D" w:rsidR="00C54B74" w:rsidRPr="007D2C8F" w:rsidRDefault="008E6C96" w:rsidP="007D2C8F">
      <w:pPr>
        <w:rPr>
          <w:rFonts w:ascii="Times New Roman" w:eastAsia="Times New Roman" w:hAnsi="Times New Roman" w:cs="Times New Roman"/>
          <w:sz w:val="24"/>
          <w:szCs w:val="24"/>
          <w:lang w:eastAsia="en-US"/>
        </w:rPr>
      </w:pPr>
      <w:r w:rsidRPr="000B3F82">
        <w:t>Overall, an estimated 51.</w:t>
      </w:r>
      <w:r w:rsidR="00A03C93" w:rsidRPr="000B3F82">
        <w:t>0</w:t>
      </w:r>
      <w:r w:rsidRPr="000B3F82">
        <w:t xml:space="preserve"> million </w:t>
      </w:r>
      <w:r w:rsidR="0010495F" w:rsidRPr="000B3F82">
        <w:t xml:space="preserve">(95% CI: </w:t>
      </w:r>
      <w:r w:rsidR="00A03C93" w:rsidRPr="00560E14">
        <w:t>48.5-53.7</w:t>
      </w:r>
      <w:r w:rsidR="0010495F" w:rsidRPr="000B3F82">
        <w:t>)</w:t>
      </w:r>
      <w:r w:rsidR="0010495F" w:rsidRPr="00560E14">
        <w:t xml:space="preserve"> </w:t>
      </w:r>
      <w:r w:rsidRPr="006D1134">
        <w:t xml:space="preserve">deaths are </w:t>
      </w:r>
      <w:r w:rsidR="00322F4F" w:rsidRPr="000B3F82">
        <w:t>expected to be averted due to vaccinations administered between the years 2021 and 2030, inclusive</w:t>
      </w:r>
      <w:r w:rsidR="00264318" w:rsidRPr="000B3F82">
        <w:t xml:space="preserve"> (Figure </w:t>
      </w:r>
      <w:r w:rsidR="001237F3" w:rsidRPr="000B3F82">
        <w:t>2</w:t>
      </w:r>
      <w:r w:rsidR="00264318" w:rsidRPr="000B3F82">
        <w:t>)</w:t>
      </w:r>
      <w:r w:rsidR="00322F4F" w:rsidRPr="000B3F82">
        <w:t>.</w:t>
      </w:r>
      <w:r w:rsidR="00322F4F" w:rsidRPr="00560E14">
        <w:t xml:space="preserve"> </w:t>
      </w:r>
      <w:r w:rsidR="00BA77B8" w:rsidRPr="006D1134">
        <w:t xml:space="preserve">With immunization coverage projected to increase over </w:t>
      </w:r>
      <w:r w:rsidR="00301346" w:rsidRPr="000B3F82">
        <w:t xml:space="preserve">2021-2030 an average </w:t>
      </w:r>
      <w:proofErr w:type="gramStart"/>
      <w:r w:rsidR="00301346" w:rsidRPr="000B3F82">
        <w:t xml:space="preserve">of </w:t>
      </w:r>
      <w:r w:rsidR="007D2C8F" w:rsidRPr="007D2C8F">
        <w:rPr>
          <w:rFonts w:ascii="Calibri" w:eastAsia="Times New Roman" w:hAnsi="Calibri" w:cs="Calibri"/>
          <w:color w:val="000000"/>
          <w:lang w:eastAsia="en-US"/>
        </w:rPr>
        <w:t> 5.1</w:t>
      </w:r>
      <w:proofErr w:type="gramEnd"/>
      <w:r w:rsidR="007D2C8F" w:rsidRPr="007D2C8F">
        <w:rPr>
          <w:rFonts w:ascii="Calibri" w:eastAsia="Times New Roman" w:hAnsi="Calibri" w:cs="Calibri"/>
          <w:color w:val="000000"/>
          <w:lang w:eastAsia="en-US"/>
        </w:rPr>
        <w:t xml:space="preserve"> million per year (4.9 – 5.4)</w:t>
      </w:r>
      <w:r w:rsidR="007D2C8F">
        <w:rPr>
          <w:rFonts w:ascii="Times New Roman" w:eastAsia="Times New Roman" w:hAnsi="Times New Roman" w:cs="Times New Roman"/>
          <w:sz w:val="24"/>
          <w:szCs w:val="24"/>
          <w:lang w:eastAsia="en-US"/>
        </w:rPr>
        <w:t xml:space="preserve"> </w:t>
      </w:r>
      <w:r w:rsidR="00301346" w:rsidRPr="006D61FE">
        <w:rPr>
          <w:highlight w:val="yellow"/>
        </w:rPr>
        <w:t>deaths</w:t>
      </w:r>
      <w:r w:rsidR="00301346" w:rsidRPr="000B3F82">
        <w:t xml:space="preserve"> will be averted</w:t>
      </w:r>
      <w:r w:rsidR="007D2C8F">
        <w:t xml:space="preserve"> annually</w:t>
      </w:r>
      <w:r w:rsidR="00BA77B8" w:rsidRPr="000B3F82">
        <w:t>,</w:t>
      </w:r>
      <w:r w:rsidR="00301346" w:rsidRPr="000B3F82">
        <w:t xml:space="preserve"> with</w:t>
      </w:r>
      <w:r w:rsidR="00BA77B8" w:rsidRPr="000B3F82">
        <w:t xml:space="preserve"> </w:t>
      </w:r>
      <w:r w:rsidR="0054551A" w:rsidRPr="000B3F82">
        <w:t>4.4 million</w:t>
      </w:r>
      <w:r w:rsidR="0010495F" w:rsidRPr="000B3F82">
        <w:t>(</w:t>
      </w:r>
      <w:r w:rsidR="00A03C93" w:rsidRPr="000B3F82">
        <w:t>3.6</w:t>
      </w:r>
      <w:r w:rsidR="0010495F" w:rsidRPr="000B3F82">
        <w:t>-</w:t>
      </w:r>
      <w:r w:rsidR="00A03C93" w:rsidRPr="000B3F82">
        <w:t>5.1</w:t>
      </w:r>
      <w:r w:rsidR="0010495F" w:rsidRPr="000B3F82">
        <w:t>)</w:t>
      </w:r>
      <w:r w:rsidR="0010495F" w:rsidRPr="00560E14">
        <w:t xml:space="preserve"> d</w:t>
      </w:r>
      <w:r w:rsidR="0054551A" w:rsidRPr="006D1134">
        <w:t>eat</w:t>
      </w:r>
      <w:r w:rsidR="0054551A" w:rsidRPr="000B3F82">
        <w:t xml:space="preserve">hs be averted </w:t>
      </w:r>
      <w:r w:rsidR="00BA77B8" w:rsidRPr="000B3F82">
        <w:t>for the year 2021, gradually rising to 5.8 million</w:t>
      </w:r>
      <w:r w:rsidR="0010495F" w:rsidRPr="000B3F82">
        <w:t>(</w:t>
      </w:r>
      <w:r w:rsidR="00A03C93" w:rsidRPr="000B3F82">
        <w:t>4.9</w:t>
      </w:r>
      <w:r w:rsidR="0010495F" w:rsidRPr="000B3F82">
        <w:t>-</w:t>
      </w:r>
      <w:r w:rsidR="00A03C93" w:rsidRPr="000B3F82">
        <w:t>6.6</w:t>
      </w:r>
      <w:r w:rsidR="0010495F" w:rsidRPr="000B3F82">
        <w:t>)</w:t>
      </w:r>
      <w:r w:rsidR="0010495F" w:rsidRPr="00560E14">
        <w:t xml:space="preserve"> </w:t>
      </w:r>
      <w:r w:rsidR="00BA77B8" w:rsidRPr="000B3F82">
        <w:t xml:space="preserve">deaths averted </w:t>
      </w:r>
      <w:r w:rsidR="0054551A" w:rsidRPr="000B3F82">
        <w:t xml:space="preserve">in </w:t>
      </w:r>
      <w:r w:rsidR="00BA77B8" w:rsidRPr="000B3F82">
        <w:t xml:space="preserve">2030. </w:t>
      </w:r>
      <w:r w:rsidR="00EA0CDD" w:rsidRPr="000B3F82">
        <w:t xml:space="preserve">The largest proportion of deaths is attributed to Measles, which accounts for 18.8 million </w:t>
      </w:r>
      <w:r w:rsidR="0010495F" w:rsidRPr="000B3F82">
        <w:t>(</w:t>
      </w:r>
      <w:r w:rsidR="008A6F92" w:rsidRPr="000B3F82">
        <w:t>16.7</w:t>
      </w:r>
      <w:r w:rsidR="0010495F" w:rsidRPr="000B3F82">
        <w:t>-</w:t>
      </w:r>
      <w:r w:rsidR="008A6F92" w:rsidRPr="000B3F82">
        <w:t>21.1</w:t>
      </w:r>
      <w:r w:rsidR="0010495F" w:rsidRPr="000B3F82">
        <w:t>)</w:t>
      </w:r>
      <w:r w:rsidR="0010495F" w:rsidRPr="00560E14">
        <w:t xml:space="preserve"> </w:t>
      </w:r>
      <w:r w:rsidR="00EA0CDD" w:rsidRPr="006D1134">
        <w:t>(3</w:t>
      </w:r>
      <w:r w:rsidR="008A6F92" w:rsidRPr="000B3F82">
        <w:t>7</w:t>
      </w:r>
      <w:r w:rsidR="00EA0CDD" w:rsidRPr="000B3F82">
        <w:t>%), followed by Hep B, accounting for 14 million</w:t>
      </w:r>
      <w:r w:rsidR="00086481">
        <w:t xml:space="preserve"> </w:t>
      </w:r>
      <w:r w:rsidR="0010495F" w:rsidRPr="000B3F82">
        <w:t>(</w:t>
      </w:r>
      <w:r w:rsidR="00A03C93" w:rsidRPr="000B3F82">
        <w:t>13.6-14.4</w:t>
      </w:r>
      <w:proofErr w:type="gramStart"/>
      <w:r w:rsidR="0010495F" w:rsidRPr="000B3F82">
        <w:t>)</w:t>
      </w:r>
      <w:r w:rsidR="0010495F" w:rsidRPr="00560E14">
        <w:t xml:space="preserve"> </w:t>
      </w:r>
      <w:r w:rsidR="00EA0CDD" w:rsidRPr="006E0C89">
        <w:t xml:space="preserve"> (</w:t>
      </w:r>
      <w:proofErr w:type="gramEnd"/>
      <w:r w:rsidR="00EA0CDD" w:rsidRPr="006E0C89">
        <w:t>27</w:t>
      </w:r>
      <w:r w:rsidR="00EA0CDD" w:rsidRPr="006D1134">
        <w:t>%) of total deaths averted</w:t>
      </w:r>
      <w:r w:rsidR="000E34E4" w:rsidRPr="000B3F82">
        <w:t xml:space="preserve"> (Table 2)</w:t>
      </w:r>
      <w:r w:rsidR="002935A3">
        <w:t>.</w:t>
      </w:r>
    </w:p>
    <w:p w14:paraId="08B30C91" w14:textId="5520F6F9" w:rsidR="00BD6A40" w:rsidRDefault="0010495F" w:rsidP="00534D63">
      <w:pPr>
        <w:jc w:val="both"/>
      </w:pPr>
      <w:r w:rsidRPr="000B3F82">
        <w:t xml:space="preserve">The expected number of deaths averted is also summarized </w:t>
      </w:r>
      <w:r w:rsidR="00C9678C" w:rsidRPr="000B3F82">
        <w:t>by the World Bank income Group</w:t>
      </w:r>
      <w:r w:rsidR="008C369A">
        <w:fldChar w:fldCharType="begin" w:fldLock="1"/>
      </w:r>
      <w:r w:rsidR="008C369A">
        <w:instrText>ADDIN CSL_CITATION {"citationItems":[{"id":"ITEM-1","itemData":{"URL":"https://datahelpdesk.worldbank.org/knowledgebase/articles/906519-world-bank-country-and-lending-groups","accessed":{"date-parts":[["2021","4","1"]]},"author":[{"dropping-particle":"","family":"The World Bank Group","given":"","non-dropping-particle":"","parse-names":false,"suffix":""}],"id":"ITEM-1","issued":{"date-parts":[["2021"]]},"title":"World Bank Country and Lending Groups","type":"webpage"},"uris":["http://www.mendeley.com/documents/?uuid=6b7f0f08-ff82-4c81-b087-64d69d4a706f"]}],"mendeley":{"formattedCitation":"&lt;sup&gt;29&lt;/sup&gt;","plainTextFormattedCitation":"29","previouslyFormattedCitation":"&lt;sup&gt;29&lt;/sup&gt;"},"properties":{"noteIndex":0},"schema":"https://github.com/citation-style-language/schema/raw/master/csl-citation.json"}</w:instrText>
      </w:r>
      <w:r w:rsidR="008C369A">
        <w:fldChar w:fldCharType="separate"/>
      </w:r>
      <w:r w:rsidR="008C369A" w:rsidRPr="008C369A">
        <w:rPr>
          <w:noProof/>
          <w:vertAlign w:val="superscript"/>
        </w:rPr>
        <w:t>29</w:t>
      </w:r>
      <w:r w:rsidR="008C369A">
        <w:fldChar w:fldCharType="end"/>
      </w:r>
      <w:r w:rsidR="00291016" w:rsidRPr="000B3F82">
        <w:t xml:space="preserve"> (Figure </w:t>
      </w:r>
      <w:r w:rsidR="00AE64A3" w:rsidRPr="000B3F82">
        <w:t>3</w:t>
      </w:r>
      <w:r w:rsidR="00291016" w:rsidRPr="000B3F82">
        <w:t>)</w:t>
      </w:r>
      <w:r w:rsidR="00C9678C" w:rsidRPr="006E0C89">
        <w:t xml:space="preserve"> </w:t>
      </w:r>
      <w:r w:rsidR="005B6A26" w:rsidRPr="000B3F82">
        <w:t>.</w:t>
      </w:r>
      <w:r w:rsidR="00C9084C" w:rsidRPr="006E0C89">
        <w:t xml:space="preserve"> Approximately 49% of the total death</w:t>
      </w:r>
      <w:r w:rsidR="001C06D8" w:rsidRPr="006D1134">
        <w:t>s</w:t>
      </w:r>
      <w:r w:rsidR="00D54AC5" w:rsidRPr="000B3F82">
        <w:t xml:space="preserve"> (</w:t>
      </w:r>
      <w:r w:rsidR="008A6F92" w:rsidRPr="000B3F82">
        <w:t>24.8</w:t>
      </w:r>
      <w:r w:rsidR="00D54AC5" w:rsidRPr="000B3F82">
        <w:t xml:space="preserve"> million (95%:</w:t>
      </w:r>
      <w:r w:rsidR="008A6F92" w:rsidRPr="000B3F82">
        <w:t>22.4</w:t>
      </w:r>
      <w:r w:rsidR="00D54AC5" w:rsidRPr="000B3F82">
        <w:t>-</w:t>
      </w:r>
      <w:r w:rsidR="008A6F92" w:rsidRPr="000B3F82">
        <w:t>26.9</w:t>
      </w:r>
      <w:r w:rsidR="00D54AC5" w:rsidRPr="000B3F82">
        <w:t>))</w:t>
      </w:r>
      <w:r w:rsidR="00C9084C" w:rsidRPr="006E0C89">
        <w:t xml:space="preserve"> are averted in lower middle income countries, compared </w:t>
      </w:r>
      <w:proofErr w:type="gramStart"/>
      <w:r w:rsidR="00C9084C" w:rsidRPr="006E0C89">
        <w:t xml:space="preserve">to  </w:t>
      </w:r>
      <w:r w:rsidR="00C9084C" w:rsidRPr="006D1134">
        <w:t>2</w:t>
      </w:r>
      <w:r w:rsidR="008A6F92" w:rsidRPr="000B3F82">
        <w:t>6</w:t>
      </w:r>
      <w:proofErr w:type="gramEnd"/>
      <w:r w:rsidR="00C9084C" w:rsidRPr="000B3F82">
        <w:t>% in low income countries</w:t>
      </w:r>
      <w:r w:rsidR="00670163" w:rsidRPr="000B3F82">
        <w:t xml:space="preserve"> (</w:t>
      </w:r>
      <w:r w:rsidR="008A6F92" w:rsidRPr="000B3F82">
        <w:t>13.0</w:t>
      </w:r>
      <w:r w:rsidR="00670163" w:rsidRPr="000B3F82">
        <w:t xml:space="preserve"> million (</w:t>
      </w:r>
      <w:r w:rsidR="008A6F92" w:rsidRPr="000B3F82">
        <w:t>12.2</w:t>
      </w:r>
      <w:r w:rsidR="00670163" w:rsidRPr="000B3F82">
        <w:t>-</w:t>
      </w:r>
      <w:r w:rsidR="008A6F92" w:rsidRPr="000B3F82">
        <w:t>13.8</w:t>
      </w:r>
      <w:r w:rsidR="00670163" w:rsidRPr="000B3F82">
        <w:t>))</w:t>
      </w:r>
      <w:r w:rsidR="00C9084C" w:rsidRPr="000B3F82">
        <w:t>,</w:t>
      </w:r>
      <w:r w:rsidR="00C9084C" w:rsidRPr="006E0C89">
        <w:t xml:space="preserve"> 22% in upper middle income countries</w:t>
      </w:r>
      <w:r w:rsidR="008A5BA1" w:rsidRPr="006D1134">
        <w:t xml:space="preserve"> </w:t>
      </w:r>
      <w:r w:rsidR="008A5BA1" w:rsidRPr="000B3F82">
        <w:t>(</w:t>
      </w:r>
      <w:r w:rsidR="008A6F92" w:rsidRPr="000B3F82">
        <w:t>11.2</w:t>
      </w:r>
      <w:r w:rsidR="008A5BA1" w:rsidRPr="000B3F82">
        <w:t xml:space="preserve"> million (</w:t>
      </w:r>
      <w:r w:rsidR="008A6F92" w:rsidRPr="000B3F82">
        <w:t>10.5</w:t>
      </w:r>
      <w:r w:rsidR="008A5BA1" w:rsidRPr="000B3F82">
        <w:t>-</w:t>
      </w:r>
      <w:r w:rsidR="008A6F92" w:rsidRPr="000B3F82">
        <w:t>12</w:t>
      </w:r>
      <w:r w:rsidR="008A5BA1" w:rsidRPr="000B3F82">
        <w:t>))</w:t>
      </w:r>
      <w:r w:rsidR="008A5BA1" w:rsidRPr="006E0C89">
        <w:t xml:space="preserve"> </w:t>
      </w:r>
      <w:r w:rsidR="00C9084C" w:rsidRPr="006D1134">
        <w:t xml:space="preserve"> and 4% in high income countries</w:t>
      </w:r>
      <w:r w:rsidR="00757BF1" w:rsidRPr="000B3F82">
        <w:t xml:space="preserve"> (</w:t>
      </w:r>
      <w:r w:rsidR="008A6F92" w:rsidRPr="000B3F82">
        <w:t>2.0</w:t>
      </w:r>
      <w:r w:rsidR="00757BF1" w:rsidRPr="000B3F82">
        <w:t xml:space="preserve"> million (</w:t>
      </w:r>
      <w:r w:rsidR="008A6F92" w:rsidRPr="000B3F82">
        <w:t>1.7</w:t>
      </w:r>
      <w:r w:rsidR="00757BF1" w:rsidRPr="000B3F82">
        <w:t>-</w:t>
      </w:r>
      <w:r w:rsidR="008A6F92" w:rsidRPr="000B3F82">
        <w:t>2.4</w:t>
      </w:r>
      <w:r w:rsidR="00757BF1" w:rsidRPr="000B3F82">
        <w:t>))</w:t>
      </w:r>
      <w:r w:rsidR="005033BC" w:rsidRPr="000B3F82">
        <w:t xml:space="preserve"> </w:t>
      </w:r>
      <w:r w:rsidR="00C9084C" w:rsidRPr="000B3F82">
        <w:t>.</w:t>
      </w:r>
      <w:r w:rsidR="00C9084C" w:rsidRPr="006E0C89">
        <w:t xml:space="preserve"> </w:t>
      </w:r>
      <w:r w:rsidR="00AD256B" w:rsidRPr="006D1134">
        <w:t xml:space="preserve">In the absence of vaccination, </w:t>
      </w:r>
      <w:r w:rsidR="00AD256B" w:rsidRPr="000B3F82">
        <w:t xml:space="preserve">the vaccine preventable diseases will disproportionately affect </w:t>
      </w:r>
      <w:proofErr w:type="gramStart"/>
      <w:r w:rsidR="00AD256B" w:rsidRPr="000B3F82">
        <w:t>low income</w:t>
      </w:r>
      <w:proofErr w:type="gramEnd"/>
      <w:r w:rsidR="00AD256B" w:rsidRPr="000B3F82">
        <w:t xml:space="preserve"> countries c</w:t>
      </w:r>
      <w:r w:rsidR="00C91C07" w:rsidRPr="000B3F82">
        <w:t xml:space="preserve">onsidering that </w:t>
      </w:r>
      <w:r w:rsidR="00AD256B" w:rsidRPr="000B3F82">
        <w:t>they</w:t>
      </w:r>
      <w:r w:rsidR="00361D3B" w:rsidRPr="000B3F82">
        <w:t xml:space="preserve"> </w:t>
      </w:r>
      <w:r w:rsidR="00C91C07" w:rsidRPr="000B3F82">
        <w:t>account for 10% of the total</w:t>
      </w:r>
      <w:r w:rsidR="004845FC" w:rsidRPr="000B3F82">
        <w:t xml:space="preserve"> world population </w:t>
      </w:r>
      <w:r w:rsidR="004845FC" w:rsidRPr="006E0C89">
        <w:t>averaged across 2021-2030</w:t>
      </w:r>
      <w:r w:rsidR="00485424" w:rsidRPr="000B3F82">
        <w:t xml:space="preserve">. </w:t>
      </w:r>
      <w:r w:rsidR="004845FC" w:rsidRPr="000B3F82">
        <w:t xml:space="preserve"> </w:t>
      </w:r>
      <w:r w:rsidR="00492BC9" w:rsidRPr="000B3F82">
        <w:t xml:space="preserve">Measles and Hep B account for large </w:t>
      </w:r>
      <w:r w:rsidR="004628EB" w:rsidRPr="000B3F82">
        <w:t xml:space="preserve">proportions of the total deaths averted </w:t>
      </w:r>
      <w:r w:rsidR="00492BC9" w:rsidRPr="000B3F82">
        <w:t>across income groups.</w:t>
      </w:r>
      <w:r w:rsidR="00492BC9">
        <w:t xml:space="preserve"> </w:t>
      </w:r>
    </w:p>
    <w:p w14:paraId="09F49BE1" w14:textId="680A2FF9" w:rsidR="00BD6A40" w:rsidRPr="000B3F82" w:rsidRDefault="00485424" w:rsidP="00C54B74">
      <w:pPr>
        <w:jc w:val="both"/>
      </w:pPr>
      <w:r w:rsidRPr="000B3F82">
        <w:t>In terms of</w:t>
      </w:r>
      <w:r w:rsidR="005876B5" w:rsidRPr="000B3F82">
        <w:t xml:space="preserve"> </w:t>
      </w:r>
      <w:r w:rsidR="008C369A">
        <w:t xml:space="preserve">the </w:t>
      </w:r>
      <w:r w:rsidRPr="000B3F82">
        <w:t>distribution of deaths averted</w:t>
      </w:r>
      <w:r w:rsidR="008C369A">
        <w:t xml:space="preserve"> by WHO country group</w:t>
      </w:r>
      <w:r w:rsidR="008C369A">
        <w:fldChar w:fldCharType="begin" w:fldLock="1"/>
      </w:r>
      <w:r w:rsidR="008C369A">
        <w:instrText>ADDIN CSL_CITATION {"citationItems":[{"id":"ITEM-1","itemData":{"URL":"https://www.who.int/quantifying_ehimpacts/global/ebdcountgroup/en/","accessed":{"date-parts":[["2019","11","10"]]},"author":[{"dropping-particle":"","family":"World Health Organization","given":"","non-dropping-particle":"","parse-names":false,"suffix":""}],"id":"ITEM-1","issued":{"date-parts":[["2001"]]},"title":"Country groupings.","type":"webpage"},"uris":["http://www.mendeley.com/documents/?uuid=23413982-ecf9-48b4-b925-b9826e58d39f"]}],"mendeley":{"formattedCitation":"&lt;sup&gt;30&lt;/sup&gt;","plainTextFormattedCitation":"30","previouslyFormattedCitation":"&lt;sup&gt;30&lt;/sup&gt;"},"properties":{"noteIndex":0},"schema":"https://github.com/citation-style-language/schema/raw/master/csl-citation.json"}</w:instrText>
      </w:r>
      <w:r w:rsidR="008C369A">
        <w:fldChar w:fldCharType="separate"/>
      </w:r>
      <w:r w:rsidR="008C369A" w:rsidRPr="008C369A">
        <w:rPr>
          <w:noProof/>
          <w:vertAlign w:val="superscript"/>
        </w:rPr>
        <w:t>30</w:t>
      </w:r>
      <w:r w:rsidR="008C369A">
        <w:fldChar w:fldCharType="end"/>
      </w:r>
      <w:r w:rsidRPr="000B3F82">
        <w:t xml:space="preserve">, </w:t>
      </w:r>
      <w:r w:rsidR="005876B5" w:rsidRPr="000B3F82">
        <w:t xml:space="preserve">the </w:t>
      </w:r>
      <w:r w:rsidR="00434126" w:rsidRPr="000B3F82">
        <w:t>AFRO region accounts for 45% of</w:t>
      </w:r>
      <w:r w:rsidR="001843E3" w:rsidRPr="000B3F82">
        <w:t xml:space="preserve"> total</w:t>
      </w:r>
      <w:r w:rsidR="00434126" w:rsidRPr="000B3F82">
        <w:t xml:space="preserve"> deaths averted </w:t>
      </w:r>
      <w:r w:rsidR="00A03BD9" w:rsidRPr="000B3F82">
        <w:t>(</w:t>
      </w:r>
      <w:r w:rsidR="007159A0" w:rsidRPr="000B3F82">
        <w:t>23.0</w:t>
      </w:r>
      <w:r w:rsidR="00A03BD9" w:rsidRPr="000B3F82">
        <w:t xml:space="preserve"> million (</w:t>
      </w:r>
      <w:r w:rsidR="007159A0" w:rsidRPr="000B3F82">
        <w:t>21.1</w:t>
      </w:r>
      <w:r w:rsidR="00A03BD9" w:rsidRPr="000B3F82">
        <w:t>-</w:t>
      </w:r>
      <w:r w:rsidR="007159A0" w:rsidRPr="000B3F82">
        <w:t>25.0</w:t>
      </w:r>
      <w:r w:rsidR="00A03BD9" w:rsidRPr="000B3F82">
        <w:t>)),</w:t>
      </w:r>
      <w:r w:rsidR="00A03BD9" w:rsidRPr="006D1134">
        <w:t xml:space="preserve"> followed by </w:t>
      </w:r>
      <w:r w:rsidR="005033BC" w:rsidRPr="000B3F82">
        <w:t xml:space="preserve">21% in </w:t>
      </w:r>
      <w:r w:rsidR="00A03BD9" w:rsidRPr="000B3F82">
        <w:t xml:space="preserve">WHO SEARO </w:t>
      </w:r>
      <w:r w:rsidR="005033BC" w:rsidRPr="000B3F82">
        <w:t>(</w:t>
      </w:r>
      <w:r w:rsidR="007159A0" w:rsidRPr="000B3F82">
        <w:t>10.5</w:t>
      </w:r>
      <w:r w:rsidR="005033BC" w:rsidRPr="000B3F82">
        <w:t xml:space="preserve"> million (</w:t>
      </w:r>
      <w:r w:rsidR="007159A0" w:rsidRPr="000B3F82">
        <w:t>9.1</w:t>
      </w:r>
      <w:r w:rsidR="005033BC" w:rsidRPr="000B3F82">
        <w:t>-</w:t>
      </w:r>
      <w:r w:rsidR="007159A0" w:rsidRPr="000B3F82">
        <w:t>11.9</w:t>
      </w:r>
      <w:r w:rsidR="005033BC" w:rsidRPr="000B3F82">
        <w:t xml:space="preserve">)), </w:t>
      </w:r>
      <w:r w:rsidR="007159A0" w:rsidRPr="000B3F82">
        <w:t>13</w:t>
      </w:r>
      <w:r w:rsidR="005033BC" w:rsidRPr="000B3F82">
        <w:t>% in WPRO (</w:t>
      </w:r>
      <w:r w:rsidR="007159A0" w:rsidRPr="000B3F82">
        <w:t>6.7</w:t>
      </w:r>
      <w:r w:rsidR="005033BC" w:rsidRPr="000B3F82">
        <w:t xml:space="preserve"> million (</w:t>
      </w:r>
      <w:r w:rsidR="007159A0" w:rsidRPr="000B3F82">
        <w:t>6.2</w:t>
      </w:r>
      <w:r w:rsidR="005033BC" w:rsidRPr="000B3F82">
        <w:t>-</w:t>
      </w:r>
      <w:r w:rsidR="007159A0" w:rsidRPr="000B3F82">
        <w:t>7.3</w:t>
      </w:r>
      <w:r w:rsidR="005033BC" w:rsidRPr="000B3F82">
        <w:t xml:space="preserve">)), </w:t>
      </w:r>
      <w:r w:rsidR="007159A0" w:rsidRPr="000B3F82">
        <w:t>11</w:t>
      </w:r>
      <w:r w:rsidR="005033BC" w:rsidRPr="000B3F82">
        <w:t>% in EMRO (</w:t>
      </w:r>
      <w:r w:rsidR="007159A0" w:rsidRPr="000B3F82">
        <w:t>5.7</w:t>
      </w:r>
      <w:r w:rsidR="005033BC" w:rsidRPr="000B3F82">
        <w:t xml:space="preserve"> million (</w:t>
      </w:r>
      <w:r w:rsidR="007159A0" w:rsidRPr="000B3F82">
        <w:t>4.9</w:t>
      </w:r>
      <w:r w:rsidR="005033BC" w:rsidRPr="000B3F82">
        <w:t>-</w:t>
      </w:r>
      <w:r w:rsidR="007159A0" w:rsidRPr="000B3F82">
        <w:t>6.4</w:t>
      </w:r>
      <w:r w:rsidR="005033BC" w:rsidRPr="000B3F82">
        <w:t xml:space="preserve">)), </w:t>
      </w:r>
      <w:r w:rsidR="007159A0" w:rsidRPr="000B3F82">
        <w:t>6</w:t>
      </w:r>
      <w:r w:rsidR="005033BC" w:rsidRPr="000B3F82">
        <w:t>% in PAHO (</w:t>
      </w:r>
      <w:r w:rsidR="007159A0" w:rsidRPr="000B3F82">
        <w:t>3.2</w:t>
      </w:r>
      <w:r w:rsidR="005033BC" w:rsidRPr="000B3F82">
        <w:t xml:space="preserve"> million (</w:t>
      </w:r>
      <w:r w:rsidR="007159A0" w:rsidRPr="000B3F82">
        <w:t>2.9</w:t>
      </w:r>
      <w:r w:rsidR="005033BC" w:rsidRPr="000B3F82">
        <w:t>-</w:t>
      </w:r>
      <w:r w:rsidR="007159A0" w:rsidRPr="000B3F82">
        <w:t>3.6</w:t>
      </w:r>
      <w:r w:rsidR="005033BC" w:rsidRPr="000B3F82">
        <w:t xml:space="preserve">)) and </w:t>
      </w:r>
      <w:r w:rsidR="007159A0" w:rsidRPr="000B3F82">
        <w:t>4</w:t>
      </w:r>
      <w:r w:rsidR="005033BC" w:rsidRPr="000B3F82">
        <w:t>% in EURO (</w:t>
      </w:r>
      <w:r w:rsidR="007159A0" w:rsidRPr="000B3F82">
        <w:t>1.9</w:t>
      </w:r>
      <w:r w:rsidR="005033BC" w:rsidRPr="000B3F82">
        <w:t xml:space="preserve"> million (</w:t>
      </w:r>
      <w:r w:rsidR="007159A0" w:rsidRPr="000B3F82">
        <w:t>1.7</w:t>
      </w:r>
      <w:r w:rsidR="005033BC" w:rsidRPr="000B3F82">
        <w:t>-</w:t>
      </w:r>
      <w:r w:rsidR="007159A0" w:rsidRPr="000B3F82">
        <w:t>2.1</w:t>
      </w:r>
      <w:r w:rsidR="005033BC" w:rsidRPr="000B3F82">
        <w:t>))</w:t>
      </w:r>
      <w:r w:rsidR="00874A9E" w:rsidRPr="000B3F82">
        <w:t xml:space="preserve"> (Figure </w:t>
      </w:r>
      <w:r w:rsidR="002E0FB9" w:rsidRPr="000B3F82">
        <w:t>4</w:t>
      </w:r>
      <w:r w:rsidR="00874A9E" w:rsidRPr="000B3F82">
        <w:t>)</w:t>
      </w:r>
      <w:r w:rsidR="005033BC" w:rsidRPr="000B3F82">
        <w:t>.</w:t>
      </w:r>
      <w:r w:rsidR="001C3971" w:rsidRPr="006D1134">
        <w:t xml:space="preserve"> The breakdown of deaths averted by pathogen </w:t>
      </w:r>
      <w:r w:rsidR="00D44BBD" w:rsidRPr="000B3F82">
        <w:t xml:space="preserve">provides a distinct picture for each region. </w:t>
      </w:r>
      <w:r w:rsidR="007A2285" w:rsidRPr="000B3F82">
        <w:t>While Measles accounts for the largest proportions of deaths averted in AFRO, EMRO</w:t>
      </w:r>
      <w:r w:rsidR="00457BC4" w:rsidRPr="000B3F82">
        <w:t xml:space="preserve"> </w:t>
      </w:r>
      <w:r w:rsidR="007A2285" w:rsidRPr="000B3F82">
        <w:t xml:space="preserve">and SEARO, </w:t>
      </w:r>
      <w:r w:rsidR="00A53386" w:rsidRPr="000B3F82">
        <w:t xml:space="preserve">more deaths averted are attributed to </w:t>
      </w:r>
      <w:proofErr w:type="spellStart"/>
      <w:r w:rsidR="00A53386" w:rsidRPr="000B3F82">
        <w:t>HepB</w:t>
      </w:r>
      <w:proofErr w:type="spellEnd"/>
      <w:r w:rsidR="00A53386" w:rsidRPr="000B3F82">
        <w:t xml:space="preserve"> in EURO, PAHO and WPRO. </w:t>
      </w:r>
    </w:p>
    <w:p w14:paraId="7DA4F235" w14:textId="264B85BE" w:rsidR="00C54B74" w:rsidRDefault="0010249D" w:rsidP="00C54B74">
      <w:pPr>
        <w:jc w:val="both"/>
      </w:pPr>
      <w:commentRangeStart w:id="4"/>
      <w:r w:rsidRPr="000B3F82">
        <w:t xml:space="preserve">The results by Gavi status </w:t>
      </w:r>
      <w:commentRangeEnd w:id="4"/>
      <w:r w:rsidR="00936DA2">
        <w:rPr>
          <w:rStyle w:val="CommentReference"/>
        </w:rPr>
        <w:commentReference w:id="4"/>
      </w:r>
      <w:r w:rsidRPr="000B3F82">
        <w:t xml:space="preserve">demonstrates </w:t>
      </w:r>
      <w:r w:rsidR="007159A0" w:rsidRPr="000B3F82">
        <w:t>74</w:t>
      </w:r>
      <w:proofErr w:type="gramStart"/>
      <w:r w:rsidRPr="000B3F82">
        <w:t>%(</w:t>
      </w:r>
      <w:proofErr w:type="gramEnd"/>
      <w:r w:rsidR="007159A0" w:rsidRPr="000B3F82">
        <w:t>72</w:t>
      </w:r>
      <w:r w:rsidRPr="000B3F82">
        <w:t>-</w:t>
      </w:r>
      <w:r w:rsidR="00DF79CF" w:rsidRPr="000B3F82">
        <w:t>76</w:t>
      </w:r>
      <w:r w:rsidRPr="000B3F82">
        <w:t>)</w:t>
      </w:r>
      <w:r w:rsidRPr="006D1134">
        <w:t xml:space="preserve"> of </w:t>
      </w:r>
      <w:r w:rsidR="00686C88" w:rsidRPr="000B3F82">
        <w:t>the total deaths averted are in 73</w:t>
      </w:r>
      <w:r w:rsidR="00DA3C76" w:rsidRPr="000B3F82">
        <w:t xml:space="preserve"> </w:t>
      </w:r>
      <w:r w:rsidR="0054118A" w:rsidRPr="000B3F82">
        <w:t xml:space="preserve">countries </w:t>
      </w:r>
      <w:r w:rsidR="00686C88" w:rsidRPr="000B3F82">
        <w:t xml:space="preserve">supported </w:t>
      </w:r>
      <w:r w:rsidR="0054118A" w:rsidRPr="000B3F82">
        <w:t>by Gav</w:t>
      </w:r>
      <w:r w:rsidR="009C32EB" w:rsidRPr="000B3F82">
        <w:t>i</w:t>
      </w:r>
      <w:r w:rsidR="00686C88" w:rsidRPr="000B3F82">
        <w:t xml:space="preserve"> </w:t>
      </w:r>
      <w:r w:rsidR="009C32EB" w:rsidRPr="000B3F82">
        <w:t>that</w:t>
      </w:r>
      <w:r w:rsidR="00686C88" w:rsidRPr="000B3F82">
        <w:t xml:space="preserve"> account for 48% of the total world population</w:t>
      </w:r>
      <w:r w:rsidR="00D91F21" w:rsidRPr="000B3F82">
        <w:t xml:space="preserve"> (Figure </w:t>
      </w:r>
      <w:r w:rsidR="002E0FB9" w:rsidRPr="000B3F82">
        <w:t>5</w:t>
      </w:r>
      <w:r w:rsidR="00D91F21" w:rsidRPr="000B3F82">
        <w:t>)</w:t>
      </w:r>
      <w:r w:rsidR="00740D29" w:rsidRPr="000B3F82">
        <w:t>.</w:t>
      </w:r>
      <w:r w:rsidR="00740D29" w:rsidRPr="006D1134">
        <w:t xml:space="preserve"> The number of deaths averted</w:t>
      </w:r>
      <w:r w:rsidR="004A089A" w:rsidRPr="000B3F82">
        <w:t xml:space="preserve"> in these countries</w:t>
      </w:r>
      <w:r w:rsidR="00740D29" w:rsidRPr="000B3F82">
        <w:t xml:space="preserve"> increases over time during the next decade,</w:t>
      </w:r>
      <w:r w:rsidR="004A089A" w:rsidRPr="000B3F82">
        <w:t xml:space="preserve"> compared to countries that are </w:t>
      </w:r>
      <w:r w:rsidR="004A089A" w:rsidRPr="000B3F82">
        <w:lastRenderedPageBreak/>
        <w:t>not supported by Gavi,</w:t>
      </w:r>
      <w:r w:rsidR="00713107" w:rsidRPr="000B3F82">
        <w:t xml:space="preserve"> </w:t>
      </w:r>
      <w:r w:rsidR="004A089A" w:rsidRPr="000B3F82">
        <w:t xml:space="preserve">which </w:t>
      </w:r>
      <w:r w:rsidR="00884F46" w:rsidRPr="000B3F82">
        <w:t>is</w:t>
      </w:r>
      <w:r w:rsidR="004A089A" w:rsidRPr="000B3F82">
        <w:t xml:space="preserve"> explained by</w:t>
      </w:r>
      <w:r w:rsidR="00740D29" w:rsidRPr="000B3F82">
        <w:t xml:space="preserve"> improvement in vaccine introduction and coverage</w:t>
      </w:r>
      <w:r w:rsidR="00BF65AC" w:rsidRPr="000B3F82">
        <w:t xml:space="preserve"> </w:t>
      </w:r>
      <w:r w:rsidR="004B024E" w:rsidRPr="000B3F82">
        <w:t xml:space="preserve">in low and lower </w:t>
      </w:r>
      <w:proofErr w:type="gramStart"/>
      <w:r w:rsidR="004B024E" w:rsidRPr="000B3F82">
        <w:t>middle</w:t>
      </w:r>
      <w:r w:rsidR="00BC58FC" w:rsidRPr="000B3F82">
        <w:t xml:space="preserve"> </w:t>
      </w:r>
      <w:r w:rsidR="004B024E" w:rsidRPr="000B3F82">
        <w:t>income</w:t>
      </w:r>
      <w:proofErr w:type="gramEnd"/>
      <w:r w:rsidR="004B024E" w:rsidRPr="000B3F82">
        <w:t xml:space="preserve"> countries.</w:t>
      </w:r>
    </w:p>
    <w:p w14:paraId="0273CABE" w14:textId="271E492E" w:rsidR="00447430" w:rsidRDefault="00447430" w:rsidP="006D197B">
      <w:pPr>
        <w:jc w:val="both"/>
      </w:pPr>
      <w:commentRangeStart w:id="5"/>
      <w:r>
        <w:t xml:space="preserve">The historical trend </w:t>
      </w:r>
      <w:r w:rsidR="006B003F">
        <w:t xml:space="preserve">demonstrates </w:t>
      </w:r>
      <w:r w:rsidR="0087255C">
        <w:t>that the</w:t>
      </w:r>
      <w:r w:rsidR="00C40E01">
        <w:t xml:space="preserve"> impact of vaccination has </w:t>
      </w:r>
      <w:r w:rsidR="0006060A">
        <w:t>steadily</w:t>
      </w:r>
      <w:r w:rsidR="003D7F83">
        <w:t xml:space="preserve"> increased over time</w:t>
      </w:r>
      <w:r w:rsidR="006D61FE">
        <w:t xml:space="preserve">. </w:t>
      </w:r>
      <w:r w:rsidR="003E4B89">
        <w:t xml:space="preserve">From 2001-2010, the </w:t>
      </w:r>
      <w:r w:rsidR="003E4B89" w:rsidRPr="003E4B89">
        <w:t>total number of deaths averted based on historical WUENIC estimates is 29.7 (26.6-33.1), which increase</w:t>
      </w:r>
      <w:r w:rsidR="001644E0">
        <w:t>s</w:t>
      </w:r>
      <w:r w:rsidR="003E4B89" w:rsidRPr="003E4B89">
        <w:t xml:space="preserve"> to </w:t>
      </w:r>
      <w:r w:rsidR="006D61FE" w:rsidRPr="003E4B89">
        <w:t xml:space="preserve">39.5 million (36.7-42.4) </w:t>
      </w:r>
      <w:r w:rsidR="003E4B89" w:rsidRPr="003E4B89">
        <w:t>during t</w:t>
      </w:r>
      <w:r w:rsidR="003E4B89">
        <w:t>he last decade</w:t>
      </w:r>
      <w:r w:rsidR="001644E0">
        <w:t xml:space="preserve"> and 51 million (48.5-53.7) for the coming decade. </w:t>
      </w:r>
    </w:p>
    <w:p w14:paraId="7033FD13" w14:textId="2A739471" w:rsidR="00903129" w:rsidRDefault="00903129" w:rsidP="00770CA7">
      <w:pPr>
        <w:jc w:val="both"/>
      </w:pPr>
      <w:r>
        <w:t xml:space="preserve">The main results are based on the number of deaths </w:t>
      </w:r>
      <w:r w:rsidR="00990A3D">
        <w:t xml:space="preserve">compared to no vaccination. We additionally </w:t>
      </w:r>
      <w:r w:rsidR="00C73743">
        <w:t>estimated the number of deaths relative to</w:t>
      </w:r>
      <w:r w:rsidR="00CF7008">
        <w:t xml:space="preserve"> the</w:t>
      </w:r>
      <w:r w:rsidR="009829FD">
        <w:t xml:space="preserve"> 2019 baseline coverage level</w:t>
      </w:r>
      <w:r w:rsidR="00D943D6">
        <w:t xml:space="preserve"> to capture the</w:t>
      </w:r>
      <w:r w:rsidR="00857BC4">
        <w:t xml:space="preserve"> incremental</w:t>
      </w:r>
      <w:r w:rsidR="00D943D6">
        <w:t xml:space="preserve"> impact of improvement in vaccine </w:t>
      </w:r>
      <w:r w:rsidR="00D943D6" w:rsidRPr="00CF7008">
        <w:t>introduction and coverage</w:t>
      </w:r>
      <w:r w:rsidR="00CF7008" w:rsidRPr="00CF7008">
        <w:t xml:space="preserve">. We did so by simply taking the difference between projected total deaths averted in future years and subtracting the total deaths averted in 2019. </w:t>
      </w:r>
      <w:r w:rsidR="00374D7A" w:rsidRPr="00CF7008">
        <w:t>This additional set of results can be found in</w:t>
      </w:r>
      <w:r w:rsidR="009829FD" w:rsidRPr="00CF7008">
        <w:t xml:space="preserve"> </w:t>
      </w:r>
      <w:r w:rsidR="00990A3D" w:rsidRPr="00CF7008">
        <w:t>Appendix</w:t>
      </w:r>
      <w:r w:rsidR="00374D7A" w:rsidRPr="00CF7008">
        <w:t xml:space="preserve"> </w:t>
      </w:r>
      <w:r w:rsidR="0001238C" w:rsidRPr="00CF7008">
        <w:t>5</w:t>
      </w:r>
      <w:r w:rsidR="00426CC1" w:rsidRPr="00CF7008">
        <w:t>.</w:t>
      </w:r>
      <w:commentRangeEnd w:id="5"/>
      <w:r w:rsidR="005A4AAE">
        <w:rPr>
          <w:rStyle w:val="CommentReference"/>
        </w:rPr>
        <w:commentReference w:id="5"/>
      </w:r>
    </w:p>
    <w:p w14:paraId="055BD1BD" w14:textId="11AF2242" w:rsidR="00903129" w:rsidRDefault="009F70FC" w:rsidP="00770CA7">
      <w:pPr>
        <w:jc w:val="both"/>
      </w:pPr>
      <w:r>
        <w:t xml:space="preserve"> </w:t>
      </w:r>
    </w:p>
    <w:p w14:paraId="3E330AAF" w14:textId="470C430C" w:rsidR="00C33541" w:rsidRPr="00186043" w:rsidRDefault="00C33541" w:rsidP="00770CA7">
      <w:pPr>
        <w:jc w:val="both"/>
        <w:rPr>
          <w:b/>
          <w:bCs/>
        </w:rPr>
      </w:pPr>
      <w:proofErr w:type="gramStart"/>
      <w:r w:rsidRPr="00186043">
        <w:rPr>
          <w:b/>
          <w:bCs/>
        </w:rPr>
        <w:t>Discussion</w:t>
      </w:r>
      <w:r w:rsidR="00770CA7" w:rsidRPr="00186043">
        <w:rPr>
          <w:b/>
          <w:bCs/>
        </w:rPr>
        <w:t xml:space="preserve"> </w:t>
      </w:r>
      <w:r w:rsidRPr="00186043">
        <w:rPr>
          <w:b/>
          <w:bCs/>
        </w:rPr>
        <w:t>:</w:t>
      </w:r>
      <w:proofErr w:type="gramEnd"/>
      <w:r w:rsidR="00770CA7" w:rsidRPr="00186043">
        <w:rPr>
          <w:b/>
          <w:bCs/>
        </w:rPr>
        <w:t xml:space="preserve"> </w:t>
      </w:r>
    </w:p>
    <w:p w14:paraId="157CE2AA" w14:textId="73104356" w:rsidR="00C72EF3" w:rsidRDefault="00C72EF3" w:rsidP="001E3372">
      <w:pPr>
        <w:autoSpaceDE w:val="0"/>
        <w:autoSpaceDN w:val="0"/>
        <w:adjustRightInd w:val="0"/>
        <w:spacing w:after="0" w:line="240" w:lineRule="auto"/>
      </w:pPr>
    </w:p>
    <w:p w14:paraId="47236338" w14:textId="3CFA3C14" w:rsidR="002549D1" w:rsidRDefault="005C369B" w:rsidP="00C269E6">
      <w:pPr>
        <w:jc w:val="both"/>
      </w:pPr>
      <w:r>
        <w:t xml:space="preserve">The results from this analysis demonstrate the </w:t>
      </w:r>
      <w:r w:rsidR="006D6EAB">
        <w:t xml:space="preserve">impact of mortality reductions </w:t>
      </w:r>
      <w:r w:rsidR="00095366">
        <w:t>if the IA2030 targets are met</w:t>
      </w:r>
      <w:r w:rsidR="00895FBE">
        <w:t xml:space="preserve"> by 2030</w:t>
      </w:r>
      <w:r w:rsidR="00095366">
        <w:t xml:space="preserve">. </w:t>
      </w:r>
      <w:r w:rsidR="00701A63">
        <w:t xml:space="preserve">To attain these benefits in the next decade, </w:t>
      </w:r>
      <w:r w:rsidR="004075AA">
        <w:t>the global community should</w:t>
      </w:r>
      <w:r w:rsidR="00257D5C">
        <w:t xml:space="preserve"> strive towards the</w:t>
      </w:r>
      <w:r w:rsidR="00522064">
        <w:t xml:space="preserve"> aspirational</w:t>
      </w:r>
      <w:r w:rsidR="00257D5C">
        <w:t xml:space="preserve"> goals </w:t>
      </w:r>
      <w:r w:rsidR="00CB5951">
        <w:t>of i</w:t>
      </w:r>
      <w:r w:rsidR="00257D5C">
        <w:t xml:space="preserve">mprovement </w:t>
      </w:r>
      <w:r w:rsidR="002F3BF0">
        <w:t>in vaccine introduction and coverage as well as the maintenance of</w:t>
      </w:r>
      <w:r w:rsidR="003A06C9">
        <w:t xml:space="preserve"> </w:t>
      </w:r>
      <w:r w:rsidR="00F271C8">
        <w:t>past achievements</w:t>
      </w:r>
      <w:r w:rsidR="00895FBE">
        <w:t xml:space="preserve">. </w:t>
      </w:r>
      <w:r w:rsidR="002F08D2">
        <w:t xml:space="preserve">This will require </w:t>
      </w:r>
      <w:r w:rsidR="00AF4FEB">
        <w:t>comprehensive efforts from</w:t>
      </w:r>
      <w:r w:rsidR="00F271C8">
        <w:t xml:space="preserve"> community, national, regional and global stakeholders</w:t>
      </w:r>
      <w:r w:rsidR="004075AA">
        <w:t xml:space="preserve"> </w:t>
      </w:r>
      <w:r w:rsidR="002F08D2">
        <w:t>in all strategic priority areas of IA2030</w:t>
      </w:r>
      <w:r w:rsidR="00EE2CE2">
        <w:t xml:space="preserve">. </w:t>
      </w:r>
      <w:r w:rsidR="00EA01CB">
        <w:t xml:space="preserve">The </w:t>
      </w:r>
      <w:r w:rsidR="004423A5">
        <w:t xml:space="preserve">changing context and </w:t>
      </w:r>
      <w:r w:rsidR="005305B7">
        <w:t>ongoing</w:t>
      </w:r>
      <w:r w:rsidR="002C6602">
        <w:t xml:space="preserve"> </w:t>
      </w:r>
      <w:r w:rsidR="004423A5">
        <w:t xml:space="preserve">challenges, including </w:t>
      </w:r>
      <w:r w:rsidR="007752E4">
        <w:t xml:space="preserve">but not limited to </w:t>
      </w:r>
      <w:r w:rsidR="004423A5">
        <w:t>the COVID-19 pandemic, conflict and political instability, climate change and public trust,</w:t>
      </w:r>
      <w:r w:rsidR="00EA01CB">
        <w:t xml:space="preserve"> call for </w:t>
      </w:r>
      <w:r w:rsidR="00CF4CE0">
        <w:t xml:space="preserve">effective </w:t>
      </w:r>
      <w:r w:rsidR="00446137">
        <w:t>coordinati</w:t>
      </w:r>
      <w:r w:rsidR="00B22713">
        <w:t xml:space="preserve">on </w:t>
      </w:r>
      <w:r w:rsidR="00CF4CE0">
        <w:t xml:space="preserve">and </w:t>
      </w:r>
      <w:r w:rsidR="00E10203">
        <w:t>partnerships to</w:t>
      </w:r>
      <w:r w:rsidR="00446137">
        <w:t xml:space="preserve"> strengthen </w:t>
      </w:r>
      <w:r w:rsidR="00E10203">
        <w:t>immunization programs and primary heal</w:t>
      </w:r>
      <w:r w:rsidR="00EA01CB">
        <w:t>th car</w:t>
      </w:r>
      <w:r w:rsidR="007B0303">
        <w:t>e</w:t>
      </w:r>
      <w:r w:rsidR="00E10203">
        <w:t xml:space="preserve">. </w:t>
      </w:r>
    </w:p>
    <w:p w14:paraId="0C656164" w14:textId="1FB771A2" w:rsidR="0017595C" w:rsidRDefault="00852C24" w:rsidP="001B482B">
      <w:pPr>
        <w:jc w:val="both"/>
      </w:pPr>
      <w:r>
        <w:t>Deaths caused by</w:t>
      </w:r>
      <w:r w:rsidR="00B66B46">
        <w:t xml:space="preserve"> vaccine preventable diseases disproportionately affect </w:t>
      </w:r>
      <w:r w:rsidR="003564EC">
        <w:t>lo</w:t>
      </w:r>
      <w:r w:rsidR="00384F84">
        <w:t>w and</w:t>
      </w:r>
      <w:r w:rsidR="003564EC">
        <w:t xml:space="preserve"> lower </w:t>
      </w:r>
      <w:proofErr w:type="gramStart"/>
      <w:r w:rsidR="003564EC">
        <w:t>middle income</w:t>
      </w:r>
      <w:proofErr w:type="gramEnd"/>
      <w:r w:rsidR="003564EC">
        <w:t xml:space="preserve"> countries </w:t>
      </w:r>
      <w:r w:rsidR="00384F84">
        <w:t>in the</w:t>
      </w:r>
      <w:r w:rsidR="003564EC">
        <w:t xml:space="preserve"> A</w:t>
      </w:r>
      <w:r w:rsidR="00BF62D9">
        <w:t>frican</w:t>
      </w:r>
      <w:r w:rsidR="003564EC">
        <w:t xml:space="preserve"> region</w:t>
      </w:r>
      <w:r w:rsidR="00603DD9">
        <w:t>.</w:t>
      </w:r>
      <w:r w:rsidR="006F7A41">
        <w:t xml:space="preserve"> </w:t>
      </w:r>
      <w:r w:rsidR="003E2107">
        <w:t>It is</w:t>
      </w:r>
      <w:r w:rsidR="00383375">
        <w:t xml:space="preserve"> critical</w:t>
      </w:r>
      <w:r w:rsidR="003E2107">
        <w:t xml:space="preserve"> to share t</w:t>
      </w:r>
      <w:r w:rsidR="00321C49">
        <w:t>he benefits of vaccin</w:t>
      </w:r>
      <w:r w:rsidR="00EA01CB">
        <w:t>ation among</w:t>
      </w:r>
      <w:r w:rsidR="003E2107">
        <w:t xml:space="preserve"> </w:t>
      </w:r>
      <w:r w:rsidR="003E4A83">
        <w:t>countries</w:t>
      </w:r>
      <w:r w:rsidR="0046279E">
        <w:t xml:space="preserve"> in a more equitable manner. </w:t>
      </w:r>
      <w:r w:rsidR="00EB49EF">
        <w:t xml:space="preserve">Gavi continues to play an important role in increasing </w:t>
      </w:r>
      <w:r w:rsidR="00824145">
        <w:t>vaccine introduction and coverage in these countries</w:t>
      </w:r>
      <w:r w:rsidR="005F2AAE">
        <w:t xml:space="preserve"> including those that have transitioned from Gavi support</w:t>
      </w:r>
      <w:r w:rsidR="00824145">
        <w:t>.</w:t>
      </w:r>
      <w:r w:rsidR="007E6EE0">
        <w:t xml:space="preserve"> </w:t>
      </w:r>
      <w:r w:rsidR="00B27763">
        <w:t>More</w:t>
      </w:r>
      <w:r w:rsidR="00472FF9">
        <w:t xml:space="preserve"> </w:t>
      </w:r>
      <w:r w:rsidR="00CB7070">
        <w:t xml:space="preserve">efforts should </w:t>
      </w:r>
      <w:r w:rsidR="00B27763">
        <w:t>be devoted to</w:t>
      </w:r>
      <w:r w:rsidR="00472FF9">
        <w:t xml:space="preserve"> improving equity within countries</w:t>
      </w:r>
      <w:r w:rsidR="009008EE">
        <w:t xml:space="preserve"> by reaching the most marginalized and vulnerable populations</w:t>
      </w:r>
      <w:r w:rsidR="00E413BC">
        <w:t xml:space="preserve"> that are still without access to vaccines. </w:t>
      </w:r>
      <w:r w:rsidR="0017595C">
        <w:t xml:space="preserve">The achievement of </w:t>
      </w:r>
      <w:r w:rsidR="00A00D78">
        <w:t xml:space="preserve">the </w:t>
      </w:r>
      <w:r w:rsidR="0017595C">
        <w:t xml:space="preserve">IA2030 </w:t>
      </w:r>
      <w:r w:rsidR="00A00D78">
        <w:t xml:space="preserve">vision </w:t>
      </w:r>
      <w:r w:rsidR="0017595C">
        <w:t>will require sustained investment as well as public and political commitment</w:t>
      </w:r>
      <w:r w:rsidR="00C42624">
        <w:t xml:space="preserve"> to extending the benefits </w:t>
      </w:r>
      <w:r w:rsidR="00024363">
        <w:t>of vaccination</w:t>
      </w:r>
      <w:r w:rsidR="001A508C">
        <w:t xml:space="preserve"> across the globe</w:t>
      </w:r>
      <w:r w:rsidR="0008382A">
        <w:t xml:space="preserve">, based on </w:t>
      </w:r>
      <w:r w:rsidR="00301BD7">
        <w:t xml:space="preserve">robust measurement and </w:t>
      </w:r>
      <w:r w:rsidR="0008382A">
        <w:t xml:space="preserve">monitoring of progress. </w:t>
      </w:r>
    </w:p>
    <w:p w14:paraId="1654B2A2" w14:textId="3C750E6F" w:rsidR="00E053C1" w:rsidRPr="0081261C" w:rsidRDefault="00EF4F70" w:rsidP="0081261C">
      <w:pPr>
        <w:jc w:val="both"/>
      </w:pPr>
      <w:r>
        <w:t xml:space="preserve">The analysis has several limitations. First, </w:t>
      </w:r>
      <w:r w:rsidR="00C54389">
        <w:t>t</w:t>
      </w:r>
      <w:r>
        <w:t xml:space="preserve">he current scope includes 14 pathogens </w:t>
      </w:r>
      <w:r w:rsidR="00A672F3">
        <w:t>only and does not fully capture all</w:t>
      </w:r>
      <w:r>
        <w:t xml:space="preserve"> existing vaccines in the national immunization schedules. It is also limited to mortality</w:t>
      </w:r>
      <w:r w:rsidR="007568FF">
        <w:t xml:space="preserve"> impac</w:t>
      </w:r>
      <w:r w:rsidR="004C724B">
        <w:t>t</w:t>
      </w:r>
      <w:r w:rsidR="007568FF">
        <w:t xml:space="preserve">, underestimating the benefits of vaccines </w:t>
      </w:r>
      <w:r w:rsidR="00702D90">
        <w:t>through morbidity reductions</w:t>
      </w:r>
      <w:r w:rsidR="00462A39">
        <w:t xml:space="preserve">. </w:t>
      </w:r>
      <w:r w:rsidR="00C26A16">
        <w:t>Another source of underestimation comes from the exclusion of SIA data since t</w:t>
      </w:r>
      <w:r w:rsidR="00462A39">
        <w:t>he analytical framework focuses on routine immunization.</w:t>
      </w:r>
      <w:r w:rsidR="00AE3F0C">
        <w:t xml:space="preserve"> </w:t>
      </w:r>
      <w:r w:rsidR="00153DA0">
        <w:t>Since</w:t>
      </w:r>
      <w:r w:rsidR="00F80342">
        <w:t xml:space="preserve"> we used the </w:t>
      </w:r>
      <w:r w:rsidR="005518A5">
        <w:t>dat</w:t>
      </w:r>
      <w:r w:rsidR="00DC1A32">
        <w:t>a</w:t>
      </w:r>
      <w:r w:rsidR="005518A5">
        <w:t xml:space="preserve"> from low</w:t>
      </w:r>
      <w:r w:rsidR="00462A39">
        <w:t xml:space="preserve">- </w:t>
      </w:r>
      <w:r w:rsidR="005518A5">
        <w:t>and middle</w:t>
      </w:r>
      <w:r w:rsidR="00462A39">
        <w:t>-</w:t>
      </w:r>
      <w:r w:rsidR="005518A5">
        <w:t>income countries for extrapolation to high income countries</w:t>
      </w:r>
      <w:r w:rsidR="004D41FD">
        <w:t xml:space="preserve"> using the relative risk model</w:t>
      </w:r>
      <w:r w:rsidR="005518A5">
        <w:t xml:space="preserve">, </w:t>
      </w:r>
      <w:r w:rsidR="00F80342">
        <w:t xml:space="preserve">there is </w:t>
      </w:r>
      <w:r w:rsidR="005518A5">
        <w:t xml:space="preserve">uncertainty in the estimates generated for HICs and corresponding vaccines. </w:t>
      </w:r>
      <w:r w:rsidR="00384ED8" w:rsidRPr="00A51228">
        <w:rPr>
          <w:rFonts w:cs="Kp-Regular"/>
          <w:color w:val="000000"/>
        </w:rPr>
        <w:t xml:space="preserve">Future </w:t>
      </w:r>
      <w:r w:rsidR="007E45B7">
        <w:rPr>
          <w:rFonts w:cs="Kp-Regular"/>
          <w:color w:val="000000"/>
        </w:rPr>
        <w:t xml:space="preserve">work by the authors </w:t>
      </w:r>
      <w:r w:rsidR="00384ED8" w:rsidRPr="00A51228">
        <w:rPr>
          <w:rFonts w:cs="Kp-Regular"/>
          <w:color w:val="000000"/>
        </w:rPr>
        <w:t>will apply the</w:t>
      </w:r>
      <w:r w:rsidR="00384ED8">
        <w:rPr>
          <w:rFonts w:cs="Kp-Regular"/>
          <w:color w:val="000000"/>
        </w:rPr>
        <w:t xml:space="preserve"> analytical</w:t>
      </w:r>
      <w:r w:rsidR="00384ED8" w:rsidRPr="00A51228">
        <w:rPr>
          <w:rFonts w:cs="Kp-Regular"/>
          <w:color w:val="000000"/>
        </w:rPr>
        <w:t xml:space="preserve"> framework to</w:t>
      </w:r>
      <w:r w:rsidR="00384ED8">
        <w:rPr>
          <w:rFonts w:cs="Kp-Regular"/>
          <w:color w:val="000000"/>
        </w:rPr>
        <w:t xml:space="preserve"> a broader set of</w:t>
      </w:r>
      <w:r w:rsidR="00384ED8" w:rsidRPr="00A51228">
        <w:rPr>
          <w:rFonts w:cs="Kp-Regular"/>
          <w:color w:val="000000"/>
        </w:rPr>
        <w:t xml:space="preserve"> pathogens</w:t>
      </w:r>
      <w:r w:rsidR="004732C9">
        <w:rPr>
          <w:rFonts w:cs="Kp-Regular"/>
          <w:color w:val="000000"/>
        </w:rPr>
        <w:t>, develop a framework for reliable projection of SIA,</w:t>
      </w:r>
      <w:r w:rsidR="00384ED8">
        <w:rPr>
          <w:rFonts w:cs="Kp-Regular"/>
          <w:color w:val="000000"/>
        </w:rPr>
        <w:t xml:space="preserve"> and</w:t>
      </w:r>
      <w:r w:rsidR="00384ED8" w:rsidRPr="00A51228">
        <w:rPr>
          <w:rFonts w:cs="Kp-Regular"/>
          <w:color w:val="000000"/>
        </w:rPr>
        <w:t xml:space="preserve"> validate modeled estimates from this analysis with empirical data</w:t>
      </w:r>
      <w:r w:rsidR="00384ED8">
        <w:rPr>
          <w:rFonts w:cs="Kp-Regular"/>
          <w:color w:val="000000"/>
        </w:rPr>
        <w:t xml:space="preserve"> </w:t>
      </w:r>
      <w:r w:rsidR="002802D6">
        <w:rPr>
          <w:rFonts w:cs="Kp-Regular"/>
          <w:color w:val="000000"/>
        </w:rPr>
        <w:t>and/</w:t>
      </w:r>
      <w:r w:rsidR="00384ED8" w:rsidRPr="00A51228">
        <w:rPr>
          <w:rFonts w:cs="Kp-Regular"/>
          <w:color w:val="000000"/>
        </w:rPr>
        <w:t>or setting-specific modeled evidence</w:t>
      </w:r>
      <w:r w:rsidR="00384ED8">
        <w:rPr>
          <w:rFonts w:cs="Kp-Regular"/>
          <w:color w:val="000000"/>
        </w:rPr>
        <w:t xml:space="preserve"> </w:t>
      </w:r>
      <w:r w:rsidR="005F2AAE">
        <w:rPr>
          <w:rFonts w:cs="Kp-Regular"/>
          <w:color w:val="000000"/>
        </w:rPr>
        <w:t xml:space="preserve">specifically from </w:t>
      </w:r>
      <w:r w:rsidR="00384ED8">
        <w:rPr>
          <w:rFonts w:cs="Kp-Regular"/>
          <w:color w:val="000000"/>
        </w:rPr>
        <w:t>HICs.</w:t>
      </w:r>
      <w:r w:rsidR="008C3798">
        <w:rPr>
          <w:rFonts w:cs="Kp-Regular"/>
          <w:color w:val="000000"/>
        </w:rPr>
        <w:t xml:space="preserve"> Group 3 pathogens</w:t>
      </w:r>
      <w:r w:rsidR="00C1496E">
        <w:rPr>
          <w:rFonts w:cs="Kp-Regular"/>
          <w:color w:val="000000"/>
        </w:rPr>
        <w:t xml:space="preserve"> using </w:t>
      </w:r>
      <w:r w:rsidR="0068672C">
        <w:rPr>
          <w:rFonts w:cs="Kp-Regular"/>
          <w:color w:val="000000"/>
        </w:rPr>
        <w:t xml:space="preserve">disease burden data and vaccine efficacy </w:t>
      </w:r>
      <w:r w:rsidR="00CA29FF">
        <w:rPr>
          <w:rFonts w:cs="Kp-Regular"/>
          <w:color w:val="000000"/>
        </w:rPr>
        <w:t>will benefit from cross-validation with estimates</w:t>
      </w:r>
      <w:r w:rsidR="00C1496E">
        <w:rPr>
          <w:rFonts w:cs="Kp-Regular"/>
          <w:color w:val="000000"/>
        </w:rPr>
        <w:t xml:space="preserve"> that are</w:t>
      </w:r>
      <w:r w:rsidR="00CA29FF">
        <w:rPr>
          <w:rFonts w:cs="Kp-Regular"/>
          <w:color w:val="000000"/>
        </w:rPr>
        <w:t xml:space="preserve"> </w:t>
      </w:r>
      <w:r w:rsidR="0068672C">
        <w:rPr>
          <w:rFonts w:cs="Kp-Regular"/>
          <w:color w:val="000000"/>
        </w:rPr>
        <w:t xml:space="preserve">directly derived </w:t>
      </w:r>
      <w:r w:rsidR="00CA29FF">
        <w:rPr>
          <w:rFonts w:cs="Kp-Regular"/>
          <w:color w:val="000000"/>
        </w:rPr>
        <w:t xml:space="preserve">from mathematical models. </w:t>
      </w:r>
    </w:p>
    <w:p w14:paraId="320A2A08" w14:textId="563534A6" w:rsidR="00D90182" w:rsidRDefault="000575B4" w:rsidP="002B2AA7">
      <w:pPr>
        <w:autoSpaceDE w:val="0"/>
        <w:autoSpaceDN w:val="0"/>
        <w:adjustRightInd w:val="0"/>
        <w:spacing w:after="0" w:line="240" w:lineRule="auto"/>
        <w:jc w:val="both"/>
        <w:rPr>
          <w:rFonts w:cs="Kp-Regular"/>
          <w:color w:val="000000"/>
        </w:rPr>
      </w:pPr>
      <w:r>
        <w:rPr>
          <w:rFonts w:cs="Kp-Regular"/>
          <w:color w:val="000000"/>
        </w:rPr>
        <w:lastRenderedPageBreak/>
        <w:t>In addition, a</w:t>
      </w:r>
      <w:r w:rsidR="00E053C1">
        <w:rPr>
          <w:rFonts w:cs="Kp-Regular"/>
          <w:color w:val="000000"/>
        </w:rPr>
        <w:t xml:space="preserve">ny limitations inherent to the VIMC models </w:t>
      </w:r>
      <w:r w:rsidR="00CF258F">
        <w:rPr>
          <w:rFonts w:cs="Kp-Regular"/>
          <w:color w:val="000000"/>
        </w:rPr>
        <w:t xml:space="preserve">and outputs </w:t>
      </w:r>
      <w:r w:rsidR="00E053C1">
        <w:rPr>
          <w:rFonts w:cs="Kp-Regular"/>
          <w:color w:val="000000"/>
        </w:rPr>
        <w:t>are also present in this analysis.</w:t>
      </w:r>
      <w:r w:rsidR="00D00D7B">
        <w:rPr>
          <w:rFonts w:cs="Kp-Regular"/>
          <w:color w:val="000000"/>
        </w:rPr>
        <w:t xml:space="preserve"> Uncertainty in demography and coverage is not captured in the model outputs. Sparse temporal or geographically distributed data used as model input adds to </w:t>
      </w:r>
      <w:r w:rsidR="00EE7AFC">
        <w:rPr>
          <w:rFonts w:cs="Kp-Regular"/>
          <w:color w:val="000000"/>
        </w:rPr>
        <w:t>uncertainty</w:t>
      </w:r>
      <w:r w:rsidR="00356547">
        <w:rPr>
          <w:rFonts w:cs="Kp-Regular"/>
          <w:color w:val="000000"/>
        </w:rPr>
        <w:t xml:space="preserve"> although it</w:t>
      </w:r>
      <w:r w:rsidR="00EE7AFC">
        <w:rPr>
          <w:rFonts w:cs="Kp-Regular"/>
          <w:color w:val="000000"/>
        </w:rPr>
        <w:t xml:space="preserve"> could be improved with increased availability of such data</w:t>
      </w:r>
      <w:r w:rsidR="00D00D7B">
        <w:rPr>
          <w:rFonts w:cs="Kp-Regular"/>
          <w:color w:val="000000"/>
        </w:rPr>
        <w:t xml:space="preserve">. Model averaging and equal weighting underestimates heterogeneity across models. The </w:t>
      </w:r>
      <w:r w:rsidR="00201E6A">
        <w:rPr>
          <w:rFonts w:cs="Kp-Regular"/>
          <w:color w:val="000000"/>
        </w:rPr>
        <w:t xml:space="preserve">approach to </w:t>
      </w:r>
      <w:r w:rsidR="00D00D7B">
        <w:rPr>
          <w:rFonts w:cs="Kp-Regular"/>
          <w:color w:val="000000"/>
        </w:rPr>
        <w:t>calculati</w:t>
      </w:r>
      <w:r w:rsidR="00201E6A">
        <w:rPr>
          <w:rFonts w:cs="Kp-Regular"/>
          <w:color w:val="000000"/>
        </w:rPr>
        <w:t>ng</w:t>
      </w:r>
      <w:r w:rsidR="00D00D7B">
        <w:rPr>
          <w:rFonts w:cs="Kp-Regular"/>
          <w:color w:val="000000"/>
        </w:rPr>
        <w:t xml:space="preserve"> impact ratios underestimates variations in health care access, case fatality ratio or other temporal factors, and does not fully replicate the estimates of dynamic models.</w:t>
      </w:r>
      <w:r w:rsidR="009315B0">
        <w:rPr>
          <w:rFonts w:cs="Kp-Regular"/>
          <w:color w:val="000000"/>
        </w:rPr>
        <w:t xml:space="preserve"> </w:t>
      </w:r>
      <w:r w:rsidR="00394CC6">
        <w:rPr>
          <w:rFonts w:cs="Kp-Regular"/>
          <w:color w:val="000000"/>
        </w:rPr>
        <w:t>Finally,</w:t>
      </w:r>
      <w:r w:rsidR="00CA44CE">
        <w:rPr>
          <w:rFonts w:cs="Kp-Regular"/>
          <w:color w:val="000000"/>
        </w:rPr>
        <w:t xml:space="preserve"> there remains a theoretical risk of “double counting” deaths</w:t>
      </w:r>
      <w:r w:rsidR="003F3BAC">
        <w:rPr>
          <w:rFonts w:cs="Kp-Regular"/>
          <w:color w:val="000000"/>
        </w:rPr>
        <w:t xml:space="preserve"> as disease burden and vaccine impact for each pathogen is generated from separate </w:t>
      </w:r>
      <w:r w:rsidR="008A7A23">
        <w:rPr>
          <w:rFonts w:cs="Kp-Regular"/>
          <w:color w:val="000000"/>
        </w:rPr>
        <w:t xml:space="preserve">VIMC </w:t>
      </w:r>
      <w:r w:rsidR="003F3BAC">
        <w:rPr>
          <w:rFonts w:cs="Kp-Regular"/>
          <w:color w:val="000000"/>
        </w:rPr>
        <w:t>models.</w:t>
      </w:r>
      <w:r w:rsidR="006C6C71">
        <w:rPr>
          <w:rFonts w:cs="Kp-Regular"/>
          <w:color w:val="000000"/>
        </w:rPr>
        <w:t xml:space="preserve"> </w:t>
      </w:r>
      <w:r w:rsidR="008A7A23">
        <w:rPr>
          <w:rFonts w:cs="Kp-Regular"/>
          <w:color w:val="000000"/>
        </w:rPr>
        <w:t>Recent work by VIMC found that double counting of deaths averted accounts for only a small proportion of impact for 10 pathogens in 112 countries. For cohorts born between 2000 and 2030, the adjustment was 2.36% (95% CI [</w:t>
      </w:r>
      <w:r w:rsidR="003D6D6D">
        <w:rPr>
          <w:rFonts w:cs="Kp-Regular"/>
          <w:color w:val="000000"/>
        </w:rPr>
        <w:t>2.00%, 2.83%</w:t>
      </w:r>
      <w:r w:rsidR="008A7A23">
        <w:rPr>
          <w:rFonts w:cs="Kp-Regular"/>
          <w:color w:val="000000"/>
        </w:rPr>
        <w:t>]</w:t>
      </w:r>
      <w:r w:rsidR="003D6D6D">
        <w:rPr>
          <w:rFonts w:cs="Kp-Regular"/>
          <w:color w:val="000000"/>
        </w:rPr>
        <w:t xml:space="preserve"> which reduced to 1.07% (95% CI [ 0.90%, 1.32%] for children under age 5</w:t>
      </w:r>
      <w:r w:rsidR="007A2C18">
        <w:rPr>
          <w:rFonts w:cs="Kp-Regular"/>
          <w:color w:val="000000"/>
        </w:rPr>
        <w:t>.</w:t>
      </w:r>
      <w:r w:rsidR="007A2C18">
        <w:rPr>
          <w:rFonts w:cs="Kp-Regular"/>
          <w:color w:val="000000"/>
        </w:rPr>
        <w:fldChar w:fldCharType="begin" w:fldLock="1"/>
      </w:r>
      <w:r w:rsidR="008C369A">
        <w:rPr>
          <w:rFonts w:cs="Kp-Regular"/>
          <w:color w:val="000000"/>
        </w:rPr>
        <w:instrText>ADDIN CSL_CITATION {"citationItems":[{"id":"ITEM-1","itemData":{"URL":"https://montagu.vaccineimpact.org/2021/visualisation/","accessed":{"date-parts":[["2021","3","24"]]},"id":"ITEM-1","issued":{"date-parts":[["0"]]},"title":"VIMC Data Visualisation Tool","type":"webpage"},"uris":["http://www.mendeley.com/documents/?uuid=dc3ac7d4-d40f-46d0-88c2-d3c9a92a03de"]}],"mendeley":{"formattedCitation":"&lt;sup&gt;19&lt;/sup&gt;","plainTextFormattedCitation":"19","previouslyFormattedCitation":"&lt;sup&gt;19&lt;/sup&gt;"},"properties":{"noteIndex":0},"schema":"https://github.com/citation-style-language/schema/raw/master/csl-citation.json"}</w:instrText>
      </w:r>
      <w:r w:rsidR="007A2C18">
        <w:rPr>
          <w:rFonts w:cs="Kp-Regular"/>
          <w:color w:val="000000"/>
        </w:rPr>
        <w:fldChar w:fldCharType="separate"/>
      </w:r>
      <w:r w:rsidR="007A2C18" w:rsidRPr="007A2C18">
        <w:rPr>
          <w:rFonts w:cs="Kp-Regular"/>
          <w:noProof/>
          <w:color w:val="000000"/>
          <w:vertAlign w:val="superscript"/>
        </w:rPr>
        <w:t>19</w:t>
      </w:r>
      <w:r w:rsidR="007A2C18">
        <w:rPr>
          <w:rFonts w:cs="Kp-Regular"/>
          <w:color w:val="000000"/>
        </w:rPr>
        <w:fldChar w:fldCharType="end"/>
      </w:r>
      <w:r w:rsidR="007A2C18">
        <w:rPr>
          <w:rFonts w:cs="Kp-Regular"/>
          <w:color w:val="000000"/>
        </w:rPr>
        <w:t xml:space="preserve"> </w:t>
      </w:r>
      <w:r w:rsidR="006C6C71">
        <w:rPr>
          <w:rFonts w:cs="Kp-Regular"/>
          <w:color w:val="000000"/>
        </w:rPr>
        <w:t xml:space="preserve">Conceptually, double counting is justified </w:t>
      </w:r>
      <w:r w:rsidR="003D2E9A">
        <w:rPr>
          <w:rFonts w:cs="Kp-Regular"/>
          <w:color w:val="000000"/>
        </w:rPr>
        <w:t>if we account for the fact that</w:t>
      </w:r>
      <w:r w:rsidR="006C6C71">
        <w:rPr>
          <w:rFonts w:cs="Kp-Regular"/>
          <w:color w:val="000000"/>
        </w:rPr>
        <w:t xml:space="preserve"> a life can be saved multiple times </w:t>
      </w:r>
      <w:r w:rsidR="009C20DE">
        <w:rPr>
          <w:rFonts w:cs="Kp-Regular"/>
          <w:color w:val="000000"/>
        </w:rPr>
        <w:t>by different interventions</w:t>
      </w:r>
      <w:r w:rsidR="003D2E9A">
        <w:rPr>
          <w:rFonts w:cs="Kp-Regular"/>
          <w:color w:val="000000"/>
        </w:rPr>
        <w:t>.</w:t>
      </w:r>
    </w:p>
    <w:p w14:paraId="50FE4AD9" w14:textId="77777777" w:rsidR="00E82589" w:rsidRPr="0081261C" w:rsidRDefault="00E82589" w:rsidP="002B2AA7">
      <w:pPr>
        <w:autoSpaceDE w:val="0"/>
        <w:autoSpaceDN w:val="0"/>
        <w:adjustRightInd w:val="0"/>
        <w:spacing w:after="0" w:line="240" w:lineRule="auto"/>
        <w:jc w:val="both"/>
        <w:rPr>
          <w:rFonts w:cs="Kp-Regular"/>
          <w:color w:val="000000"/>
        </w:rPr>
      </w:pPr>
    </w:p>
    <w:p w14:paraId="10DA31C1" w14:textId="0DE8A50F" w:rsidR="00A81D6E" w:rsidRPr="00A51228" w:rsidRDefault="00384C39" w:rsidP="00A81D6E">
      <w:pPr>
        <w:autoSpaceDE w:val="0"/>
        <w:autoSpaceDN w:val="0"/>
        <w:adjustRightInd w:val="0"/>
        <w:spacing w:after="0" w:line="240" w:lineRule="auto"/>
        <w:jc w:val="both"/>
        <w:rPr>
          <w:rFonts w:cs="Kp-Regular"/>
          <w:color w:val="000000"/>
        </w:rPr>
      </w:pPr>
      <w:r>
        <w:t>Despite the limitations</w:t>
      </w:r>
      <w:r w:rsidR="00182605">
        <w:t xml:space="preserve"> of the current analysis, this is the first attempt to develop </w:t>
      </w:r>
      <w:r w:rsidR="0085059D">
        <w:t>an analytical framework to</w:t>
      </w:r>
      <w:r w:rsidR="00182605">
        <w:t xml:space="preserve"> extrapolate</w:t>
      </w:r>
      <w:r w:rsidR="0085059D">
        <w:t xml:space="preserve"> existing models and data </w:t>
      </w:r>
      <w:r w:rsidR="00182605">
        <w:t xml:space="preserve">to </w:t>
      </w:r>
      <w:r w:rsidR="0085059D">
        <w:t xml:space="preserve">estimate the full impact of vaccination </w:t>
      </w:r>
      <w:r w:rsidR="00686D4C">
        <w:t>on</w:t>
      </w:r>
      <w:r w:rsidR="0085059D">
        <w:t xml:space="preserve"> a global scale. </w:t>
      </w:r>
      <w:r w:rsidR="00705CF2">
        <w:t xml:space="preserve"> In addition, the estimates will contribute to the monitoring and evaluation efforts of the global community. </w:t>
      </w:r>
      <w:r w:rsidR="00A81D6E" w:rsidRPr="00A51228">
        <w:rPr>
          <w:rFonts w:cs="Kp-Regular"/>
          <w:color w:val="000000"/>
        </w:rPr>
        <w:t xml:space="preserve">At the midpoint of IA2030 (2025), these targets will be compared against estimates using the current model and historical coverage rates to assess the performance. A new target will be set at the midpoint incorporating an expanded scope of pathogens and </w:t>
      </w:r>
      <w:r w:rsidR="00A81D6E">
        <w:rPr>
          <w:rFonts w:cs="Kp-Regular"/>
          <w:color w:val="000000"/>
        </w:rPr>
        <w:t>structural changes</w:t>
      </w:r>
      <w:r w:rsidR="0063057F">
        <w:rPr>
          <w:rFonts w:cs="Kp-Regular"/>
          <w:color w:val="000000"/>
        </w:rPr>
        <w:t xml:space="preserve"> with refinement of</w:t>
      </w:r>
      <w:r w:rsidR="00A81D6E">
        <w:rPr>
          <w:rFonts w:cs="Kp-Regular"/>
          <w:color w:val="000000"/>
        </w:rPr>
        <w:t xml:space="preserve"> underlying models and data</w:t>
      </w:r>
      <w:r w:rsidR="0063057F">
        <w:rPr>
          <w:rFonts w:cs="Kp-Regular"/>
          <w:color w:val="000000"/>
        </w:rPr>
        <w:t>.</w:t>
      </w:r>
      <w:r w:rsidR="00252CBE">
        <w:rPr>
          <w:rFonts w:cs="Kp-Regular"/>
          <w:color w:val="000000"/>
        </w:rPr>
        <w:t xml:space="preserve"> </w:t>
      </w:r>
      <w:r w:rsidR="006274B7">
        <w:rPr>
          <w:rFonts w:cs="Kp-Regular"/>
          <w:color w:val="000000"/>
        </w:rPr>
        <w:t>Furthermore, g</w:t>
      </w:r>
      <w:r w:rsidR="00A81D6E" w:rsidRPr="00A51228">
        <w:rPr>
          <w:rFonts w:cs="Kp-Regular"/>
          <w:color w:val="000000"/>
        </w:rPr>
        <w:t>lobal, regional and country partners could use the results for advocacy and resource mobilization e</w:t>
      </w:r>
      <w:r w:rsidR="00A81D6E" w:rsidRPr="00A51228">
        <w:rPr>
          <w:rFonts w:cs="Kp-Expert-Regular"/>
          <w:color w:val="000000"/>
        </w:rPr>
        <w:t>ff</w:t>
      </w:r>
      <w:r w:rsidR="00A81D6E" w:rsidRPr="00A51228">
        <w:rPr>
          <w:rFonts w:cs="Kp-Regular"/>
          <w:color w:val="000000"/>
        </w:rPr>
        <w:t>orts to secure commitment and resources</w:t>
      </w:r>
      <w:r w:rsidR="00A81D6E">
        <w:rPr>
          <w:rFonts w:cs="Kp-Regular"/>
          <w:color w:val="000000"/>
        </w:rPr>
        <w:t xml:space="preserve"> </w:t>
      </w:r>
      <w:r w:rsidR="00A81D6E" w:rsidRPr="00A51228">
        <w:rPr>
          <w:rFonts w:cs="Kp-Regular"/>
          <w:color w:val="000000"/>
        </w:rPr>
        <w:t>needed to achieve the vision of IA2030.</w:t>
      </w:r>
    </w:p>
    <w:p w14:paraId="4BD81652" w14:textId="1DB36147" w:rsidR="005518A5" w:rsidRDefault="005518A5" w:rsidP="005518A5">
      <w:pPr>
        <w:autoSpaceDE w:val="0"/>
        <w:autoSpaceDN w:val="0"/>
        <w:adjustRightInd w:val="0"/>
        <w:spacing w:after="0" w:line="240" w:lineRule="auto"/>
        <w:jc w:val="both"/>
      </w:pPr>
    </w:p>
    <w:p w14:paraId="7EBF7444" w14:textId="4C32C2B3" w:rsidR="0087255C" w:rsidRDefault="007568FF" w:rsidP="0093055C">
      <w:pPr>
        <w:autoSpaceDE w:val="0"/>
        <w:autoSpaceDN w:val="0"/>
        <w:adjustRightInd w:val="0"/>
        <w:spacing w:after="0" w:line="240" w:lineRule="auto"/>
      </w:pPr>
      <w:r>
        <w:t xml:space="preserve"> </w:t>
      </w:r>
    </w:p>
    <w:p w14:paraId="54F7F183" w14:textId="0BD562D2" w:rsidR="00C33541" w:rsidRPr="00392091" w:rsidRDefault="00C33541" w:rsidP="00182605">
      <w:pPr>
        <w:tabs>
          <w:tab w:val="left" w:pos="5968"/>
        </w:tabs>
        <w:rPr>
          <w:b/>
          <w:bCs/>
        </w:rPr>
      </w:pPr>
      <w:r w:rsidRPr="00392091">
        <w:rPr>
          <w:b/>
          <w:bCs/>
        </w:rPr>
        <w:t>Conclusions</w:t>
      </w:r>
      <w:r w:rsidR="007A2C18">
        <w:rPr>
          <w:b/>
          <w:bCs/>
        </w:rPr>
        <w:t>:</w:t>
      </w:r>
      <w:r w:rsidR="00182605" w:rsidRPr="00392091">
        <w:rPr>
          <w:b/>
          <w:bCs/>
        </w:rPr>
        <w:tab/>
      </w:r>
    </w:p>
    <w:p w14:paraId="262C76CA" w14:textId="00CA9BBE" w:rsidR="004E055F" w:rsidRDefault="003D7EBD" w:rsidP="000B1223">
      <w:pPr>
        <w:jc w:val="both"/>
      </w:pPr>
      <w:r>
        <w:t>The</w:t>
      </w:r>
      <w:r w:rsidR="00477AFE">
        <w:t xml:space="preserve"> </w:t>
      </w:r>
      <w:r>
        <w:t>results</w:t>
      </w:r>
      <w:r w:rsidR="00477AFE">
        <w:t xml:space="preserve"> show that </w:t>
      </w:r>
      <w:r w:rsidR="00A61A5B">
        <w:t>vaccination generate</w:t>
      </w:r>
      <w:r w:rsidR="00D73AF9">
        <w:t>s</w:t>
      </w:r>
      <w:r w:rsidR="00A61A5B">
        <w:t xml:space="preserve"> significant health impact at the global level. </w:t>
      </w:r>
      <w:r w:rsidR="00033B70">
        <w:t xml:space="preserve">To attain these benefits in the next decade, the global community should strive towards the aspirational goals of improvement in vaccine introduction and coverage as well as the maintenance of past achievements. </w:t>
      </w:r>
      <w:r w:rsidR="00215665">
        <w:t xml:space="preserve"> The results will be used as an Impact Goal indicator 1.1 for IA2030 to measure the progress of the implementation of IA2030. </w:t>
      </w:r>
      <w:r w:rsidR="004E055F">
        <w:t xml:space="preserve">The achievement of the IA2030 vision will require </w:t>
      </w:r>
      <w:r w:rsidR="004E055F" w:rsidRPr="001F7617">
        <w:t>sustained investment</w:t>
      </w:r>
      <w:r w:rsidR="004E055F">
        <w:t xml:space="preserve"> as well as public and political commitment. The demonstrated benefits </w:t>
      </w:r>
      <w:r w:rsidR="00375BB5">
        <w:t>call for</w:t>
      </w:r>
      <w:r w:rsidR="009C0BBA">
        <w:t xml:space="preserve"> </w:t>
      </w:r>
      <w:r w:rsidR="00B60FC4">
        <w:t xml:space="preserve">stronger </w:t>
      </w:r>
      <w:r w:rsidR="004E055F">
        <w:t xml:space="preserve">support from the global community to make this vision a reality. </w:t>
      </w:r>
    </w:p>
    <w:p w14:paraId="299A794E" w14:textId="105FDEB8" w:rsidR="004E055F" w:rsidRDefault="004E055F"/>
    <w:p w14:paraId="48EFE32E" w14:textId="35EB273D" w:rsidR="00C82F41" w:rsidRDefault="00C82F41"/>
    <w:p w14:paraId="194D2C99" w14:textId="40B4B077" w:rsidR="00C82F41" w:rsidRDefault="00C82F41"/>
    <w:p w14:paraId="6EE298A0" w14:textId="06061256" w:rsidR="00C82F41" w:rsidRDefault="00C82F41"/>
    <w:p w14:paraId="31FA2969" w14:textId="77777777" w:rsidR="00C82F41" w:rsidRDefault="00C82F41"/>
    <w:p w14:paraId="564E0288" w14:textId="77777777" w:rsidR="00360ECB" w:rsidRDefault="00360ECB">
      <w:r>
        <w:br w:type="page"/>
      </w:r>
    </w:p>
    <w:p w14:paraId="15717DCF" w14:textId="540170B7" w:rsidR="00C33541" w:rsidRPr="000B3F82" w:rsidRDefault="008261FD">
      <w:pPr>
        <w:rPr>
          <w:b/>
        </w:rPr>
      </w:pPr>
      <w:r w:rsidRPr="000B3F82">
        <w:rPr>
          <w:b/>
        </w:rPr>
        <w:lastRenderedPageBreak/>
        <w:t xml:space="preserve">Reference </w:t>
      </w:r>
    </w:p>
    <w:p w14:paraId="629F8553" w14:textId="29FB37D3" w:rsidR="008261FD" w:rsidRDefault="008261FD"/>
    <w:p w14:paraId="6261D357" w14:textId="26D2A5F9" w:rsidR="008C369A" w:rsidRPr="008C369A" w:rsidRDefault="004D38E7" w:rsidP="008C369A">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8C369A" w:rsidRPr="008C369A">
        <w:rPr>
          <w:rFonts w:ascii="Calibri" w:hAnsi="Calibri" w:cs="Calibri"/>
          <w:noProof/>
        </w:rPr>
        <w:t xml:space="preserve">1. </w:t>
      </w:r>
      <w:r w:rsidR="008C369A" w:rsidRPr="008C369A">
        <w:rPr>
          <w:rFonts w:ascii="Calibri" w:hAnsi="Calibri" w:cs="Calibri"/>
          <w:noProof/>
        </w:rPr>
        <w:tab/>
        <w:t>World Health Organization. Framework for Action. http://www.immunizationagenda2030.org/framework-for-action. Published 2021. Accessed March 24, 2021.</w:t>
      </w:r>
    </w:p>
    <w:p w14:paraId="5DF5A9EA"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 </w:t>
      </w:r>
      <w:r w:rsidRPr="008C369A">
        <w:rPr>
          <w:rFonts w:ascii="Calibri" w:hAnsi="Calibri" w:cs="Calibri"/>
          <w:noProof/>
        </w:rPr>
        <w:tab/>
        <w:t xml:space="preserve">Wallace AS, Ryman TK, Dietz V. Overview of global, regional, and national routine vaccination coverage trends and  growth patterns from 1980 to 2009: implications for vaccine-preventable disease eradication and elimination initiatives. </w:t>
      </w:r>
      <w:r w:rsidRPr="008C369A">
        <w:rPr>
          <w:rFonts w:ascii="Calibri" w:hAnsi="Calibri" w:cs="Calibri"/>
          <w:i/>
          <w:iCs/>
          <w:noProof/>
        </w:rPr>
        <w:t>J Infect Dis</w:t>
      </w:r>
      <w:r w:rsidRPr="008C369A">
        <w:rPr>
          <w:rFonts w:ascii="Calibri" w:hAnsi="Calibri" w:cs="Calibri"/>
          <w:noProof/>
        </w:rPr>
        <w:t>. 2014;210 Suppl(0 1):S514-22. doi:10.1093/infdis/jiu108</w:t>
      </w:r>
    </w:p>
    <w:p w14:paraId="348452C5" w14:textId="77777777" w:rsidR="008C369A" w:rsidRPr="006D61FE" w:rsidRDefault="008C369A" w:rsidP="008C369A">
      <w:pPr>
        <w:widowControl w:val="0"/>
        <w:autoSpaceDE w:val="0"/>
        <w:autoSpaceDN w:val="0"/>
        <w:adjustRightInd w:val="0"/>
        <w:spacing w:line="240" w:lineRule="auto"/>
        <w:ind w:left="640" w:hanging="640"/>
        <w:rPr>
          <w:rFonts w:ascii="Calibri" w:hAnsi="Calibri" w:cs="Calibri"/>
          <w:noProof/>
          <w:lang w:val="fr-FR"/>
        </w:rPr>
      </w:pPr>
      <w:r w:rsidRPr="008C369A">
        <w:rPr>
          <w:rFonts w:ascii="Calibri" w:hAnsi="Calibri" w:cs="Calibri"/>
          <w:noProof/>
        </w:rPr>
        <w:t xml:space="preserve">3. </w:t>
      </w:r>
      <w:r w:rsidRPr="008C369A">
        <w:rPr>
          <w:rFonts w:ascii="Calibri" w:hAnsi="Calibri" w:cs="Calibri"/>
          <w:noProof/>
        </w:rPr>
        <w:tab/>
        <w:t xml:space="preserve">Roush SW, Murphy T V. Historical comparisons of morbidity and mortality for vaccine-preventable diseases  in the United States. </w:t>
      </w:r>
      <w:r w:rsidRPr="006D61FE">
        <w:rPr>
          <w:rFonts w:ascii="Calibri" w:hAnsi="Calibri" w:cs="Calibri"/>
          <w:i/>
          <w:iCs/>
          <w:noProof/>
          <w:lang w:val="fr-FR"/>
        </w:rPr>
        <w:t>JAMA</w:t>
      </w:r>
      <w:r w:rsidRPr="006D61FE">
        <w:rPr>
          <w:rFonts w:ascii="Calibri" w:hAnsi="Calibri" w:cs="Calibri"/>
          <w:noProof/>
          <w:lang w:val="fr-FR"/>
        </w:rPr>
        <w:t>. 2007;298(18):2155-2163. doi:10.1001/jama.298.18.2155</w:t>
      </w:r>
    </w:p>
    <w:p w14:paraId="53682476" w14:textId="77777777" w:rsidR="008C369A" w:rsidRPr="006D61FE" w:rsidRDefault="008C369A" w:rsidP="008C369A">
      <w:pPr>
        <w:widowControl w:val="0"/>
        <w:autoSpaceDE w:val="0"/>
        <w:autoSpaceDN w:val="0"/>
        <w:adjustRightInd w:val="0"/>
        <w:spacing w:line="240" w:lineRule="auto"/>
        <w:ind w:left="640" w:hanging="640"/>
        <w:rPr>
          <w:rFonts w:ascii="Calibri" w:hAnsi="Calibri" w:cs="Calibri"/>
          <w:noProof/>
          <w:lang w:val="pt-BR"/>
        </w:rPr>
      </w:pPr>
      <w:r w:rsidRPr="006D61FE">
        <w:rPr>
          <w:rFonts w:ascii="Calibri" w:hAnsi="Calibri" w:cs="Calibri"/>
          <w:noProof/>
          <w:lang w:val="fr-FR"/>
        </w:rPr>
        <w:t xml:space="preserve">4. </w:t>
      </w:r>
      <w:r w:rsidRPr="006D61FE">
        <w:rPr>
          <w:rFonts w:ascii="Calibri" w:hAnsi="Calibri" w:cs="Calibri"/>
          <w:noProof/>
          <w:lang w:val="fr-FR"/>
        </w:rPr>
        <w:tab/>
        <w:t xml:space="preserve">Drolet M, Bénard É, Pérez N, et al. </w:t>
      </w:r>
      <w:r w:rsidRPr="008C369A">
        <w:rPr>
          <w:rFonts w:ascii="Calibri" w:hAnsi="Calibri" w:cs="Calibri"/>
          <w:noProof/>
        </w:rPr>
        <w:t xml:space="preserve">Population-level impact and herd effects following the introduction of human papillomavirus vaccination programmes: updated systematic review and meta-analysis. </w:t>
      </w:r>
      <w:r w:rsidRPr="006D61FE">
        <w:rPr>
          <w:rFonts w:ascii="Calibri" w:hAnsi="Calibri" w:cs="Calibri"/>
          <w:i/>
          <w:iCs/>
          <w:noProof/>
          <w:lang w:val="pt-BR"/>
        </w:rPr>
        <w:t>Lancet</w:t>
      </w:r>
      <w:r w:rsidRPr="006D61FE">
        <w:rPr>
          <w:rFonts w:ascii="Calibri" w:hAnsi="Calibri" w:cs="Calibri"/>
          <w:noProof/>
          <w:lang w:val="pt-BR"/>
        </w:rPr>
        <w:t>. 2019;394(10197):497-509. doi:10.1016/S0140-6736(19)30298-3</w:t>
      </w:r>
    </w:p>
    <w:p w14:paraId="5D4B94FD"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6D61FE">
        <w:rPr>
          <w:rFonts w:ascii="Calibri" w:hAnsi="Calibri" w:cs="Calibri"/>
          <w:noProof/>
          <w:lang w:val="pt-BR"/>
        </w:rPr>
        <w:t xml:space="preserve">5. </w:t>
      </w:r>
      <w:r w:rsidRPr="006D61FE">
        <w:rPr>
          <w:rFonts w:ascii="Calibri" w:hAnsi="Calibri" w:cs="Calibri"/>
          <w:noProof/>
          <w:lang w:val="pt-BR"/>
        </w:rPr>
        <w:tab/>
        <w:t xml:space="preserve">de Oliveira LH, Camacho LAB, Coutinho ESF, et al. </w:t>
      </w:r>
      <w:r w:rsidRPr="008C369A">
        <w:rPr>
          <w:rFonts w:ascii="Calibri" w:hAnsi="Calibri" w:cs="Calibri"/>
          <w:noProof/>
        </w:rPr>
        <w:t xml:space="preserve">Impact and Effectiveness of 10 and 13-Valent Pneumococcal Conjugate Vaccines on Hospitalization and Mortality in Children Aged Less than 5 Years in Latin American Countries: A Systematic Review. </w:t>
      </w:r>
      <w:r w:rsidRPr="008C369A">
        <w:rPr>
          <w:rFonts w:ascii="Calibri" w:hAnsi="Calibri" w:cs="Calibri"/>
          <w:i/>
          <w:iCs/>
          <w:noProof/>
        </w:rPr>
        <w:t>PLoS One</w:t>
      </w:r>
      <w:r w:rsidRPr="008C369A">
        <w:rPr>
          <w:rFonts w:ascii="Calibri" w:hAnsi="Calibri" w:cs="Calibri"/>
          <w:noProof/>
        </w:rPr>
        <w:t>. 2016;11(12):e0166736. https://doi.org/10.1371/journal.pone.0166736.</w:t>
      </w:r>
    </w:p>
    <w:p w14:paraId="379F8ABF"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6. </w:t>
      </w:r>
      <w:r w:rsidRPr="008C369A">
        <w:rPr>
          <w:rFonts w:ascii="Calibri" w:hAnsi="Calibri" w:cs="Calibri"/>
          <w:noProof/>
        </w:rPr>
        <w:tab/>
        <w:t xml:space="preserve">Godfrey O, Zhang W, Amponsem-Boateng C, Bonney Oppong T, Zhao Q, Li D. Evidence of rotavirus vaccine impact in sub-Saharan Africa: Systematic review and meta-analysis. </w:t>
      </w:r>
      <w:r w:rsidRPr="008C369A">
        <w:rPr>
          <w:rFonts w:ascii="Calibri" w:hAnsi="Calibri" w:cs="Calibri"/>
          <w:i/>
          <w:iCs/>
          <w:noProof/>
        </w:rPr>
        <w:t>PLoS One</w:t>
      </w:r>
      <w:r w:rsidRPr="008C369A">
        <w:rPr>
          <w:rFonts w:ascii="Calibri" w:hAnsi="Calibri" w:cs="Calibri"/>
          <w:noProof/>
        </w:rPr>
        <w:t>. 2020;15(4):e0232113. https://doi.org/10.1371/journal.pone.0232113.</w:t>
      </w:r>
    </w:p>
    <w:p w14:paraId="7E9A9D3F"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7. </w:t>
      </w:r>
      <w:r w:rsidRPr="008C369A">
        <w:rPr>
          <w:rFonts w:ascii="Calibri" w:hAnsi="Calibri" w:cs="Calibri"/>
          <w:noProof/>
        </w:rPr>
        <w:tab/>
        <w:t xml:space="preserve">Siettos CI, Russo L. Mathematical modeling of infectious disease dynamics. </w:t>
      </w:r>
      <w:r w:rsidRPr="008C369A">
        <w:rPr>
          <w:rFonts w:ascii="Calibri" w:hAnsi="Calibri" w:cs="Calibri"/>
          <w:i/>
          <w:iCs/>
          <w:noProof/>
        </w:rPr>
        <w:t>Virulence</w:t>
      </w:r>
      <w:r w:rsidRPr="008C369A">
        <w:rPr>
          <w:rFonts w:ascii="Calibri" w:hAnsi="Calibri" w:cs="Calibri"/>
          <w:noProof/>
        </w:rPr>
        <w:t>. 2013;4(4):295-306. doi:10.4161/viru.24041</w:t>
      </w:r>
    </w:p>
    <w:p w14:paraId="0C8F6E41" w14:textId="77777777" w:rsidR="008C369A" w:rsidRPr="006D61FE" w:rsidRDefault="008C369A" w:rsidP="008C369A">
      <w:pPr>
        <w:widowControl w:val="0"/>
        <w:autoSpaceDE w:val="0"/>
        <w:autoSpaceDN w:val="0"/>
        <w:adjustRightInd w:val="0"/>
        <w:spacing w:line="240" w:lineRule="auto"/>
        <w:ind w:left="640" w:hanging="640"/>
        <w:rPr>
          <w:rFonts w:ascii="Calibri" w:hAnsi="Calibri" w:cs="Calibri"/>
          <w:noProof/>
          <w:lang w:val="fr-FR"/>
        </w:rPr>
      </w:pPr>
      <w:r w:rsidRPr="008C369A">
        <w:rPr>
          <w:rFonts w:ascii="Calibri" w:hAnsi="Calibri" w:cs="Calibri"/>
          <w:noProof/>
        </w:rPr>
        <w:t xml:space="preserve">8. </w:t>
      </w:r>
      <w:r w:rsidRPr="008C369A">
        <w:rPr>
          <w:rFonts w:ascii="Calibri" w:hAnsi="Calibri" w:cs="Calibri"/>
          <w:noProof/>
        </w:rPr>
        <w:tab/>
        <w:t xml:space="preserve">Metcalf CJE, Andreasen V, Bjørnstad ON, et al. Seven challenges in modeling vaccine preventable diseases. </w:t>
      </w:r>
      <w:r w:rsidRPr="006D61FE">
        <w:rPr>
          <w:rFonts w:ascii="Calibri" w:hAnsi="Calibri" w:cs="Calibri"/>
          <w:i/>
          <w:iCs/>
          <w:noProof/>
          <w:lang w:val="fr-FR"/>
        </w:rPr>
        <w:t>Epidemics</w:t>
      </w:r>
      <w:r w:rsidRPr="006D61FE">
        <w:rPr>
          <w:rFonts w:ascii="Calibri" w:hAnsi="Calibri" w:cs="Calibri"/>
          <w:noProof/>
          <w:lang w:val="fr-FR"/>
        </w:rPr>
        <w:t>. 2015;10:11-15. doi:https://doi.org/10.1016/j.epidem.2014.08.004</w:t>
      </w:r>
    </w:p>
    <w:p w14:paraId="75856A88"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6D61FE">
        <w:rPr>
          <w:rFonts w:ascii="Calibri" w:hAnsi="Calibri" w:cs="Calibri"/>
          <w:noProof/>
          <w:lang w:val="fr-FR"/>
        </w:rPr>
        <w:t xml:space="preserve">9. </w:t>
      </w:r>
      <w:r w:rsidRPr="006D61FE">
        <w:rPr>
          <w:rFonts w:ascii="Calibri" w:hAnsi="Calibri" w:cs="Calibri"/>
          <w:noProof/>
          <w:lang w:val="fr-FR"/>
        </w:rPr>
        <w:tab/>
        <w:t xml:space="preserve">Lee LA, Franzel L, Atwell J, et al. </w:t>
      </w:r>
      <w:r w:rsidRPr="008C369A">
        <w:rPr>
          <w:rFonts w:ascii="Calibri" w:hAnsi="Calibri" w:cs="Calibri"/>
          <w:noProof/>
        </w:rPr>
        <w:t xml:space="preserve">The estimated mortality impact of vaccinations forecast to be administered during  2011-2020 in 73 countries supported by the GAVI Alliance. </w:t>
      </w:r>
      <w:r w:rsidRPr="008C369A">
        <w:rPr>
          <w:rFonts w:ascii="Calibri" w:hAnsi="Calibri" w:cs="Calibri"/>
          <w:i/>
          <w:iCs/>
          <w:noProof/>
        </w:rPr>
        <w:t>Vaccine</w:t>
      </w:r>
      <w:r w:rsidRPr="008C369A">
        <w:rPr>
          <w:rFonts w:ascii="Calibri" w:hAnsi="Calibri" w:cs="Calibri"/>
          <w:noProof/>
        </w:rPr>
        <w:t>. 2013;31 Suppl 2:B61-72. doi:10.1016/j.vaccine.2012.11.035</w:t>
      </w:r>
    </w:p>
    <w:p w14:paraId="1A54E915"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0. </w:t>
      </w:r>
      <w:r w:rsidRPr="008C369A">
        <w:rPr>
          <w:rFonts w:ascii="Calibri" w:hAnsi="Calibri" w:cs="Calibri"/>
          <w:noProof/>
        </w:rPr>
        <w:tab/>
        <w:t xml:space="preserve">World Health Organization. </w:t>
      </w:r>
      <w:r w:rsidRPr="008C369A">
        <w:rPr>
          <w:rFonts w:ascii="Calibri" w:hAnsi="Calibri" w:cs="Calibri"/>
          <w:i/>
          <w:iCs/>
          <w:noProof/>
        </w:rPr>
        <w:t>Global Vaccine Action Plan</w:t>
      </w:r>
      <w:r w:rsidRPr="008C369A">
        <w:rPr>
          <w:rFonts w:ascii="Calibri" w:hAnsi="Calibri" w:cs="Calibri"/>
          <w:noProof/>
        </w:rPr>
        <w:t>. Geneva; 2013. https://www.who.int/publications/i/item/global-vaccine-action-plan-2011-2020.</w:t>
      </w:r>
    </w:p>
    <w:p w14:paraId="467E7FE7"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1. </w:t>
      </w:r>
      <w:r w:rsidRPr="008C369A">
        <w:rPr>
          <w:rFonts w:ascii="Calibri" w:hAnsi="Calibri" w:cs="Calibri"/>
          <w:noProof/>
        </w:rPr>
        <w:tab/>
        <w:t>Simelela PN. Vaccines: the powerful innovations bringing WHO’s mission to life every day. https://www.who.int/news-room/commentaries/detail/vaccines-the-powerful-innovations-bringing-who-s-mission-to-life-every-day. Published 2018. Accessed March 24, 2021.</w:t>
      </w:r>
    </w:p>
    <w:p w14:paraId="7DFDA060"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2. </w:t>
      </w:r>
      <w:r w:rsidRPr="008C369A">
        <w:rPr>
          <w:rFonts w:ascii="Calibri" w:hAnsi="Calibri" w:cs="Calibri"/>
          <w:noProof/>
        </w:rPr>
        <w:tab/>
        <w:t>UNICEF. Immunization programme. https://www.unicef.org/immunization. Published 2021. Accessed March 24, 2021.</w:t>
      </w:r>
    </w:p>
    <w:p w14:paraId="05FE6C74"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3. </w:t>
      </w:r>
      <w:r w:rsidRPr="008C369A">
        <w:rPr>
          <w:rFonts w:ascii="Calibri" w:hAnsi="Calibri" w:cs="Calibri"/>
          <w:noProof/>
        </w:rPr>
        <w:tab/>
        <w:t>Center for Disease Control and Prevention. Global Health Security: Immunization. https://www.cdc.gov/globalhealth/security/immunization.htm. Published 2014. Accessed March 24, 2021.</w:t>
      </w:r>
    </w:p>
    <w:p w14:paraId="0C934F13"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lastRenderedPageBreak/>
        <w:t xml:space="preserve">14. </w:t>
      </w:r>
      <w:r w:rsidRPr="008C369A">
        <w:rPr>
          <w:rFonts w:ascii="Calibri" w:hAnsi="Calibri" w:cs="Calibri"/>
          <w:noProof/>
        </w:rPr>
        <w:tab/>
        <w:t xml:space="preserve">Li X, Mukandavire C, Cucunubá ZM, et al. Estimating the health impact of vaccination against ten pathogens in 98 low-income  and middle-income countries from 2000 to 2030: a modelling study. </w:t>
      </w:r>
      <w:r w:rsidRPr="008C369A">
        <w:rPr>
          <w:rFonts w:ascii="Calibri" w:hAnsi="Calibri" w:cs="Calibri"/>
          <w:i/>
          <w:iCs/>
          <w:noProof/>
        </w:rPr>
        <w:t>Lancet (London, England)</w:t>
      </w:r>
      <w:r w:rsidRPr="008C369A">
        <w:rPr>
          <w:rFonts w:ascii="Calibri" w:hAnsi="Calibri" w:cs="Calibri"/>
          <w:noProof/>
        </w:rPr>
        <w:t>. 2021;397(10272):398-408. doi:10.1016/S0140-6736(20)32657-X</w:t>
      </w:r>
    </w:p>
    <w:p w14:paraId="0A4D3079"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5. </w:t>
      </w:r>
      <w:r w:rsidRPr="008C369A">
        <w:rPr>
          <w:rFonts w:ascii="Calibri" w:hAnsi="Calibri" w:cs="Calibri"/>
          <w:noProof/>
        </w:rPr>
        <w:tab/>
        <w:t xml:space="preserve">Cohen AL, Patel MK, Cherian T. Vaccines work: a reason for celebration and renewed commitment. </w:t>
      </w:r>
      <w:r w:rsidRPr="008C369A">
        <w:rPr>
          <w:rFonts w:ascii="Calibri" w:hAnsi="Calibri" w:cs="Calibri"/>
          <w:i/>
          <w:iCs/>
          <w:noProof/>
        </w:rPr>
        <w:t>Lancet</w:t>
      </w:r>
      <w:r w:rsidRPr="008C369A">
        <w:rPr>
          <w:rFonts w:ascii="Calibri" w:hAnsi="Calibri" w:cs="Calibri"/>
          <w:noProof/>
        </w:rPr>
        <w:t>. 2021;397(10272):351-353. doi:10.1016/S0140-6736(21)00025-8</w:t>
      </w:r>
    </w:p>
    <w:p w14:paraId="4E4937A5"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6. </w:t>
      </w:r>
      <w:r w:rsidRPr="008C369A">
        <w:rPr>
          <w:rFonts w:ascii="Calibri" w:hAnsi="Calibri" w:cs="Calibri"/>
          <w:noProof/>
        </w:rPr>
        <w:tab/>
        <w:t>IHME. Global Burden of Disease Study 2019 (GBD 2019) Data Resources. http://ghdx.healthdata.org/gbd-2019. Published 2019. Accessed March 24, 2021.</w:t>
      </w:r>
    </w:p>
    <w:p w14:paraId="69E89CCA"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7. </w:t>
      </w:r>
      <w:r w:rsidRPr="008C369A">
        <w:rPr>
          <w:rFonts w:ascii="Calibri" w:hAnsi="Calibri" w:cs="Calibri"/>
          <w:noProof/>
        </w:rPr>
        <w:tab/>
        <w:t>United Nations Population Division. World Population Prospects 2019. https://population.un.org/wpp/. Published 2020. Accessed June 8, 2020.</w:t>
      </w:r>
    </w:p>
    <w:p w14:paraId="1BD3E826"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8. </w:t>
      </w:r>
      <w:r w:rsidRPr="008C369A">
        <w:rPr>
          <w:rFonts w:ascii="Calibri" w:hAnsi="Calibri" w:cs="Calibri"/>
          <w:noProof/>
        </w:rPr>
        <w:tab/>
        <w:t>WHO-UNICEF estimates of DTP3 coverage. https://apps.who.int/immunization_monitoring/globalsummary/timeseries/tswucoveragedtp3.html. Published 2020. Accessed March 24, 2021.</w:t>
      </w:r>
    </w:p>
    <w:p w14:paraId="2B7DA976"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19. </w:t>
      </w:r>
      <w:r w:rsidRPr="008C369A">
        <w:rPr>
          <w:rFonts w:ascii="Calibri" w:hAnsi="Calibri" w:cs="Calibri"/>
          <w:noProof/>
        </w:rPr>
        <w:tab/>
        <w:t>VIMC Data Visualisation Tool. https://montagu.vaccineimpact.org/2021/visualisation/. Accessed March 24, 2021.</w:t>
      </w:r>
    </w:p>
    <w:p w14:paraId="0EDADB6D" w14:textId="77777777" w:rsidR="008C369A" w:rsidRPr="006D61FE" w:rsidRDefault="008C369A" w:rsidP="008C369A">
      <w:pPr>
        <w:widowControl w:val="0"/>
        <w:autoSpaceDE w:val="0"/>
        <w:autoSpaceDN w:val="0"/>
        <w:adjustRightInd w:val="0"/>
        <w:spacing w:line="240" w:lineRule="auto"/>
        <w:ind w:left="640" w:hanging="640"/>
        <w:rPr>
          <w:rFonts w:ascii="Calibri" w:hAnsi="Calibri" w:cs="Calibri"/>
          <w:noProof/>
          <w:lang w:val="fr-FR"/>
        </w:rPr>
      </w:pPr>
      <w:r w:rsidRPr="008C369A">
        <w:rPr>
          <w:rFonts w:ascii="Calibri" w:hAnsi="Calibri" w:cs="Calibri"/>
          <w:noProof/>
        </w:rPr>
        <w:t xml:space="preserve">20. </w:t>
      </w:r>
      <w:r w:rsidRPr="008C369A">
        <w:rPr>
          <w:rFonts w:ascii="Calibri" w:hAnsi="Calibri" w:cs="Calibri"/>
          <w:noProof/>
        </w:rPr>
        <w:tab/>
        <w:t xml:space="preserve">Londono SE, Li X, Toor J, et al. How can the public health impact of vaccination be estimated? </w:t>
      </w:r>
      <w:r w:rsidRPr="008C369A">
        <w:rPr>
          <w:rFonts w:ascii="Calibri" w:hAnsi="Calibri" w:cs="Calibri"/>
          <w:i/>
          <w:iCs/>
          <w:noProof/>
        </w:rPr>
        <w:t>medRxiv</w:t>
      </w:r>
      <w:r w:rsidRPr="008C369A">
        <w:rPr>
          <w:rFonts w:ascii="Calibri" w:hAnsi="Calibri" w:cs="Calibri"/>
          <w:noProof/>
        </w:rPr>
        <w:t xml:space="preserve">. </w:t>
      </w:r>
      <w:r w:rsidRPr="006D61FE">
        <w:rPr>
          <w:rFonts w:ascii="Calibri" w:hAnsi="Calibri" w:cs="Calibri"/>
          <w:noProof/>
          <w:lang w:val="fr-FR"/>
        </w:rPr>
        <w:t>January 2021:2021.01.08.21249378. doi:10.1101/2021.01.08.21249378</w:t>
      </w:r>
    </w:p>
    <w:p w14:paraId="7D20A9FA"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6D61FE">
        <w:rPr>
          <w:rFonts w:ascii="Calibri" w:hAnsi="Calibri" w:cs="Calibri"/>
          <w:noProof/>
          <w:lang w:val="fr-FR"/>
        </w:rPr>
        <w:t xml:space="preserve">21. </w:t>
      </w:r>
      <w:r w:rsidRPr="006D61FE">
        <w:rPr>
          <w:rFonts w:ascii="Calibri" w:hAnsi="Calibri" w:cs="Calibri"/>
          <w:noProof/>
          <w:lang w:val="fr-FR"/>
        </w:rPr>
        <w:tab/>
        <w:t xml:space="preserve">Vos T, Lim SS, Abbafati C, et al. </w:t>
      </w:r>
      <w:r w:rsidRPr="008C369A">
        <w:rPr>
          <w:rFonts w:ascii="Calibri" w:hAnsi="Calibri" w:cs="Calibri"/>
          <w:noProof/>
        </w:rPr>
        <w:t xml:space="preserve">Global burden of 369 diseases and injuries in 204 countries and territories, 1990&amp;#x2013;2019: a systematic analysis for the Global Burden of Disease Study 2019. </w:t>
      </w:r>
      <w:r w:rsidRPr="008C369A">
        <w:rPr>
          <w:rFonts w:ascii="Calibri" w:hAnsi="Calibri" w:cs="Calibri"/>
          <w:i/>
          <w:iCs/>
          <w:noProof/>
        </w:rPr>
        <w:t>Lancet</w:t>
      </w:r>
      <w:r w:rsidRPr="008C369A">
        <w:rPr>
          <w:rFonts w:ascii="Calibri" w:hAnsi="Calibri" w:cs="Calibri"/>
          <w:noProof/>
        </w:rPr>
        <w:t>. 2020;396(10258):1204-1222. doi:10.1016/S0140-6736(20)30925-9</w:t>
      </w:r>
    </w:p>
    <w:p w14:paraId="6925E3AA"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2. </w:t>
      </w:r>
      <w:r w:rsidRPr="008C369A">
        <w:rPr>
          <w:rFonts w:ascii="Calibri" w:hAnsi="Calibri" w:cs="Calibri"/>
          <w:noProof/>
        </w:rPr>
        <w:tab/>
        <w:t xml:space="preserve">Healthcare Access and Quality Index based on mortality from causes amenable to  personal health care in 195 countries and territories, 1990-2015: a novel analysis from the Global Burden of Disease Study 2015. </w:t>
      </w:r>
      <w:r w:rsidRPr="008C369A">
        <w:rPr>
          <w:rFonts w:ascii="Calibri" w:hAnsi="Calibri" w:cs="Calibri"/>
          <w:i/>
          <w:iCs/>
          <w:noProof/>
        </w:rPr>
        <w:t>Lancet (London, England)</w:t>
      </w:r>
      <w:r w:rsidRPr="008C369A">
        <w:rPr>
          <w:rFonts w:ascii="Calibri" w:hAnsi="Calibri" w:cs="Calibri"/>
          <w:noProof/>
        </w:rPr>
        <w:t>. 2017;390(10091):231-266. doi:10.1016/S0140-6736(17)30818-8</w:t>
      </w:r>
    </w:p>
    <w:p w14:paraId="6D9BD6BC"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3. </w:t>
      </w:r>
      <w:r w:rsidRPr="008C369A">
        <w:rPr>
          <w:rFonts w:ascii="Calibri" w:hAnsi="Calibri" w:cs="Calibri"/>
          <w:noProof/>
        </w:rPr>
        <w:tab/>
        <w:t xml:space="preserve">World Health Organization. </w:t>
      </w:r>
      <w:r w:rsidRPr="008C369A">
        <w:rPr>
          <w:rFonts w:ascii="Calibri" w:hAnsi="Calibri" w:cs="Calibri"/>
          <w:i/>
          <w:iCs/>
          <w:noProof/>
        </w:rPr>
        <w:t>Diphtheria Vaccine: WHO Position Paper - August 2017</w:t>
      </w:r>
      <w:r w:rsidRPr="008C369A">
        <w:rPr>
          <w:rFonts w:ascii="Calibri" w:hAnsi="Calibri" w:cs="Calibri"/>
          <w:noProof/>
        </w:rPr>
        <w:t>.; 2017.</w:t>
      </w:r>
    </w:p>
    <w:p w14:paraId="0E89CC4E"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4. </w:t>
      </w:r>
      <w:r w:rsidRPr="008C369A">
        <w:rPr>
          <w:rFonts w:ascii="Calibri" w:hAnsi="Calibri" w:cs="Calibri"/>
          <w:noProof/>
        </w:rPr>
        <w:tab/>
        <w:t xml:space="preserve">World Health Organization. </w:t>
      </w:r>
      <w:r w:rsidRPr="008C369A">
        <w:rPr>
          <w:rFonts w:ascii="Calibri" w:hAnsi="Calibri" w:cs="Calibri"/>
          <w:i/>
          <w:iCs/>
          <w:noProof/>
        </w:rPr>
        <w:t>Tetanus Vaccine</w:t>
      </w:r>
      <w:r w:rsidRPr="008C369A">
        <w:rPr>
          <w:rFonts w:ascii="Calibri" w:hAnsi="Calibri" w:cs="Calibri"/>
          <w:noProof/>
        </w:rPr>
        <w:t>.; 2006. https://apps.who.int/iris/bitstream/handle/10665/233093/WER8120_198-208.PDF.</w:t>
      </w:r>
    </w:p>
    <w:p w14:paraId="576F964A" w14:textId="77777777" w:rsidR="008C369A" w:rsidRPr="006D61FE" w:rsidRDefault="008C369A" w:rsidP="008C369A">
      <w:pPr>
        <w:widowControl w:val="0"/>
        <w:autoSpaceDE w:val="0"/>
        <w:autoSpaceDN w:val="0"/>
        <w:adjustRightInd w:val="0"/>
        <w:spacing w:line="240" w:lineRule="auto"/>
        <w:ind w:left="640" w:hanging="640"/>
        <w:rPr>
          <w:rFonts w:ascii="Calibri" w:hAnsi="Calibri" w:cs="Calibri"/>
          <w:noProof/>
          <w:lang w:val="pt-BR"/>
        </w:rPr>
      </w:pPr>
      <w:r w:rsidRPr="008C369A">
        <w:rPr>
          <w:rFonts w:ascii="Calibri" w:hAnsi="Calibri" w:cs="Calibri"/>
          <w:noProof/>
        </w:rPr>
        <w:t xml:space="preserve">25. </w:t>
      </w:r>
      <w:r w:rsidRPr="008C369A">
        <w:rPr>
          <w:rFonts w:ascii="Calibri" w:hAnsi="Calibri" w:cs="Calibri"/>
          <w:noProof/>
        </w:rPr>
        <w:tab/>
        <w:t xml:space="preserve">Schwartz KL, Kwong JC, Deeks SL, et al. Effectiveness of pertussis vaccination and duration of immunity. </w:t>
      </w:r>
      <w:r w:rsidRPr="006D61FE">
        <w:rPr>
          <w:rFonts w:ascii="Calibri" w:hAnsi="Calibri" w:cs="Calibri"/>
          <w:i/>
          <w:iCs/>
          <w:noProof/>
          <w:lang w:val="pt-BR"/>
        </w:rPr>
        <w:t>CMAJ</w:t>
      </w:r>
      <w:r w:rsidRPr="006D61FE">
        <w:rPr>
          <w:rFonts w:ascii="Calibri" w:hAnsi="Calibri" w:cs="Calibri"/>
          <w:noProof/>
          <w:lang w:val="pt-BR"/>
        </w:rPr>
        <w:t>. 2016;188(16):E399-E406. doi:10.1503/cmaj.160193</w:t>
      </w:r>
    </w:p>
    <w:p w14:paraId="6EE5796F"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6D61FE">
        <w:rPr>
          <w:rFonts w:ascii="Calibri" w:hAnsi="Calibri" w:cs="Calibri"/>
          <w:noProof/>
          <w:lang w:val="pt-BR"/>
        </w:rPr>
        <w:t xml:space="preserve">26. </w:t>
      </w:r>
      <w:r w:rsidRPr="006D61FE">
        <w:rPr>
          <w:rFonts w:ascii="Calibri" w:hAnsi="Calibri" w:cs="Calibri"/>
          <w:noProof/>
          <w:lang w:val="pt-BR"/>
        </w:rPr>
        <w:tab/>
        <w:t xml:space="preserve">Harris RC, Dodd PJ, White RG. </w:t>
      </w:r>
      <w:r w:rsidRPr="008C369A">
        <w:rPr>
          <w:rFonts w:ascii="Calibri" w:hAnsi="Calibri" w:cs="Calibri"/>
          <w:noProof/>
        </w:rPr>
        <w:t xml:space="preserve">The potential impact of BCG vaccine supply shortages on global paediatric tuberculosis mortality. </w:t>
      </w:r>
      <w:r w:rsidRPr="008C369A">
        <w:rPr>
          <w:rFonts w:ascii="Calibri" w:hAnsi="Calibri" w:cs="Calibri"/>
          <w:i/>
          <w:iCs/>
          <w:noProof/>
        </w:rPr>
        <w:t>BMC Med</w:t>
      </w:r>
      <w:r w:rsidRPr="008C369A">
        <w:rPr>
          <w:rFonts w:ascii="Calibri" w:hAnsi="Calibri" w:cs="Calibri"/>
          <w:noProof/>
        </w:rPr>
        <w:t>. 2016;14(1):138. doi:10.1186/s12916-016-0685-4</w:t>
      </w:r>
    </w:p>
    <w:p w14:paraId="74708E62"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7. </w:t>
      </w:r>
      <w:r w:rsidRPr="008C369A">
        <w:rPr>
          <w:rFonts w:ascii="Calibri" w:hAnsi="Calibri" w:cs="Calibri"/>
          <w:noProof/>
        </w:rPr>
        <w:tab/>
        <w:t xml:space="preserve">World Health Organization. </w:t>
      </w:r>
      <w:r w:rsidRPr="008C369A">
        <w:rPr>
          <w:rFonts w:ascii="Calibri" w:hAnsi="Calibri" w:cs="Calibri"/>
          <w:i/>
          <w:iCs/>
          <w:noProof/>
        </w:rPr>
        <w:t>Eliminate Yellow Fever Epidemics (EYE) 2017-2026</w:t>
      </w:r>
      <w:r w:rsidRPr="008C369A">
        <w:rPr>
          <w:rFonts w:ascii="Calibri" w:hAnsi="Calibri" w:cs="Calibri"/>
          <w:noProof/>
        </w:rPr>
        <w:t>.; 2018. https://www.who.int/publications/i/item/9789241513661.</w:t>
      </w:r>
    </w:p>
    <w:p w14:paraId="1D133792"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8. </w:t>
      </w:r>
      <w:r w:rsidRPr="008C369A">
        <w:rPr>
          <w:rFonts w:ascii="Calibri" w:hAnsi="Calibri" w:cs="Calibri"/>
          <w:noProof/>
        </w:rPr>
        <w:tab/>
        <w:t xml:space="preserve">World Health Organization. </w:t>
      </w:r>
      <w:r w:rsidRPr="008C369A">
        <w:rPr>
          <w:rFonts w:ascii="Calibri" w:hAnsi="Calibri" w:cs="Calibri"/>
          <w:i/>
          <w:iCs/>
          <w:noProof/>
        </w:rPr>
        <w:t>Defeating Meningitis by 2030: A Global Road Map</w:t>
      </w:r>
      <w:r w:rsidRPr="008C369A">
        <w:rPr>
          <w:rFonts w:ascii="Calibri" w:hAnsi="Calibri" w:cs="Calibri"/>
          <w:noProof/>
        </w:rPr>
        <w:t>.; 2020. https://www.who.int/publications/m/item/defeating-meningitis-by-2030-a-global-road-map.</w:t>
      </w:r>
    </w:p>
    <w:p w14:paraId="05479A29"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29. </w:t>
      </w:r>
      <w:r w:rsidRPr="008C369A">
        <w:rPr>
          <w:rFonts w:ascii="Calibri" w:hAnsi="Calibri" w:cs="Calibri"/>
          <w:noProof/>
        </w:rPr>
        <w:tab/>
        <w:t>The World Bank Group. World Bank Country and Lending Groups. https://datahelpdesk.worldbank.org/knowledgebase/articles/906519-world-bank-country-and-lending-groups. Published 2021. Accessed April 1, 2021.</w:t>
      </w:r>
    </w:p>
    <w:p w14:paraId="26F1BA43" w14:textId="77777777" w:rsidR="008C369A" w:rsidRPr="008C369A" w:rsidRDefault="008C369A" w:rsidP="008C369A">
      <w:pPr>
        <w:widowControl w:val="0"/>
        <w:autoSpaceDE w:val="0"/>
        <w:autoSpaceDN w:val="0"/>
        <w:adjustRightInd w:val="0"/>
        <w:spacing w:line="240" w:lineRule="auto"/>
        <w:ind w:left="640" w:hanging="640"/>
        <w:rPr>
          <w:rFonts w:ascii="Calibri" w:hAnsi="Calibri" w:cs="Calibri"/>
          <w:noProof/>
        </w:rPr>
      </w:pPr>
      <w:r w:rsidRPr="008C369A">
        <w:rPr>
          <w:rFonts w:ascii="Calibri" w:hAnsi="Calibri" w:cs="Calibri"/>
          <w:noProof/>
        </w:rPr>
        <w:t xml:space="preserve">30. </w:t>
      </w:r>
      <w:r w:rsidRPr="008C369A">
        <w:rPr>
          <w:rFonts w:ascii="Calibri" w:hAnsi="Calibri" w:cs="Calibri"/>
          <w:noProof/>
        </w:rPr>
        <w:tab/>
        <w:t xml:space="preserve">World Health Organization. Country groupings. </w:t>
      </w:r>
      <w:r w:rsidRPr="008C369A">
        <w:rPr>
          <w:rFonts w:ascii="Calibri" w:hAnsi="Calibri" w:cs="Calibri"/>
          <w:noProof/>
        </w:rPr>
        <w:lastRenderedPageBreak/>
        <w:t>https://www.who.int/quantifying_ehimpacts/global/ebdcountgroup/en/. Published 2001. Accessed November 10, 2019.</w:t>
      </w:r>
    </w:p>
    <w:p w14:paraId="259953E0" w14:textId="22836BFE" w:rsidR="006F2EFB" w:rsidRDefault="004D38E7" w:rsidP="008C369A">
      <w:pPr>
        <w:widowControl w:val="0"/>
        <w:autoSpaceDE w:val="0"/>
        <w:autoSpaceDN w:val="0"/>
        <w:adjustRightInd w:val="0"/>
        <w:spacing w:line="240" w:lineRule="auto"/>
        <w:ind w:left="640" w:hanging="640"/>
      </w:pPr>
      <w:r>
        <w:fldChar w:fldCharType="end"/>
      </w:r>
      <w:r w:rsidR="00B76176">
        <w:tab/>
      </w:r>
    </w:p>
    <w:p w14:paraId="722472B5" w14:textId="77777777" w:rsidR="006F2EFB" w:rsidRDefault="006F2EFB">
      <w:r>
        <w:br w:type="page"/>
      </w:r>
    </w:p>
    <w:p w14:paraId="5E36E600" w14:textId="5755C231" w:rsidR="00B76176" w:rsidRPr="000B3F82" w:rsidRDefault="006F2EFB" w:rsidP="007A2C18">
      <w:pPr>
        <w:widowControl w:val="0"/>
        <w:autoSpaceDE w:val="0"/>
        <w:autoSpaceDN w:val="0"/>
        <w:adjustRightInd w:val="0"/>
        <w:spacing w:line="240" w:lineRule="auto"/>
        <w:ind w:left="640" w:hanging="640"/>
        <w:rPr>
          <w:b/>
          <w:bCs/>
        </w:rPr>
      </w:pPr>
      <w:r w:rsidRPr="000B3F82">
        <w:rPr>
          <w:b/>
          <w:bCs/>
        </w:rPr>
        <w:lastRenderedPageBreak/>
        <w:t>Tables</w:t>
      </w:r>
    </w:p>
    <w:p w14:paraId="1007AC8B" w14:textId="117302B4" w:rsidR="006F2EFB" w:rsidRDefault="006F2EFB" w:rsidP="007A2C18">
      <w:pPr>
        <w:widowControl w:val="0"/>
        <w:autoSpaceDE w:val="0"/>
        <w:autoSpaceDN w:val="0"/>
        <w:adjustRightInd w:val="0"/>
        <w:spacing w:line="240" w:lineRule="auto"/>
        <w:ind w:left="640" w:hanging="640"/>
      </w:pPr>
    </w:p>
    <w:p w14:paraId="6D191E03" w14:textId="77777777" w:rsidR="006F2EFB" w:rsidRDefault="006F2EFB">
      <w:r>
        <w:br w:type="page"/>
      </w:r>
    </w:p>
    <w:p w14:paraId="043B5B55" w14:textId="7BE3CC14" w:rsidR="006F2EFB" w:rsidRPr="000B3F82" w:rsidRDefault="006F2EFB" w:rsidP="007A2C18">
      <w:pPr>
        <w:widowControl w:val="0"/>
        <w:autoSpaceDE w:val="0"/>
        <w:autoSpaceDN w:val="0"/>
        <w:adjustRightInd w:val="0"/>
        <w:spacing w:line="240" w:lineRule="auto"/>
        <w:ind w:left="640" w:hanging="640"/>
        <w:rPr>
          <w:b/>
        </w:rPr>
      </w:pPr>
      <w:r w:rsidRPr="000B3F82">
        <w:rPr>
          <w:b/>
          <w:bCs/>
        </w:rPr>
        <w:lastRenderedPageBreak/>
        <w:t>Figures</w:t>
      </w:r>
    </w:p>
    <w:sectPr w:rsidR="006F2EFB" w:rsidRPr="000B3F82">
      <w:headerReference w:type="default"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IM, So Yoon" w:date="2021-03-24T15:12:00Z" w:initials="SSY">
    <w:p w14:paraId="2169360A" w14:textId="5EE2ACB1" w:rsidR="00512DFE" w:rsidRDefault="00512DFE" w:rsidP="003B2A52">
      <w:r>
        <w:rPr>
          <w:rStyle w:val="CommentReference"/>
        </w:rPr>
        <w:annotationRef/>
      </w:r>
    </w:p>
    <w:p w14:paraId="3907EE46" w14:textId="0D3995F7" w:rsidR="00512DFE" w:rsidRDefault="00512DFE" w:rsidP="003B2A52">
      <w:r>
        <w:t>(according to Brian’s notes)</w:t>
      </w:r>
    </w:p>
    <w:p w14:paraId="753AEC0F" w14:textId="38D1CBCB" w:rsidR="00512DFE" w:rsidRDefault="00512DFE" w:rsidP="003B2A52">
      <w:r>
        <w:t>no word limit; no particular structure; be concise as possible</w:t>
      </w:r>
    </w:p>
    <w:p w14:paraId="5C22BF2A" w14:textId="77777777" w:rsidR="00512DFE" w:rsidRDefault="00512DFE" w:rsidP="003B2A52"/>
    <w:p w14:paraId="5C4AD980" w14:textId="38C4544C" w:rsidR="00512DFE" w:rsidRDefault="00512DFE" w:rsidP="003B2A52">
      <w:r>
        <w:t>(according to journal)</w:t>
      </w:r>
    </w:p>
    <w:p w14:paraId="3E86E25C" w14:textId="40402373" w:rsidR="00512DFE" w:rsidRDefault="00512DFE" w:rsidP="003B2A52">
      <w:r>
        <w:t xml:space="preserve">Word count: 5000 </w:t>
      </w:r>
    </w:p>
    <w:p w14:paraId="57A6BB9D" w14:textId="77777777" w:rsidR="00512DFE" w:rsidRDefault="00512DFE" w:rsidP="003B2A52">
      <w:r>
        <w:t>Abstract (words: 300)</w:t>
      </w:r>
    </w:p>
    <w:p w14:paraId="327847DC" w14:textId="77777777" w:rsidR="00512DFE" w:rsidRDefault="00512DFE" w:rsidP="003B2A52">
      <w:r>
        <w:t>Combined number of figures and tables: 10</w:t>
      </w:r>
    </w:p>
    <w:p w14:paraId="4B6983E2" w14:textId="486DE7ED" w:rsidR="00512DFE" w:rsidRDefault="00512DFE" w:rsidP="003B2A52">
      <w:r>
        <w:t>References: 50 (in any format, as far as it is consistent)</w:t>
      </w:r>
    </w:p>
    <w:p w14:paraId="29F56173" w14:textId="77777777" w:rsidR="00512DFE" w:rsidRDefault="00470654" w:rsidP="003B2A52">
      <w:hyperlink r:id="rId1" w:history="1">
        <w:r w:rsidR="00512DFE" w:rsidRPr="00156887">
          <w:rPr>
            <w:rStyle w:val="Hyperlink"/>
          </w:rPr>
          <w:t>https://www.elsevier.com/journals/vaccine/0264-410x/guide-for-authors</w:t>
        </w:r>
      </w:hyperlink>
    </w:p>
    <w:p w14:paraId="02D1A5E8" w14:textId="45A84547" w:rsidR="00512DFE" w:rsidRDefault="00512DFE">
      <w:pPr>
        <w:pStyle w:val="CommentText"/>
      </w:pPr>
    </w:p>
  </w:comment>
  <w:comment w:id="1" w:author="SIM, So Yoon" w:date="2021-04-01T20:11:00Z" w:initials="SSY">
    <w:p w14:paraId="5AF6B167" w14:textId="2211C15D" w:rsidR="00512DFE" w:rsidRDefault="00512DFE">
      <w:pPr>
        <w:pStyle w:val="CommentText"/>
      </w:pPr>
      <w:r>
        <w:rPr>
          <w:rStyle w:val="CommentReference"/>
        </w:rPr>
        <w:annotationRef/>
      </w:r>
      <w:proofErr w:type="spellStart"/>
      <w:r>
        <w:t>Yoonie</w:t>
      </w:r>
      <w:proofErr w:type="spellEnd"/>
      <w:r>
        <w:t xml:space="preserve"> to double check before submitting.</w:t>
      </w:r>
    </w:p>
  </w:comment>
  <w:comment w:id="2" w:author="SIM, So Yoon" w:date="2021-04-01T21:38:00Z" w:initials="SSY">
    <w:p w14:paraId="0F0E96F9" w14:textId="374F4221" w:rsidR="00C7065F" w:rsidRDefault="00C7065F">
      <w:pPr>
        <w:pStyle w:val="CommentText"/>
      </w:pPr>
      <w:r>
        <w:rPr>
          <w:rStyle w:val="CommentReference"/>
        </w:rPr>
        <w:annotationRef/>
      </w:r>
      <w:r>
        <w:t>Slightly revised</w:t>
      </w:r>
    </w:p>
  </w:comment>
  <w:comment w:id="3" w:author="SIM, So Yoon" w:date="2021-04-01T21:06:00Z" w:initials="SSY">
    <w:p w14:paraId="2DFDFDE3" w14:textId="09623F62" w:rsidR="00376903" w:rsidRDefault="00376903">
      <w:pPr>
        <w:pStyle w:val="CommentText"/>
      </w:pPr>
      <w:r>
        <w:rPr>
          <w:rStyle w:val="CommentReference"/>
        </w:rPr>
        <w:annotationRef/>
      </w:r>
      <w:r>
        <w:t>Two hundred draws</w:t>
      </w:r>
      <w:r w:rsidR="004E5338">
        <w:t xml:space="preserve"> instead of two </w:t>
      </w:r>
      <w:proofErr w:type="gramStart"/>
      <w:r w:rsidR="004E5338">
        <w:t>draws?</w:t>
      </w:r>
      <w:proofErr w:type="gramEnd"/>
    </w:p>
  </w:comment>
  <w:comment w:id="4" w:author="SIM, So Yoon" w:date="2021-04-01T21:32:00Z" w:initials="SSY">
    <w:p w14:paraId="3270F437" w14:textId="7B3D1448" w:rsidR="00936DA2" w:rsidRDefault="00936DA2">
      <w:pPr>
        <w:pStyle w:val="CommentText"/>
      </w:pPr>
      <w:r>
        <w:rPr>
          <w:rStyle w:val="CommentReference"/>
        </w:rPr>
        <w:annotationRef/>
      </w:r>
      <w:r>
        <w:t>Austin- could you please add this to the table</w:t>
      </w:r>
      <w:r w:rsidR="00650D07">
        <w:t>?</w:t>
      </w:r>
    </w:p>
  </w:comment>
  <w:comment w:id="5" w:author="SIM, So Yoon" w:date="2021-04-01T21:41:00Z" w:initials="SSY">
    <w:p w14:paraId="47D0C560" w14:textId="0603D3F6" w:rsidR="005A4AAE" w:rsidRDefault="005A4AAE">
      <w:pPr>
        <w:pStyle w:val="CommentText"/>
      </w:pPr>
      <w:r>
        <w:rPr>
          <w:rStyle w:val="CommentReference"/>
        </w:rPr>
        <w:annotationRef/>
      </w:r>
      <w:r w:rsidR="00643887">
        <w:t>Revised based on 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D1A5E8" w15:done="0"/>
  <w15:commentEx w15:paraId="5AF6B167" w15:done="0"/>
  <w15:commentEx w15:paraId="0F0E96F9" w15:done="0"/>
  <w15:commentEx w15:paraId="2DFDFDE3" w15:done="0"/>
  <w15:commentEx w15:paraId="3270F437" w15:done="0"/>
  <w15:commentEx w15:paraId="47D0C5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D1A5E8" w16cid:durableId="2405D559"/>
  <w16cid:commentId w16cid:paraId="5AF6B167" w16cid:durableId="2410A775"/>
  <w16cid:commentId w16cid:paraId="0F0E96F9" w16cid:durableId="2410BBE4"/>
  <w16cid:commentId w16cid:paraId="2DFDFDE3" w16cid:durableId="2410B44E"/>
  <w16cid:commentId w16cid:paraId="3270F437" w16cid:durableId="2410BA80"/>
  <w16cid:commentId w16cid:paraId="47D0C560" w16cid:durableId="2410B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0603CB" w14:textId="77777777" w:rsidR="00470654" w:rsidRDefault="00470654" w:rsidP="00C22277">
      <w:pPr>
        <w:spacing w:after="0" w:line="240" w:lineRule="auto"/>
      </w:pPr>
      <w:r>
        <w:separator/>
      </w:r>
    </w:p>
  </w:endnote>
  <w:endnote w:type="continuationSeparator" w:id="0">
    <w:p w14:paraId="2295E8D9" w14:textId="77777777" w:rsidR="00470654" w:rsidRDefault="00470654" w:rsidP="00C22277">
      <w:pPr>
        <w:spacing w:after="0" w:line="240" w:lineRule="auto"/>
      </w:pPr>
      <w:r>
        <w:continuationSeparator/>
      </w:r>
    </w:p>
  </w:endnote>
  <w:endnote w:type="continuationNotice" w:id="1">
    <w:p w14:paraId="21B0B03F" w14:textId="77777777" w:rsidR="00470654" w:rsidRDefault="004706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Kp-Regular">
    <w:altName w:val="Calibri"/>
    <w:panose1 w:val="020B0604020202020204"/>
    <w:charset w:val="00"/>
    <w:family w:val="auto"/>
    <w:notTrueType/>
    <w:pitch w:val="default"/>
    <w:sig w:usb0="00000003" w:usb1="00000000" w:usb2="00000000" w:usb3="00000000" w:csb0="00000001" w:csb1="00000000"/>
  </w:font>
  <w:font w:name="Kp-Expert-Regular">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1163102"/>
      <w:docPartObj>
        <w:docPartGallery w:val="Page Numbers (Bottom of Page)"/>
        <w:docPartUnique/>
      </w:docPartObj>
    </w:sdtPr>
    <w:sdtEndPr>
      <w:rPr>
        <w:noProof/>
      </w:rPr>
    </w:sdtEndPr>
    <w:sdtContent>
      <w:p w14:paraId="10D87116" w14:textId="23A1EF37" w:rsidR="00512DFE" w:rsidRDefault="00512DF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937DE0" w14:textId="77777777" w:rsidR="00512DFE" w:rsidRDefault="00512D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00DB89" w14:textId="77777777" w:rsidR="00470654" w:rsidRDefault="00470654" w:rsidP="00C22277">
      <w:pPr>
        <w:spacing w:after="0" w:line="240" w:lineRule="auto"/>
      </w:pPr>
      <w:r>
        <w:separator/>
      </w:r>
    </w:p>
  </w:footnote>
  <w:footnote w:type="continuationSeparator" w:id="0">
    <w:p w14:paraId="417A8F00" w14:textId="77777777" w:rsidR="00470654" w:rsidRDefault="00470654" w:rsidP="00C22277">
      <w:pPr>
        <w:spacing w:after="0" w:line="240" w:lineRule="auto"/>
      </w:pPr>
      <w:r>
        <w:continuationSeparator/>
      </w:r>
    </w:p>
  </w:footnote>
  <w:footnote w:type="continuationNotice" w:id="1">
    <w:p w14:paraId="6ED24625" w14:textId="77777777" w:rsidR="00470654" w:rsidRDefault="004706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19DC6" w14:textId="228BD2D9" w:rsidR="00512DFE" w:rsidRDefault="00512DFE">
    <w:pPr>
      <w:pStyle w:val="Header"/>
    </w:pPr>
    <w:r>
      <w:t>Original research article</w:t>
    </w:r>
  </w:p>
  <w:p w14:paraId="032E6CE3" w14:textId="77777777" w:rsidR="00512DFE" w:rsidRDefault="00512D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D44A6"/>
    <w:multiLevelType w:val="hybridMultilevel"/>
    <w:tmpl w:val="F8B4A4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B47BAE"/>
    <w:multiLevelType w:val="hybridMultilevel"/>
    <w:tmpl w:val="938E49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05FBB"/>
    <w:multiLevelType w:val="hybridMultilevel"/>
    <w:tmpl w:val="06100D50"/>
    <w:lvl w:ilvl="0" w:tplc="A51E08C6">
      <w:start w:val="1"/>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6E3EF3"/>
    <w:multiLevelType w:val="hybridMultilevel"/>
    <w:tmpl w:val="EDF2F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B42D87"/>
    <w:multiLevelType w:val="hybridMultilevel"/>
    <w:tmpl w:val="1F5696E8"/>
    <w:lvl w:ilvl="0" w:tplc="C652AA76">
      <w:start w:val="3"/>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B50E9C"/>
    <w:multiLevelType w:val="hybridMultilevel"/>
    <w:tmpl w:val="6DF259A8"/>
    <w:lvl w:ilvl="0" w:tplc="D94CE502">
      <w:start w:val="1"/>
      <w:numFmt w:val="bullet"/>
      <w:lvlText w:val="•"/>
      <w:lvlJc w:val="left"/>
      <w:pPr>
        <w:tabs>
          <w:tab w:val="num" w:pos="720"/>
        </w:tabs>
        <w:ind w:left="720" w:hanging="360"/>
      </w:pPr>
      <w:rPr>
        <w:rFonts w:ascii="Arial" w:hAnsi="Arial" w:hint="default"/>
      </w:rPr>
    </w:lvl>
    <w:lvl w:ilvl="1" w:tplc="1B84D75A" w:tentative="1">
      <w:start w:val="1"/>
      <w:numFmt w:val="bullet"/>
      <w:lvlText w:val="•"/>
      <w:lvlJc w:val="left"/>
      <w:pPr>
        <w:tabs>
          <w:tab w:val="num" w:pos="1440"/>
        </w:tabs>
        <w:ind w:left="1440" w:hanging="360"/>
      </w:pPr>
      <w:rPr>
        <w:rFonts w:ascii="Arial" w:hAnsi="Arial" w:hint="default"/>
      </w:rPr>
    </w:lvl>
    <w:lvl w:ilvl="2" w:tplc="1856FD64" w:tentative="1">
      <w:start w:val="1"/>
      <w:numFmt w:val="bullet"/>
      <w:lvlText w:val="•"/>
      <w:lvlJc w:val="left"/>
      <w:pPr>
        <w:tabs>
          <w:tab w:val="num" w:pos="2160"/>
        </w:tabs>
        <w:ind w:left="2160" w:hanging="360"/>
      </w:pPr>
      <w:rPr>
        <w:rFonts w:ascii="Arial" w:hAnsi="Arial" w:hint="default"/>
      </w:rPr>
    </w:lvl>
    <w:lvl w:ilvl="3" w:tplc="6A28EAD0" w:tentative="1">
      <w:start w:val="1"/>
      <w:numFmt w:val="bullet"/>
      <w:lvlText w:val="•"/>
      <w:lvlJc w:val="left"/>
      <w:pPr>
        <w:tabs>
          <w:tab w:val="num" w:pos="2880"/>
        </w:tabs>
        <w:ind w:left="2880" w:hanging="360"/>
      </w:pPr>
      <w:rPr>
        <w:rFonts w:ascii="Arial" w:hAnsi="Arial" w:hint="default"/>
      </w:rPr>
    </w:lvl>
    <w:lvl w:ilvl="4" w:tplc="C0784644" w:tentative="1">
      <w:start w:val="1"/>
      <w:numFmt w:val="bullet"/>
      <w:lvlText w:val="•"/>
      <w:lvlJc w:val="left"/>
      <w:pPr>
        <w:tabs>
          <w:tab w:val="num" w:pos="3600"/>
        </w:tabs>
        <w:ind w:left="3600" w:hanging="360"/>
      </w:pPr>
      <w:rPr>
        <w:rFonts w:ascii="Arial" w:hAnsi="Arial" w:hint="default"/>
      </w:rPr>
    </w:lvl>
    <w:lvl w:ilvl="5" w:tplc="0D640D3C" w:tentative="1">
      <w:start w:val="1"/>
      <w:numFmt w:val="bullet"/>
      <w:lvlText w:val="•"/>
      <w:lvlJc w:val="left"/>
      <w:pPr>
        <w:tabs>
          <w:tab w:val="num" w:pos="4320"/>
        </w:tabs>
        <w:ind w:left="4320" w:hanging="360"/>
      </w:pPr>
      <w:rPr>
        <w:rFonts w:ascii="Arial" w:hAnsi="Arial" w:hint="default"/>
      </w:rPr>
    </w:lvl>
    <w:lvl w:ilvl="6" w:tplc="F40C321A" w:tentative="1">
      <w:start w:val="1"/>
      <w:numFmt w:val="bullet"/>
      <w:lvlText w:val="•"/>
      <w:lvlJc w:val="left"/>
      <w:pPr>
        <w:tabs>
          <w:tab w:val="num" w:pos="5040"/>
        </w:tabs>
        <w:ind w:left="5040" w:hanging="360"/>
      </w:pPr>
      <w:rPr>
        <w:rFonts w:ascii="Arial" w:hAnsi="Arial" w:hint="default"/>
      </w:rPr>
    </w:lvl>
    <w:lvl w:ilvl="7" w:tplc="7092FD38" w:tentative="1">
      <w:start w:val="1"/>
      <w:numFmt w:val="bullet"/>
      <w:lvlText w:val="•"/>
      <w:lvlJc w:val="left"/>
      <w:pPr>
        <w:tabs>
          <w:tab w:val="num" w:pos="5760"/>
        </w:tabs>
        <w:ind w:left="5760" w:hanging="360"/>
      </w:pPr>
      <w:rPr>
        <w:rFonts w:ascii="Arial" w:hAnsi="Arial" w:hint="default"/>
      </w:rPr>
    </w:lvl>
    <w:lvl w:ilvl="8" w:tplc="EA3EFC4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F3D2D87"/>
    <w:multiLevelType w:val="hybridMultilevel"/>
    <w:tmpl w:val="23DC1F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F4C6D70"/>
    <w:multiLevelType w:val="hybridMultilevel"/>
    <w:tmpl w:val="3A16CDB8"/>
    <w:lvl w:ilvl="0" w:tplc="7932D00E">
      <w:start w:val="4"/>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7"/>
  </w:num>
  <w:num w:numId="4">
    <w:abstractNumId w:val="2"/>
  </w:num>
  <w:num w:numId="5">
    <w:abstractNumId w:val="5"/>
  </w:num>
  <w:num w:numId="6">
    <w:abstractNumId w:val="6"/>
  </w:num>
  <w:num w:numId="7">
    <w:abstractNumId w:val="0"/>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IM, So Yoon">
    <w15:presenceInfo w15:providerId="AD" w15:userId="S::sims@who.int::45dd93cc-3e25-45dc-be5d-7cab2b2c0d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2277"/>
    <w:rsid w:val="00007633"/>
    <w:rsid w:val="000115C6"/>
    <w:rsid w:val="00011CE6"/>
    <w:rsid w:val="0001238C"/>
    <w:rsid w:val="00012767"/>
    <w:rsid w:val="00020BEB"/>
    <w:rsid w:val="00021DA8"/>
    <w:rsid w:val="00022DC2"/>
    <w:rsid w:val="00024194"/>
    <w:rsid w:val="00024363"/>
    <w:rsid w:val="000306C8"/>
    <w:rsid w:val="000313F4"/>
    <w:rsid w:val="00033B70"/>
    <w:rsid w:val="00033FA0"/>
    <w:rsid w:val="0004041C"/>
    <w:rsid w:val="00040578"/>
    <w:rsid w:val="0004085D"/>
    <w:rsid w:val="00041B97"/>
    <w:rsid w:val="00044184"/>
    <w:rsid w:val="000447D0"/>
    <w:rsid w:val="00046AD6"/>
    <w:rsid w:val="00050D72"/>
    <w:rsid w:val="00055F41"/>
    <w:rsid w:val="000575B4"/>
    <w:rsid w:val="0006060A"/>
    <w:rsid w:val="00062E35"/>
    <w:rsid w:val="000636E0"/>
    <w:rsid w:val="00067367"/>
    <w:rsid w:val="00067D9C"/>
    <w:rsid w:val="00073BE7"/>
    <w:rsid w:val="00073E23"/>
    <w:rsid w:val="00077DD3"/>
    <w:rsid w:val="0008382A"/>
    <w:rsid w:val="000855FC"/>
    <w:rsid w:val="00086481"/>
    <w:rsid w:val="0009042A"/>
    <w:rsid w:val="00090A68"/>
    <w:rsid w:val="0009348B"/>
    <w:rsid w:val="00093CE9"/>
    <w:rsid w:val="00093EA7"/>
    <w:rsid w:val="00095366"/>
    <w:rsid w:val="00095C29"/>
    <w:rsid w:val="000A730E"/>
    <w:rsid w:val="000A7452"/>
    <w:rsid w:val="000B1223"/>
    <w:rsid w:val="000B173F"/>
    <w:rsid w:val="000B1956"/>
    <w:rsid w:val="000B2BD3"/>
    <w:rsid w:val="000B3F82"/>
    <w:rsid w:val="000B5FA4"/>
    <w:rsid w:val="000B77D8"/>
    <w:rsid w:val="000B7D2B"/>
    <w:rsid w:val="000C0FE7"/>
    <w:rsid w:val="000C1B78"/>
    <w:rsid w:val="000C33A1"/>
    <w:rsid w:val="000C57CE"/>
    <w:rsid w:val="000D1399"/>
    <w:rsid w:val="000D4DD0"/>
    <w:rsid w:val="000E34E4"/>
    <w:rsid w:val="000E3B8A"/>
    <w:rsid w:val="000E621C"/>
    <w:rsid w:val="000E71D3"/>
    <w:rsid w:val="000E7245"/>
    <w:rsid w:val="000F0C9B"/>
    <w:rsid w:val="000F3405"/>
    <w:rsid w:val="000F6948"/>
    <w:rsid w:val="000F7085"/>
    <w:rsid w:val="001010AA"/>
    <w:rsid w:val="0010249D"/>
    <w:rsid w:val="00103603"/>
    <w:rsid w:val="001036DF"/>
    <w:rsid w:val="0010495F"/>
    <w:rsid w:val="00105480"/>
    <w:rsid w:val="001128A6"/>
    <w:rsid w:val="00112C20"/>
    <w:rsid w:val="00114AFB"/>
    <w:rsid w:val="00116CBB"/>
    <w:rsid w:val="00117693"/>
    <w:rsid w:val="00120207"/>
    <w:rsid w:val="00123209"/>
    <w:rsid w:val="001236C2"/>
    <w:rsid w:val="001237F3"/>
    <w:rsid w:val="00127406"/>
    <w:rsid w:val="0012764C"/>
    <w:rsid w:val="00132859"/>
    <w:rsid w:val="00135614"/>
    <w:rsid w:val="00137B54"/>
    <w:rsid w:val="00140B0F"/>
    <w:rsid w:val="001415CE"/>
    <w:rsid w:val="00141783"/>
    <w:rsid w:val="00142D80"/>
    <w:rsid w:val="00144285"/>
    <w:rsid w:val="00145998"/>
    <w:rsid w:val="0014676C"/>
    <w:rsid w:val="00150092"/>
    <w:rsid w:val="00153DA0"/>
    <w:rsid w:val="00153FC4"/>
    <w:rsid w:val="00154ABD"/>
    <w:rsid w:val="001618B9"/>
    <w:rsid w:val="00163E92"/>
    <w:rsid w:val="001644E0"/>
    <w:rsid w:val="0017595C"/>
    <w:rsid w:val="00175FA8"/>
    <w:rsid w:val="00177741"/>
    <w:rsid w:val="00177968"/>
    <w:rsid w:val="00180B5D"/>
    <w:rsid w:val="00182605"/>
    <w:rsid w:val="001827B7"/>
    <w:rsid w:val="001843E3"/>
    <w:rsid w:val="00186043"/>
    <w:rsid w:val="00194107"/>
    <w:rsid w:val="001962BE"/>
    <w:rsid w:val="001979F0"/>
    <w:rsid w:val="001A261B"/>
    <w:rsid w:val="001A3EFA"/>
    <w:rsid w:val="001A4F7D"/>
    <w:rsid w:val="001A508C"/>
    <w:rsid w:val="001A55D6"/>
    <w:rsid w:val="001A6432"/>
    <w:rsid w:val="001A6439"/>
    <w:rsid w:val="001B25BC"/>
    <w:rsid w:val="001B2648"/>
    <w:rsid w:val="001B482B"/>
    <w:rsid w:val="001B5759"/>
    <w:rsid w:val="001B5A0C"/>
    <w:rsid w:val="001C06D8"/>
    <w:rsid w:val="001C1955"/>
    <w:rsid w:val="001C3971"/>
    <w:rsid w:val="001C7F81"/>
    <w:rsid w:val="001D25D0"/>
    <w:rsid w:val="001D260B"/>
    <w:rsid w:val="001D63C9"/>
    <w:rsid w:val="001E3372"/>
    <w:rsid w:val="001E3C10"/>
    <w:rsid w:val="001F00E2"/>
    <w:rsid w:val="001F43DB"/>
    <w:rsid w:val="001F52FA"/>
    <w:rsid w:val="001F7617"/>
    <w:rsid w:val="001F7647"/>
    <w:rsid w:val="00201E6A"/>
    <w:rsid w:val="0020631E"/>
    <w:rsid w:val="00215665"/>
    <w:rsid w:val="0022084A"/>
    <w:rsid w:val="00227446"/>
    <w:rsid w:val="00231663"/>
    <w:rsid w:val="00232467"/>
    <w:rsid w:val="00237050"/>
    <w:rsid w:val="00237F88"/>
    <w:rsid w:val="002404C8"/>
    <w:rsid w:val="00247C93"/>
    <w:rsid w:val="00250A32"/>
    <w:rsid w:val="00252CBE"/>
    <w:rsid w:val="002549C1"/>
    <w:rsid w:val="002549D1"/>
    <w:rsid w:val="00257D5C"/>
    <w:rsid w:val="00264318"/>
    <w:rsid w:val="00265108"/>
    <w:rsid w:val="00266818"/>
    <w:rsid w:val="00267518"/>
    <w:rsid w:val="0027029A"/>
    <w:rsid w:val="002802D6"/>
    <w:rsid w:val="00283B37"/>
    <w:rsid w:val="00284500"/>
    <w:rsid w:val="002852CE"/>
    <w:rsid w:val="00291016"/>
    <w:rsid w:val="00291E18"/>
    <w:rsid w:val="002935A3"/>
    <w:rsid w:val="002970E1"/>
    <w:rsid w:val="002A1F65"/>
    <w:rsid w:val="002A72EE"/>
    <w:rsid w:val="002B2AA7"/>
    <w:rsid w:val="002B2BD9"/>
    <w:rsid w:val="002B3BBE"/>
    <w:rsid w:val="002B5F69"/>
    <w:rsid w:val="002C02DA"/>
    <w:rsid w:val="002C1417"/>
    <w:rsid w:val="002C2C68"/>
    <w:rsid w:val="002C2E60"/>
    <w:rsid w:val="002C2FAE"/>
    <w:rsid w:val="002C4589"/>
    <w:rsid w:val="002C54B8"/>
    <w:rsid w:val="002C6602"/>
    <w:rsid w:val="002C677D"/>
    <w:rsid w:val="002D1233"/>
    <w:rsid w:val="002D13F8"/>
    <w:rsid w:val="002D32B7"/>
    <w:rsid w:val="002E0FB9"/>
    <w:rsid w:val="002E763D"/>
    <w:rsid w:val="002F038C"/>
    <w:rsid w:val="002F08D2"/>
    <w:rsid w:val="002F3BF0"/>
    <w:rsid w:val="00301346"/>
    <w:rsid w:val="00301A8F"/>
    <w:rsid w:val="00301BD7"/>
    <w:rsid w:val="003026AF"/>
    <w:rsid w:val="00304A2B"/>
    <w:rsid w:val="003057C2"/>
    <w:rsid w:val="0031591C"/>
    <w:rsid w:val="00316981"/>
    <w:rsid w:val="00317A36"/>
    <w:rsid w:val="00321C49"/>
    <w:rsid w:val="00322F4F"/>
    <w:rsid w:val="00324239"/>
    <w:rsid w:val="0032596E"/>
    <w:rsid w:val="00327861"/>
    <w:rsid w:val="0033055D"/>
    <w:rsid w:val="00333F45"/>
    <w:rsid w:val="003343B5"/>
    <w:rsid w:val="003365F7"/>
    <w:rsid w:val="00336F3B"/>
    <w:rsid w:val="003376D8"/>
    <w:rsid w:val="00342066"/>
    <w:rsid w:val="00343A99"/>
    <w:rsid w:val="00345E5B"/>
    <w:rsid w:val="00345EC8"/>
    <w:rsid w:val="00350137"/>
    <w:rsid w:val="00353719"/>
    <w:rsid w:val="0035461C"/>
    <w:rsid w:val="003551DE"/>
    <w:rsid w:val="003564EC"/>
    <w:rsid w:val="00356547"/>
    <w:rsid w:val="00360A9C"/>
    <w:rsid w:val="00360ECB"/>
    <w:rsid w:val="00361D3B"/>
    <w:rsid w:val="00362F58"/>
    <w:rsid w:val="00363A9D"/>
    <w:rsid w:val="003642FD"/>
    <w:rsid w:val="00364315"/>
    <w:rsid w:val="003716F1"/>
    <w:rsid w:val="00374D7A"/>
    <w:rsid w:val="00375621"/>
    <w:rsid w:val="00375BB5"/>
    <w:rsid w:val="00376903"/>
    <w:rsid w:val="00377159"/>
    <w:rsid w:val="003808BB"/>
    <w:rsid w:val="00381B16"/>
    <w:rsid w:val="00383375"/>
    <w:rsid w:val="00384C39"/>
    <w:rsid w:val="00384ED8"/>
    <w:rsid w:val="00384F84"/>
    <w:rsid w:val="00390798"/>
    <w:rsid w:val="00392091"/>
    <w:rsid w:val="00392A44"/>
    <w:rsid w:val="003938B9"/>
    <w:rsid w:val="003943BB"/>
    <w:rsid w:val="00394CC6"/>
    <w:rsid w:val="00396A7D"/>
    <w:rsid w:val="003A06C9"/>
    <w:rsid w:val="003A2358"/>
    <w:rsid w:val="003A2E0B"/>
    <w:rsid w:val="003A3021"/>
    <w:rsid w:val="003A5F99"/>
    <w:rsid w:val="003B12EB"/>
    <w:rsid w:val="003B28BC"/>
    <w:rsid w:val="003B2A52"/>
    <w:rsid w:val="003C0E3F"/>
    <w:rsid w:val="003C5FA4"/>
    <w:rsid w:val="003C7CF2"/>
    <w:rsid w:val="003D2E9A"/>
    <w:rsid w:val="003D3FAB"/>
    <w:rsid w:val="003D6D6D"/>
    <w:rsid w:val="003D7EBD"/>
    <w:rsid w:val="003D7F83"/>
    <w:rsid w:val="003E0B9B"/>
    <w:rsid w:val="003E13DA"/>
    <w:rsid w:val="003E1575"/>
    <w:rsid w:val="003E2107"/>
    <w:rsid w:val="003E4579"/>
    <w:rsid w:val="003E494B"/>
    <w:rsid w:val="003E4A83"/>
    <w:rsid w:val="003E4B89"/>
    <w:rsid w:val="003E71F7"/>
    <w:rsid w:val="003F3BAC"/>
    <w:rsid w:val="00402B58"/>
    <w:rsid w:val="00404A88"/>
    <w:rsid w:val="004052A4"/>
    <w:rsid w:val="004053E7"/>
    <w:rsid w:val="00406866"/>
    <w:rsid w:val="004075AA"/>
    <w:rsid w:val="004135F3"/>
    <w:rsid w:val="004143BC"/>
    <w:rsid w:val="00415A09"/>
    <w:rsid w:val="0042443B"/>
    <w:rsid w:val="00425927"/>
    <w:rsid w:val="00426CC1"/>
    <w:rsid w:val="004324B6"/>
    <w:rsid w:val="00434126"/>
    <w:rsid w:val="00434F45"/>
    <w:rsid w:val="0044068F"/>
    <w:rsid w:val="00440713"/>
    <w:rsid w:val="00440805"/>
    <w:rsid w:val="004423A5"/>
    <w:rsid w:val="0044608D"/>
    <w:rsid w:val="00446137"/>
    <w:rsid w:val="00447430"/>
    <w:rsid w:val="0045124C"/>
    <w:rsid w:val="00451599"/>
    <w:rsid w:val="00452062"/>
    <w:rsid w:val="00454788"/>
    <w:rsid w:val="004556D5"/>
    <w:rsid w:val="00457BC4"/>
    <w:rsid w:val="00460690"/>
    <w:rsid w:val="00461E7F"/>
    <w:rsid w:val="0046279E"/>
    <w:rsid w:val="004628EB"/>
    <w:rsid w:val="00462A39"/>
    <w:rsid w:val="00470654"/>
    <w:rsid w:val="00471A6F"/>
    <w:rsid w:val="00472FF9"/>
    <w:rsid w:val="004732C9"/>
    <w:rsid w:val="004735EB"/>
    <w:rsid w:val="00475870"/>
    <w:rsid w:val="00477AFE"/>
    <w:rsid w:val="004845FC"/>
    <w:rsid w:val="00485424"/>
    <w:rsid w:val="00485E09"/>
    <w:rsid w:val="00487074"/>
    <w:rsid w:val="0048754D"/>
    <w:rsid w:val="004879FB"/>
    <w:rsid w:val="0049028F"/>
    <w:rsid w:val="004904DB"/>
    <w:rsid w:val="00491177"/>
    <w:rsid w:val="00492BC9"/>
    <w:rsid w:val="00495BA7"/>
    <w:rsid w:val="004964B0"/>
    <w:rsid w:val="0049693E"/>
    <w:rsid w:val="004A00F3"/>
    <w:rsid w:val="004A089A"/>
    <w:rsid w:val="004A25CB"/>
    <w:rsid w:val="004A5EAE"/>
    <w:rsid w:val="004A6F3B"/>
    <w:rsid w:val="004B024E"/>
    <w:rsid w:val="004B1623"/>
    <w:rsid w:val="004B5295"/>
    <w:rsid w:val="004C220F"/>
    <w:rsid w:val="004C724B"/>
    <w:rsid w:val="004C7808"/>
    <w:rsid w:val="004D38E7"/>
    <w:rsid w:val="004D41FD"/>
    <w:rsid w:val="004D4B78"/>
    <w:rsid w:val="004D7B4D"/>
    <w:rsid w:val="004E055F"/>
    <w:rsid w:val="004E09C6"/>
    <w:rsid w:val="004E1198"/>
    <w:rsid w:val="004E1732"/>
    <w:rsid w:val="004E2591"/>
    <w:rsid w:val="004E4609"/>
    <w:rsid w:val="004E4ABC"/>
    <w:rsid w:val="004E5338"/>
    <w:rsid w:val="004E778C"/>
    <w:rsid w:val="004F102E"/>
    <w:rsid w:val="004F2E32"/>
    <w:rsid w:val="004F5EC9"/>
    <w:rsid w:val="004F7D66"/>
    <w:rsid w:val="004F7DE4"/>
    <w:rsid w:val="005033BC"/>
    <w:rsid w:val="00504EE8"/>
    <w:rsid w:val="00507690"/>
    <w:rsid w:val="0051006D"/>
    <w:rsid w:val="00512DFE"/>
    <w:rsid w:val="005151B3"/>
    <w:rsid w:val="005155DB"/>
    <w:rsid w:val="00521AFD"/>
    <w:rsid w:val="00522064"/>
    <w:rsid w:val="00522D38"/>
    <w:rsid w:val="005247DB"/>
    <w:rsid w:val="00526D1D"/>
    <w:rsid w:val="005305B7"/>
    <w:rsid w:val="0053132B"/>
    <w:rsid w:val="005343C5"/>
    <w:rsid w:val="005346F5"/>
    <w:rsid w:val="0053490E"/>
    <w:rsid w:val="00534D63"/>
    <w:rsid w:val="00535E1B"/>
    <w:rsid w:val="0054118A"/>
    <w:rsid w:val="005427FC"/>
    <w:rsid w:val="005433D5"/>
    <w:rsid w:val="00544523"/>
    <w:rsid w:val="00544EF8"/>
    <w:rsid w:val="0054551A"/>
    <w:rsid w:val="00547913"/>
    <w:rsid w:val="005518A5"/>
    <w:rsid w:val="00560E14"/>
    <w:rsid w:val="00574658"/>
    <w:rsid w:val="00576CEF"/>
    <w:rsid w:val="00576FE7"/>
    <w:rsid w:val="005802CF"/>
    <w:rsid w:val="00581677"/>
    <w:rsid w:val="00582036"/>
    <w:rsid w:val="0058758F"/>
    <w:rsid w:val="005876B5"/>
    <w:rsid w:val="0059075D"/>
    <w:rsid w:val="00590C77"/>
    <w:rsid w:val="00590FEB"/>
    <w:rsid w:val="005915A9"/>
    <w:rsid w:val="00595A19"/>
    <w:rsid w:val="005A1218"/>
    <w:rsid w:val="005A46A4"/>
    <w:rsid w:val="005A4AAE"/>
    <w:rsid w:val="005A5AAF"/>
    <w:rsid w:val="005B6A26"/>
    <w:rsid w:val="005C20AF"/>
    <w:rsid w:val="005C369B"/>
    <w:rsid w:val="005C3B68"/>
    <w:rsid w:val="005C5A96"/>
    <w:rsid w:val="005C78EF"/>
    <w:rsid w:val="005D1C07"/>
    <w:rsid w:val="005D5168"/>
    <w:rsid w:val="005E73DF"/>
    <w:rsid w:val="005E7CD2"/>
    <w:rsid w:val="005F040F"/>
    <w:rsid w:val="005F2AAE"/>
    <w:rsid w:val="005F419C"/>
    <w:rsid w:val="005F6669"/>
    <w:rsid w:val="00600E1A"/>
    <w:rsid w:val="00601F34"/>
    <w:rsid w:val="00603965"/>
    <w:rsid w:val="00603DD9"/>
    <w:rsid w:val="006045B2"/>
    <w:rsid w:val="0060551D"/>
    <w:rsid w:val="00613F56"/>
    <w:rsid w:val="00614CC7"/>
    <w:rsid w:val="006161E4"/>
    <w:rsid w:val="00617DA5"/>
    <w:rsid w:val="00624B2B"/>
    <w:rsid w:val="0062570B"/>
    <w:rsid w:val="006274B7"/>
    <w:rsid w:val="0063057F"/>
    <w:rsid w:val="006329BE"/>
    <w:rsid w:val="0063520C"/>
    <w:rsid w:val="00636C0C"/>
    <w:rsid w:val="00642D2D"/>
    <w:rsid w:val="00643887"/>
    <w:rsid w:val="00646F08"/>
    <w:rsid w:val="00650D07"/>
    <w:rsid w:val="00652803"/>
    <w:rsid w:val="00654269"/>
    <w:rsid w:val="00654BED"/>
    <w:rsid w:val="00656F62"/>
    <w:rsid w:val="00660E0C"/>
    <w:rsid w:val="00664780"/>
    <w:rsid w:val="00670163"/>
    <w:rsid w:val="006708B2"/>
    <w:rsid w:val="00671E39"/>
    <w:rsid w:val="00677950"/>
    <w:rsid w:val="00677CA6"/>
    <w:rsid w:val="006854F0"/>
    <w:rsid w:val="0068672C"/>
    <w:rsid w:val="00686C88"/>
    <w:rsid w:val="00686D4C"/>
    <w:rsid w:val="0069389E"/>
    <w:rsid w:val="00695F32"/>
    <w:rsid w:val="006A0086"/>
    <w:rsid w:val="006A31E5"/>
    <w:rsid w:val="006A31FC"/>
    <w:rsid w:val="006A42D1"/>
    <w:rsid w:val="006A5F28"/>
    <w:rsid w:val="006B003F"/>
    <w:rsid w:val="006B1516"/>
    <w:rsid w:val="006B309D"/>
    <w:rsid w:val="006B4EB0"/>
    <w:rsid w:val="006B60C4"/>
    <w:rsid w:val="006B6867"/>
    <w:rsid w:val="006C2962"/>
    <w:rsid w:val="006C41C9"/>
    <w:rsid w:val="006C5349"/>
    <w:rsid w:val="006C57FB"/>
    <w:rsid w:val="006C6C71"/>
    <w:rsid w:val="006C7C46"/>
    <w:rsid w:val="006D1134"/>
    <w:rsid w:val="006D197B"/>
    <w:rsid w:val="006D61FE"/>
    <w:rsid w:val="006D6372"/>
    <w:rsid w:val="006D6EAB"/>
    <w:rsid w:val="006E0C89"/>
    <w:rsid w:val="006E3DA5"/>
    <w:rsid w:val="006E7501"/>
    <w:rsid w:val="006F2EFB"/>
    <w:rsid w:val="006F639B"/>
    <w:rsid w:val="006F6650"/>
    <w:rsid w:val="006F7A41"/>
    <w:rsid w:val="00701A63"/>
    <w:rsid w:val="00702D90"/>
    <w:rsid w:val="00703AA0"/>
    <w:rsid w:val="00705531"/>
    <w:rsid w:val="00705CF2"/>
    <w:rsid w:val="00705E81"/>
    <w:rsid w:val="00705F26"/>
    <w:rsid w:val="0071125B"/>
    <w:rsid w:val="007117CC"/>
    <w:rsid w:val="00713107"/>
    <w:rsid w:val="00713725"/>
    <w:rsid w:val="00714A2B"/>
    <w:rsid w:val="007159A0"/>
    <w:rsid w:val="00720BF7"/>
    <w:rsid w:val="00725423"/>
    <w:rsid w:val="00726FE7"/>
    <w:rsid w:val="00727953"/>
    <w:rsid w:val="00727ADE"/>
    <w:rsid w:val="00730195"/>
    <w:rsid w:val="007305ED"/>
    <w:rsid w:val="00732643"/>
    <w:rsid w:val="0073304D"/>
    <w:rsid w:val="00734F4F"/>
    <w:rsid w:val="00735A24"/>
    <w:rsid w:val="00737C02"/>
    <w:rsid w:val="00740D29"/>
    <w:rsid w:val="00744689"/>
    <w:rsid w:val="00744714"/>
    <w:rsid w:val="00744ABA"/>
    <w:rsid w:val="00746C86"/>
    <w:rsid w:val="00750A9B"/>
    <w:rsid w:val="0075129C"/>
    <w:rsid w:val="007533F9"/>
    <w:rsid w:val="0075350E"/>
    <w:rsid w:val="00754575"/>
    <w:rsid w:val="0075472D"/>
    <w:rsid w:val="007568FF"/>
    <w:rsid w:val="007575E7"/>
    <w:rsid w:val="00757BF1"/>
    <w:rsid w:val="007624D8"/>
    <w:rsid w:val="00762536"/>
    <w:rsid w:val="007634C7"/>
    <w:rsid w:val="00770CA7"/>
    <w:rsid w:val="007739E9"/>
    <w:rsid w:val="007752E4"/>
    <w:rsid w:val="00775417"/>
    <w:rsid w:val="00776225"/>
    <w:rsid w:val="00777D70"/>
    <w:rsid w:val="00782968"/>
    <w:rsid w:val="00786F0A"/>
    <w:rsid w:val="0079175E"/>
    <w:rsid w:val="00791C6A"/>
    <w:rsid w:val="007A2285"/>
    <w:rsid w:val="007A2C18"/>
    <w:rsid w:val="007A4B05"/>
    <w:rsid w:val="007A70F0"/>
    <w:rsid w:val="007B0303"/>
    <w:rsid w:val="007B4A31"/>
    <w:rsid w:val="007B7567"/>
    <w:rsid w:val="007C19EC"/>
    <w:rsid w:val="007C260A"/>
    <w:rsid w:val="007C52F2"/>
    <w:rsid w:val="007D2C8F"/>
    <w:rsid w:val="007D47ED"/>
    <w:rsid w:val="007D5F49"/>
    <w:rsid w:val="007E305F"/>
    <w:rsid w:val="007E45B7"/>
    <w:rsid w:val="007E6EE0"/>
    <w:rsid w:val="007F0DA4"/>
    <w:rsid w:val="007F342C"/>
    <w:rsid w:val="008014DB"/>
    <w:rsid w:val="008016B8"/>
    <w:rsid w:val="0080379D"/>
    <w:rsid w:val="0080468C"/>
    <w:rsid w:val="0080492D"/>
    <w:rsid w:val="00807ABE"/>
    <w:rsid w:val="00807F26"/>
    <w:rsid w:val="0081261C"/>
    <w:rsid w:val="00824145"/>
    <w:rsid w:val="00824956"/>
    <w:rsid w:val="008261FD"/>
    <w:rsid w:val="00830116"/>
    <w:rsid w:val="00835060"/>
    <w:rsid w:val="008407E5"/>
    <w:rsid w:val="00841155"/>
    <w:rsid w:val="008439FF"/>
    <w:rsid w:val="0085059D"/>
    <w:rsid w:val="00852C24"/>
    <w:rsid w:val="00856539"/>
    <w:rsid w:val="00857BC4"/>
    <w:rsid w:val="00860259"/>
    <w:rsid w:val="00860BD9"/>
    <w:rsid w:val="00860EB2"/>
    <w:rsid w:val="00861FF3"/>
    <w:rsid w:val="0086609B"/>
    <w:rsid w:val="0087255C"/>
    <w:rsid w:val="00872844"/>
    <w:rsid w:val="00874A9E"/>
    <w:rsid w:val="00874D29"/>
    <w:rsid w:val="00875144"/>
    <w:rsid w:val="00875CAE"/>
    <w:rsid w:val="008764BD"/>
    <w:rsid w:val="00884F46"/>
    <w:rsid w:val="0088679F"/>
    <w:rsid w:val="00892883"/>
    <w:rsid w:val="00893645"/>
    <w:rsid w:val="00895120"/>
    <w:rsid w:val="00895298"/>
    <w:rsid w:val="00895FBE"/>
    <w:rsid w:val="008A0210"/>
    <w:rsid w:val="008A343A"/>
    <w:rsid w:val="008A5BA1"/>
    <w:rsid w:val="008A6F92"/>
    <w:rsid w:val="008A7A23"/>
    <w:rsid w:val="008C0A4E"/>
    <w:rsid w:val="008C23C1"/>
    <w:rsid w:val="008C369A"/>
    <w:rsid w:val="008C3798"/>
    <w:rsid w:val="008C4164"/>
    <w:rsid w:val="008C553C"/>
    <w:rsid w:val="008D6A07"/>
    <w:rsid w:val="008D777B"/>
    <w:rsid w:val="008E20F8"/>
    <w:rsid w:val="008E5841"/>
    <w:rsid w:val="008E6C96"/>
    <w:rsid w:val="008F0ECD"/>
    <w:rsid w:val="008F245C"/>
    <w:rsid w:val="008F340F"/>
    <w:rsid w:val="008F348B"/>
    <w:rsid w:val="008F590B"/>
    <w:rsid w:val="008F6241"/>
    <w:rsid w:val="008F7735"/>
    <w:rsid w:val="009008EE"/>
    <w:rsid w:val="00900DED"/>
    <w:rsid w:val="00901A8C"/>
    <w:rsid w:val="00902FB0"/>
    <w:rsid w:val="00903129"/>
    <w:rsid w:val="00903130"/>
    <w:rsid w:val="009104C2"/>
    <w:rsid w:val="009141E3"/>
    <w:rsid w:val="009211B8"/>
    <w:rsid w:val="009225EC"/>
    <w:rsid w:val="00924EEB"/>
    <w:rsid w:val="0093055C"/>
    <w:rsid w:val="00931284"/>
    <w:rsid w:val="009315B0"/>
    <w:rsid w:val="009321BA"/>
    <w:rsid w:val="009335F2"/>
    <w:rsid w:val="00934452"/>
    <w:rsid w:val="00935BEE"/>
    <w:rsid w:val="00936DA2"/>
    <w:rsid w:val="0093774D"/>
    <w:rsid w:val="00941A77"/>
    <w:rsid w:val="00943C0D"/>
    <w:rsid w:val="009443EC"/>
    <w:rsid w:val="00945822"/>
    <w:rsid w:val="00945D7F"/>
    <w:rsid w:val="00946CC1"/>
    <w:rsid w:val="00950790"/>
    <w:rsid w:val="00951331"/>
    <w:rsid w:val="00953173"/>
    <w:rsid w:val="00953AFE"/>
    <w:rsid w:val="00954C2D"/>
    <w:rsid w:val="00956F27"/>
    <w:rsid w:val="009575F2"/>
    <w:rsid w:val="00967A0E"/>
    <w:rsid w:val="00970156"/>
    <w:rsid w:val="009713CA"/>
    <w:rsid w:val="00976EE8"/>
    <w:rsid w:val="00980D41"/>
    <w:rsid w:val="00980F75"/>
    <w:rsid w:val="009829FD"/>
    <w:rsid w:val="00984182"/>
    <w:rsid w:val="00990A3D"/>
    <w:rsid w:val="009911FC"/>
    <w:rsid w:val="009960B6"/>
    <w:rsid w:val="009975A2"/>
    <w:rsid w:val="00997A07"/>
    <w:rsid w:val="009A1A77"/>
    <w:rsid w:val="009A34D0"/>
    <w:rsid w:val="009A55DF"/>
    <w:rsid w:val="009A6A06"/>
    <w:rsid w:val="009B2F5A"/>
    <w:rsid w:val="009B4C79"/>
    <w:rsid w:val="009B5752"/>
    <w:rsid w:val="009B7665"/>
    <w:rsid w:val="009C0BBA"/>
    <w:rsid w:val="009C14F4"/>
    <w:rsid w:val="009C20DE"/>
    <w:rsid w:val="009C32EB"/>
    <w:rsid w:val="009C5ABD"/>
    <w:rsid w:val="009C7706"/>
    <w:rsid w:val="009D2C7E"/>
    <w:rsid w:val="009D66E7"/>
    <w:rsid w:val="009E2F49"/>
    <w:rsid w:val="009E347E"/>
    <w:rsid w:val="009E572F"/>
    <w:rsid w:val="009F22A2"/>
    <w:rsid w:val="009F70FC"/>
    <w:rsid w:val="00A00CC6"/>
    <w:rsid w:val="00A00D78"/>
    <w:rsid w:val="00A03BD9"/>
    <w:rsid w:val="00A03C93"/>
    <w:rsid w:val="00A06168"/>
    <w:rsid w:val="00A07734"/>
    <w:rsid w:val="00A10E01"/>
    <w:rsid w:val="00A17691"/>
    <w:rsid w:val="00A178D5"/>
    <w:rsid w:val="00A20F13"/>
    <w:rsid w:val="00A22924"/>
    <w:rsid w:val="00A2490C"/>
    <w:rsid w:val="00A30FAB"/>
    <w:rsid w:val="00A33925"/>
    <w:rsid w:val="00A40257"/>
    <w:rsid w:val="00A422D2"/>
    <w:rsid w:val="00A44801"/>
    <w:rsid w:val="00A46AFB"/>
    <w:rsid w:val="00A51228"/>
    <w:rsid w:val="00A53386"/>
    <w:rsid w:val="00A53EB4"/>
    <w:rsid w:val="00A569A8"/>
    <w:rsid w:val="00A61A5B"/>
    <w:rsid w:val="00A61F66"/>
    <w:rsid w:val="00A623E7"/>
    <w:rsid w:val="00A672F3"/>
    <w:rsid w:val="00A7061A"/>
    <w:rsid w:val="00A71D92"/>
    <w:rsid w:val="00A740E9"/>
    <w:rsid w:val="00A75CFE"/>
    <w:rsid w:val="00A81A24"/>
    <w:rsid w:val="00A81D6E"/>
    <w:rsid w:val="00A829C1"/>
    <w:rsid w:val="00A84BC8"/>
    <w:rsid w:val="00A864C2"/>
    <w:rsid w:val="00A91B27"/>
    <w:rsid w:val="00A93E7E"/>
    <w:rsid w:val="00A94D70"/>
    <w:rsid w:val="00A959C4"/>
    <w:rsid w:val="00A95CFE"/>
    <w:rsid w:val="00A96D96"/>
    <w:rsid w:val="00A9713B"/>
    <w:rsid w:val="00A97AAE"/>
    <w:rsid w:val="00AA1FEE"/>
    <w:rsid w:val="00AA2AB3"/>
    <w:rsid w:val="00AA3E62"/>
    <w:rsid w:val="00AA4D0D"/>
    <w:rsid w:val="00AA558B"/>
    <w:rsid w:val="00AA5D24"/>
    <w:rsid w:val="00AA6202"/>
    <w:rsid w:val="00AA71D2"/>
    <w:rsid w:val="00AA7B7F"/>
    <w:rsid w:val="00AB447D"/>
    <w:rsid w:val="00AB67D9"/>
    <w:rsid w:val="00AC16C0"/>
    <w:rsid w:val="00AC696E"/>
    <w:rsid w:val="00AD1B5A"/>
    <w:rsid w:val="00AD1BEE"/>
    <w:rsid w:val="00AD256B"/>
    <w:rsid w:val="00AE1009"/>
    <w:rsid w:val="00AE3D35"/>
    <w:rsid w:val="00AE3F0C"/>
    <w:rsid w:val="00AE4648"/>
    <w:rsid w:val="00AE64A3"/>
    <w:rsid w:val="00AF12BB"/>
    <w:rsid w:val="00AF2C1C"/>
    <w:rsid w:val="00AF4B51"/>
    <w:rsid w:val="00AF4FEB"/>
    <w:rsid w:val="00B01E8D"/>
    <w:rsid w:val="00B02013"/>
    <w:rsid w:val="00B03C62"/>
    <w:rsid w:val="00B04420"/>
    <w:rsid w:val="00B077CB"/>
    <w:rsid w:val="00B07A3A"/>
    <w:rsid w:val="00B101BD"/>
    <w:rsid w:val="00B10680"/>
    <w:rsid w:val="00B112BD"/>
    <w:rsid w:val="00B12CD5"/>
    <w:rsid w:val="00B13EB2"/>
    <w:rsid w:val="00B22713"/>
    <w:rsid w:val="00B24EE3"/>
    <w:rsid w:val="00B257D4"/>
    <w:rsid w:val="00B27037"/>
    <w:rsid w:val="00B27763"/>
    <w:rsid w:val="00B307CB"/>
    <w:rsid w:val="00B30D56"/>
    <w:rsid w:val="00B40C09"/>
    <w:rsid w:val="00B45457"/>
    <w:rsid w:val="00B46FA7"/>
    <w:rsid w:val="00B507F6"/>
    <w:rsid w:val="00B53425"/>
    <w:rsid w:val="00B54257"/>
    <w:rsid w:val="00B609B8"/>
    <w:rsid w:val="00B60FC4"/>
    <w:rsid w:val="00B62189"/>
    <w:rsid w:val="00B63274"/>
    <w:rsid w:val="00B663C4"/>
    <w:rsid w:val="00B66B46"/>
    <w:rsid w:val="00B66E1D"/>
    <w:rsid w:val="00B71C7E"/>
    <w:rsid w:val="00B73B87"/>
    <w:rsid w:val="00B73D16"/>
    <w:rsid w:val="00B756AE"/>
    <w:rsid w:val="00B76176"/>
    <w:rsid w:val="00B83736"/>
    <w:rsid w:val="00B84962"/>
    <w:rsid w:val="00B93E66"/>
    <w:rsid w:val="00BA23D4"/>
    <w:rsid w:val="00BA3B11"/>
    <w:rsid w:val="00BA44EC"/>
    <w:rsid w:val="00BA59E3"/>
    <w:rsid w:val="00BA5B13"/>
    <w:rsid w:val="00BA77B8"/>
    <w:rsid w:val="00BB041B"/>
    <w:rsid w:val="00BB0DA1"/>
    <w:rsid w:val="00BB1F37"/>
    <w:rsid w:val="00BB6A13"/>
    <w:rsid w:val="00BC1CF5"/>
    <w:rsid w:val="00BC1F07"/>
    <w:rsid w:val="00BC430A"/>
    <w:rsid w:val="00BC554B"/>
    <w:rsid w:val="00BC58FC"/>
    <w:rsid w:val="00BC5CDF"/>
    <w:rsid w:val="00BD1909"/>
    <w:rsid w:val="00BD6495"/>
    <w:rsid w:val="00BD6A40"/>
    <w:rsid w:val="00BD7389"/>
    <w:rsid w:val="00BE1628"/>
    <w:rsid w:val="00BE49BA"/>
    <w:rsid w:val="00BE6C26"/>
    <w:rsid w:val="00BE7705"/>
    <w:rsid w:val="00BF62D9"/>
    <w:rsid w:val="00BF65AC"/>
    <w:rsid w:val="00BF688A"/>
    <w:rsid w:val="00BF6DD9"/>
    <w:rsid w:val="00C00F81"/>
    <w:rsid w:val="00C0145B"/>
    <w:rsid w:val="00C0414F"/>
    <w:rsid w:val="00C04B1D"/>
    <w:rsid w:val="00C05041"/>
    <w:rsid w:val="00C11431"/>
    <w:rsid w:val="00C11A97"/>
    <w:rsid w:val="00C11DCC"/>
    <w:rsid w:val="00C1496E"/>
    <w:rsid w:val="00C201E1"/>
    <w:rsid w:val="00C21DDF"/>
    <w:rsid w:val="00C22277"/>
    <w:rsid w:val="00C23331"/>
    <w:rsid w:val="00C2532C"/>
    <w:rsid w:val="00C269E6"/>
    <w:rsid w:val="00C26A16"/>
    <w:rsid w:val="00C2792F"/>
    <w:rsid w:val="00C32930"/>
    <w:rsid w:val="00C33541"/>
    <w:rsid w:val="00C33595"/>
    <w:rsid w:val="00C33C24"/>
    <w:rsid w:val="00C34168"/>
    <w:rsid w:val="00C36B30"/>
    <w:rsid w:val="00C40E01"/>
    <w:rsid w:val="00C4205C"/>
    <w:rsid w:val="00C42624"/>
    <w:rsid w:val="00C42877"/>
    <w:rsid w:val="00C42938"/>
    <w:rsid w:val="00C43162"/>
    <w:rsid w:val="00C43808"/>
    <w:rsid w:val="00C54389"/>
    <w:rsid w:val="00C54B74"/>
    <w:rsid w:val="00C575FE"/>
    <w:rsid w:val="00C66FBE"/>
    <w:rsid w:val="00C7065F"/>
    <w:rsid w:val="00C72EF3"/>
    <w:rsid w:val="00C73743"/>
    <w:rsid w:val="00C75732"/>
    <w:rsid w:val="00C759BA"/>
    <w:rsid w:val="00C82F2A"/>
    <w:rsid w:val="00C82F41"/>
    <w:rsid w:val="00C830AB"/>
    <w:rsid w:val="00C845A9"/>
    <w:rsid w:val="00C85158"/>
    <w:rsid w:val="00C85359"/>
    <w:rsid w:val="00C85B7C"/>
    <w:rsid w:val="00C87FC4"/>
    <w:rsid w:val="00C9084C"/>
    <w:rsid w:val="00C91C07"/>
    <w:rsid w:val="00C95B56"/>
    <w:rsid w:val="00C9678C"/>
    <w:rsid w:val="00C96840"/>
    <w:rsid w:val="00CA29FF"/>
    <w:rsid w:val="00CA44CE"/>
    <w:rsid w:val="00CA4C8F"/>
    <w:rsid w:val="00CA5E48"/>
    <w:rsid w:val="00CA5FFE"/>
    <w:rsid w:val="00CA6AF5"/>
    <w:rsid w:val="00CA6C0C"/>
    <w:rsid w:val="00CB2F3B"/>
    <w:rsid w:val="00CB4CC6"/>
    <w:rsid w:val="00CB4FD9"/>
    <w:rsid w:val="00CB537C"/>
    <w:rsid w:val="00CB5951"/>
    <w:rsid w:val="00CB6899"/>
    <w:rsid w:val="00CB7070"/>
    <w:rsid w:val="00CB7DFE"/>
    <w:rsid w:val="00CC2A19"/>
    <w:rsid w:val="00CD0F5A"/>
    <w:rsid w:val="00CD1B30"/>
    <w:rsid w:val="00CE717E"/>
    <w:rsid w:val="00CE7FCB"/>
    <w:rsid w:val="00CF1477"/>
    <w:rsid w:val="00CF258F"/>
    <w:rsid w:val="00CF4CE0"/>
    <w:rsid w:val="00CF7008"/>
    <w:rsid w:val="00D00D7B"/>
    <w:rsid w:val="00D0175F"/>
    <w:rsid w:val="00D019B3"/>
    <w:rsid w:val="00D01EB6"/>
    <w:rsid w:val="00D04CE7"/>
    <w:rsid w:val="00D0519C"/>
    <w:rsid w:val="00D07C25"/>
    <w:rsid w:val="00D11975"/>
    <w:rsid w:val="00D12285"/>
    <w:rsid w:val="00D12630"/>
    <w:rsid w:val="00D16E6A"/>
    <w:rsid w:val="00D22D1B"/>
    <w:rsid w:val="00D30B40"/>
    <w:rsid w:val="00D31B85"/>
    <w:rsid w:val="00D31C6B"/>
    <w:rsid w:val="00D3264C"/>
    <w:rsid w:val="00D3328D"/>
    <w:rsid w:val="00D34C84"/>
    <w:rsid w:val="00D40DD6"/>
    <w:rsid w:val="00D44BBD"/>
    <w:rsid w:val="00D44FBB"/>
    <w:rsid w:val="00D517BE"/>
    <w:rsid w:val="00D51D35"/>
    <w:rsid w:val="00D54593"/>
    <w:rsid w:val="00D54AC5"/>
    <w:rsid w:val="00D57C96"/>
    <w:rsid w:val="00D57CF5"/>
    <w:rsid w:val="00D65BC2"/>
    <w:rsid w:val="00D669F7"/>
    <w:rsid w:val="00D66C4E"/>
    <w:rsid w:val="00D67A08"/>
    <w:rsid w:val="00D70B37"/>
    <w:rsid w:val="00D7183D"/>
    <w:rsid w:val="00D737ED"/>
    <w:rsid w:val="00D73AF9"/>
    <w:rsid w:val="00D7537B"/>
    <w:rsid w:val="00D777A1"/>
    <w:rsid w:val="00D77D88"/>
    <w:rsid w:val="00D80E0F"/>
    <w:rsid w:val="00D85959"/>
    <w:rsid w:val="00D87F13"/>
    <w:rsid w:val="00D87F8E"/>
    <w:rsid w:val="00D90182"/>
    <w:rsid w:val="00D906C3"/>
    <w:rsid w:val="00D91F21"/>
    <w:rsid w:val="00D943D6"/>
    <w:rsid w:val="00D95918"/>
    <w:rsid w:val="00DA06D0"/>
    <w:rsid w:val="00DA3C76"/>
    <w:rsid w:val="00DB5D06"/>
    <w:rsid w:val="00DB6F1F"/>
    <w:rsid w:val="00DC1256"/>
    <w:rsid w:val="00DC1A32"/>
    <w:rsid w:val="00DC3D29"/>
    <w:rsid w:val="00DC68ED"/>
    <w:rsid w:val="00DC6FBB"/>
    <w:rsid w:val="00DD1B41"/>
    <w:rsid w:val="00DD3570"/>
    <w:rsid w:val="00DD3B51"/>
    <w:rsid w:val="00DD3FEB"/>
    <w:rsid w:val="00DD4FDF"/>
    <w:rsid w:val="00DE3FEB"/>
    <w:rsid w:val="00DE59D6"/>
    <w:rsid w:val="00DF4844"/>
    <w:rsid w:val="00DF6AAE"/>
    <w:rsid w:val="00DF79CF"/>
    <w:rsid w:val="00DF7B10"/>
    <w:rsid w:val="00E053C1"/>
    <w:rsid w:val="00E0540C"/>
    <w:rsid w:val="00E06420"/>
    <w:rsid w:val="00E1018B"/>
    <w:rsid w:val="00E10203"/>
    <w:rsid w:val="00E1374A"/>
    <w:rsid w:val="00E23BB2"/>
    <w:rsid w:val="00E2586E"/>
    <w:rsid w:val="00E26025"/>
    <w:rsid w:val="00E32F6F"/>
    <w:rsid w:val="00E34069"/>
    <w:rsid w:val="00E40176"/>
    <w:rsid w:val="00E412EE"/>
    <w:rsid w:val="00E413BC"/>
    <w:rsid w:val="00E4379B"/>
    <w:rsid w:val="00E52674"/>
    <w:rsid w:val="00E62607"/>
    <w:rsid w:val="00E62954"/>
    <w:rsid w:val="00E67762"/>
    <w:rsid w:val="00E700DD"/>
    <w:rsid w:val="00E717B3"/>
    <w:rsid w:val="00E72354"/>
    <w:rsid w:val="00E74976"/>
    <w:rsid w:val="00E77FE3"/>
    <w:rsid w:val="00E82589"/>
    <w:rsid w:val="00E8483F"/>
    <w:rsid w:val="00E858A2"/>
    <w:rsid w:val="00E9133F"/>
    <w:rsid w:val="00EA01CB"/>
    <w:rsid w:val="00EA0CDD"/>
    <w:rsid w:val="00EA2C4B"/>
    <w:rsid w:val="00EA7C15"/>
    <w:rsid w:val="00EB00DD"/>
    <w:rsid w:val="00EB49EF"/>
    <w:rsid w:val="00EB6B36"/>
    <w:rsid w:val="00EC4278"/>
    <w:rsid w:val="00EE2CE2"/>
    <w:rsid w:val="00EE52F6"/>
    <w:rsid w:val="00EE6018"/>
    <w:rsid w:val="00EE7AFC"/>
    <w:rsid w:val="00EF06C6"/>
    <w:rsid w:val="00EF4F70"/>
    <w:rsid w:val="00EF5B2C"/>
    <w:rsid w:val="00F0386E"/>
    <w:rsid w:val="00F05D38"/>
    <w:rsid w:val="00F10A7C"/>
    <w:rsid w:val="00F1266F"/>
    <w:rsid w:val="00F138C8"/>
    <w:rsid w:val="00F20887"/>
    <w:rsid w:val="00F21A76"/>
    <w:rsid w:val="00F22985"/>
    <w:rsid w:val="00F23DB6"/>
    <w:rsid w:val="00F25526"/>
    <w:rsid w:val="00F271C8"/>
    <w:rsid w:val="00F30386"/>
    <w:rsid w:val="00F316B3"/>
    <w:rsid w:val="00F35500"/>
    <w:rsid w:val="00F36924"/>
    <w:rsid w:val="00F37FB1"/>
    <w:rsid w:val="00F4174D"/>
    <w:rsid w:val="00F4280A"/>
    <w:rsid w:val="00F43E46"/>
    <w:rsid w:val="00F4520B"/>
    <w:rsid w:val="00F52EAA"/>
    <w:rsid w:val="00F54C33"/>
    <w:rsid w:val="00F56C77"/>
    <w:rsid w:val="00F708F4"/>
    <w:rsid w:val="00F72B8A"/>
    <w:rsid w:val="00F80342"/>
    <w:rsid w:val="00F81764"/>
    <w:rsid w:val="00F81BA0"/>
    <w:rsid w:val="00F84773"/>
    <w:rsid w:val="00F90628"/>
    <w:rsid w:val="00F930B8"/>
    <w:rsid w:val="00F93368"/>
    <w:rsid w:val="00F955E6"/>
    <w:rsid w:val="00FA0392"/>
    <w:rsid w:val="00FA045E"/>
    <w:rsid w:val="00FA0542"/>
    <w:rsid w:val="00FA2B5B"/>
    <w:rsid w:val="00FA67B9"/>
    <w:rsid w:val="00FA6C1E"/>
    <w:rsid w:val="00FB01A7"/>
    <w:rsid w:val="00FB12E7"/>
    <w:rsid w:val="00FC15BC"/>
    <w:rsid w:val="00FC1B49"/>
    <w:rsid w:val="00FC34C1"/>
    <w:rsid w:val="00FC6326"/>
    <w:rsid w:val="00FC6408"/>
    <w:rsid w:val="00FC79F2"/>
    <w:rsid w:val="00FD5BB1"/>
    <w:rsid w:val="00FE1E66"/>
    <w:rsid w:val="00FE3534"/>
    <w:rsid w:val="00FF2D5B"/>
    <w:rsid w:val="00FF67F5"/>
    <w:rsid w:val="00FF77E6"/>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E7C96B"/>
  <w15:chartTrackingRefBased/>
  <w15:docId w15:val="{699CA1F2-60E3-41CB-9449-785B6EB96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222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277"/>
  </w:style>
  <w:style w:type="paragraph" w:styleId="Footer">
    <w:name w:val="footer"/>
    <w:basedOn w:val="Normal"/>
    <w:link w:val="FooterChar"/>
    <w:uiPriority w:val="99"/>
    <w:unhideWhenUsed/>
    <w:rsid w:val="00C222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277"/>
  </w:style>
  <w:style w:type="character" w:styleId="Hyperlink">
    <w:name w:val="Hyperlink"/>
    <w:basedOn w:val="DefaultParagraphFont"/>
    <w:uiPriority w:val="99"/>
    <w:unhideWhenUsed/>
    <w:rsid w:val="008261FD"/>
    <w:rPr>
      <w:color w:val="0563C1" w:themeColor="hyperlink"/>
      <w:u w:val="single"/>
    </w:rPr>
  </w:style>
  <w:style w:type="character" w:styleId="UnresolvedMention">
    <w:name w:val="Unresolved Mention"/>
    <w:basedOn w:val="DefaultParagraphFont"/>
    <w:uiPriority w:val="99"/>
    <w:semiHidden/>
    <w:unhideWhenUsed/>
    <w:rsid w:val="008261FD"/>
    <w:rPr>
      <w:color w:val="605E5C"/>
      <w:shd w:val="clear" w:color="auto" w:fill="E1DFDD"/>
    </w:rPr>
  </w:style>
  <w:style w:type="character" w:styleId="CommentReference">
    <w:name w:val="annotation reference"/>
    <w:basedOn w:val="DefaultParagraphFont"/>
    <w:uiPriority w:val="99"/>
    <w:semiHidden/>
    <w:unhideWhenUsed/>
    <w:rsid w:val="00D12630"/>
    <w:rPr>
      <w:sz w:val="16"/>
      <w:szCs w:val="16"/>
    </w:rPr>
  </w:style>
  <w:style w:type="paragraph" w:styleId="CommentText">
    <w:name w:val="annotation text"/>
    <w:basedOn w:val="Normal"/>
    <w:link w:val="CommentTextChar"/>
    <w:uiPriority w:val="99"/>
    <w:semiHidden/>
    <w:unhideWhenUsed/>
    <w:rsid w:val="00D12630"/>
    <w:pPr>
      <w:spacing w:line="240" w:lineRule="auto"/>
    </w:pPr>
    <w:rPr>
      <w:sz w:val="20"/>
      <w:szCs w:val="20"/>
    </w:rPr>
  </w:style>
  <w:style w:type="character" w:customStyle="1" w:styleId="CommentTextChar">
    <w:name w:val="Comment Text Char"/>
    <w:basedOn w:val="DefaultParagraphFont"/>
    <w:link w:val="CommentText"/>
    <w:uiPriority w:val="99"/>
    <w:semiHidden/>
    <w:rsid w:val="00D12630"/>
    <w:rPr>
      <w:sz w:val="20"/>
      <w:szCs w:val="20"/>
    </w:rPr>
  </w:style>
  <w:style w:type="paragraph" w:styleId="CommentSubject">
    <w:name w:val="annotation subject"/>
    <w:basedOn w:val="CommentText"/>
    <w:next w:val="CommentText"/>
    <w:link w:val="CommentSubjectChar"/>
    <w:uiPriority w:val="99"/>
    <w:semiHidden/>
    <w:unhideWhenUsed/>
    <w:rsid w:val="00D12630"/>
    <w:rPr>
      <w:b/>
      <w:bCs/>
    </w:rPr>
  </w:style>
  <w:style w:type="character" w:customStyle="1" w:styleId="CommentSubjectChar">
    <w:name w:val="Comment Subject Char"/>
    <w:basedOn w:val="CommentTextChar"/>
    <w:link w:val="CommentSubject"/>
    <w:uiPriority w:val="99"/>
    <w:semiHidden/>
    <w:rsid w:val="00D12630"/>
    <w:rPr>
      <w:b/>
      <w:bCs/>
      <w:sz w:val="20"/>
      <w:szCs w:val="20"/>
    </w:rPr>
  </w:style>
  <w:style w:type="paragraph" w:styleId="BalloonText">
    <w:name w:val="Balloon Text"/>
    <w:basedOn w:val="Normal"/>
    <w:link w:val="BalloonTextChar"/>
    <w:uiPriority w:val="99"/>
    <w:semiHidden/>
    <w:unhideWhenUsed/>
    <w:rsid w:val="00D126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2630"/>
    <w:rPr>
      <w:rFonts w:ascii="Segoe UI" w:hAnsi="Segoe UI" w:cs="Segoe UI"/>
      <w:sz w:val="18"/>
      <w:szCs w:val="18"/>
    </w:rPr>
  </w:style>
  <w:style w:type="paragraph" w:styleId="ListParagraph">
    <w:name w:val="List Paragraph"/>
    <w:basedOn w:val="Normal"/>
    <w:uiPriority w:val="34"/>
    <w:qFormat/>
    <w:rsid w:val="00DB6F1F"/>
    <w:pPr>
      <w:ind w:left="720"/>
      <w:contextualSpacing/>
    </w:pPr>
  </w:style>
  <w:style w:type="character" w:styleId="PlaceholderText">
    <w:name w:val="Placeholder Text"/>
    <w:basedOn w:val="DefaultParagraphFont"/>
    <w:uiPriority w:val="99"/>
    <w:semiHidden/>
    <w:rsid w:val="00434F45"/>
    <w:rPr>
      <w:color w:val="808080"/>
    </w:rPr>
  </w:style>
  <w:style w:type="character" w:styleId="FollowedHyperlink">
    <w:name w:val="FollowedHyperlink"/>
    <w:basedOn w:val="DefaultParagraphFont"/>
    <w:uiPriority w:val="99"/>
    <w:semiHidden/>
    <w:unhideWhenUsed/>
    <w:rsid w:val="00875CAE"/>
    <w:rPr>
      <w:color w:val="954F72" w:themeColor="followedHyperlink"/>
      <w:u w:val="single"/>
    </w:rPr>
  </w:style>
  <w:style w:type="paragraph" w:styleId="Revision">
    <w:name w:val="Revision"/>
    <w:hidden/>
    <w:uiPriority w:val="99"/>
    <w:semiHidden/>
    <w:rsid w:val="00D12285"/>
    <w:pPr>
      <w:spacing w:after="0" w:line="240" w:lineRule="auto"/>
    </w:pPr>
  </w:style>
  <w:style w:type="table" w:styleId="TableGrid">
    <w:name w:val="Table Grid"/>
    <w:basedOn w:val="TableNormal"/>
    <w:uiPriority w:val="39"/>
    <w:rsid w:val="00CB53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7D2C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948794">
      <w:bodyDiv w:val="1"/>
      <w:marLeft w:val="0"/>
      <w:marRight w:val="0"/>
      <w:marTop w:val="0"/>
      <w:marBottom w:val="0"/>
      <w:divBdr>
        <w:top w:val="none" w:sz="0" w:space="0" w:color="auto"/>
        <w:left w:val="none" w:sz="0" w:space="0" w:color="auto"/>
        <w:bottom w:val="none" w:sz="0" w:space="0" w:color="auto"/>
        <w:right w:val="none" w:sz="0" w:space="0" w:color="auto"/>
      </w:divBdr>
      <w:divsChild>
        <w:div w:id="1941529490">
          <w:marLeft w:val="446"/>
          <w:marRight w:val="0"/>
          <w:marTop w:val="200"/>
          <w:marBottom w:val="120"/>
          <w:divBdr>
            <w:top w:val="none" w:sz="0" w:space="0" w:color="auto"/>
            <w:left w:val="none" w:sz="0" w:space="0" w:color="auto"/>
            <w:bottom w:val="none" w:sz="0" w:space="0" w:color="auto"/>
            <w:right w:val="none" w:sz="0" w:space="0" w:color="auto"/>
          </w:divBdr>
        </w:div>
      </w:divsChild>
    </w:div>
    <w:div w:id="45570985">
      <w:bodyDiv w:val="1"/>
      <w:marLeft w:val="0"/>
      <w:marRight w:val="0"/>
      <w:marTop w:val="0"/>
      <w:marBottom w:val="0"/>
      <w:divBdr>
        <w:top w:val="none" w:sz="0" w:space="0" w:color="auto"/>
        <w:left w:val="none" w:sz="0" w:space="0" w:color="auto"/>
        <w:bottom w:val="none" w:sz="0" w:space="0" w:color="auto"/>
        <w:right w:val="none" w:sz="0" w:space="0" w:color="auto"/>
      </w:divBdr>
    </w:div>
    <w:div w:id="90509707">
      <w:bodyDiv w:val="1"/>
      <w:marLeft w:val="0"/>
      <w:marRight w:val="0"/>
      <w:marTop w:val="0"/>
      <w:marBottom w:val="0"/>
      <w:divBdr>
        <w:top w:val="none" w:sz="0" w:space="0" w:color="auto"/>
        <w:left w:val="none" w:sz="0" w:space="0" w:color="auto"/>
        <w:bottom w:val="none" w:sz="0" w:space="0" w:color="auto"/>
        <w:right w:val="none" w:sz="0" w:space="0" w:color="auto"/>
      </w:divBdr>
    </w:div>
    <w:div w:id="331102263">
      <w:bodyDiv w:val="1"/>
      <w:marLeft w:val="0"/>
      <w:marRight w:val="0"/>
      <w:marTop w:val="0"/>
      <w:marBottom w:val="0"/>
      <w:divBdr>
        <w:top w:val="none" w:sz="0" w:space="0" w:color="auto"/>
        <w:left w:val="none" w:sz="0" w:space="0" w:color="auto"/>
        <w:bottom w:val="none" w:sz="0" w:space="0" w:color="auto"/>
        <w:right w:val="none" w:sz="0" w:space="0" w:color="auto"/>
      </w:divBdr>
    </w:div>
    <w:div w:id="619650653">
      <w:bodyDiv w:val="1"/>
      <w:marLeft w:val="0"/>
      <w:marRight w:val="0"/>
      <w:marTop w:val="0"/>
      <w:marBottom w:val="0"/>
      <w:divBdr>
        <w:top w:val="none" w:sz="0" w:space="0" w:color="auto"/>
        <w:left w:val="none" w:sz="0" w:space="0" w:color="auto"/>
        <w:bottom w:val="none" w:sz="0" w:space="0" w:color="auto"/>
        <w:right w:val="none" w:sz="0" w:space="0" w:color="auto"/>
      </w:divBdr>
    </w:div>
    <w:div w:id="795029482">
      <w:bodyDiv w:val="1"/>
      <w:marLeft w:val="0"/>
      <w:marRight w:val="0"/>
      <w:marTop w:val="0"/>
      <w:marBottom w:val="0"/>
      <w:divBdr>
        <w:top w:val="none" w:sz="0" w:space="0" w:color="auto"/>
        <w:left w:val="none" w:sz="0" w:space="0" w:color="auto"/>
        <w:bottom w:val="none" w:sz="0" w:space="0" w:color="auto"/>
        <w:right w:val="none" w:sz="0" w:space="0" w:color="auto"/>
      </w:divBdr>
    </w:div>
    <w:div w:id="963775606">
      <w:bodyDiv w:val="1"/>
      <w:marLeft w:val="0"/>
      <w:marRight w:val="0"/>
      <w:marTop w:val="0"/>
      <w:marBottom w:val="0"/>
      <w:divBdr>
        <w:top w:val="none" w:sz="0" w:space="0" w:color="auto"/>
        <w:left w:val="none" w:sz="0" w:space="0" w:color="auto"/>
        <w:bottom w:val="none" w:sz="0" w:space="0" w:color="auto"/>
        <w:right w:val="none" w:sz="0" w:space="0" w:color="auto"/>
      </w:divBdr>
    </w:div>
    <w:div w:id="1466435012">
      <w:bodyDiv w:val="1"/>
      <w:marLeft w:val="0"/>
      <w:marRight w:val="0"/>
      <w:marTop w:val="0"/>
      <w:marBottom w:val="0"/>
      <w:divBdr>
        <w:top w:val="none" w:sz="0" w:space="0" w:color="auto"/>
        <w:left w:val="none" w:sz="0" w:space="0" w:color="auto"/>
        <w:bottom w:val="none" w:sz="0" w:space="0" w:color="auto"/>
        <w:right w:val="none" w:sz="0" w:space="0" w:color="auto"/>
      </w:divBdr>
      <w:divsChild>
        <w:div w:id="1619795222">
          <w:marLeft w:val="0"/>
          <w:marRight w:val="0"/>
          <w:marTop w:val="0"/>
          <w:marBottom w:val="720"/>
          <w:divBdr>
            <w:top w:val="none" w:sz="0" w:space="0" w:color="auto"/>
            <w:left w:val="none" w:sz="0" w:space="0" w:color="auto"/>
            <w:bottom w:val="single" w:sz="6" w:space="30" w:color="BBC5D2"/>
            <w:right w:val="none" w:sz="0" w:space="0" w:color="auto"/>
          </w:divBdr>
          <w:divsChild>
            <w:div w:id="276331895">
              <w:marLeft w:val="0"/>
              <w:marRight w:val="0"/>
              <w:marTop w:val="0"/>
              <w:marBottom w:val="0"/>
              <w:divBdr>
                <w:top w:val="none" w:sz="0" w:space="0" w:color="auto"/>
                <w:left w:val="none" w:sz="0" w:space="0" w:color="auto"/>
                <w:bottom w:val="none" w:sz="0" w:space="0" w:color="auto"/>
                <w:right w:val="none" w:sz="0" w:space="0" w:color="auto"/>
              </w:divBdr>
            </w:div>
          </w:divsChild>
        </w:div>
        <w:div w:id="178199266">
          <w:marLeft w:val="0"/>
          <w:marRight w:val="0"/>
          <w:marTop w:val="0"/>
          <w:marBottom w:val="0"/>
          <w:divBdr>
            <w:top w:val="none" w:sz="0" w:space="0" w:color="auto"/>
            <w:left w:val="none" w:sz="0" w:space="0" w:color="auto"/>
            <w:bottom w:val="none" w:sz="0" w:space="0" w:color="auto"/>
            <w:right w:val="none" w:sz="0" w:space="0" w:color="auto"/>
          </w:divBdr>
          <w:divsChild>
            <w:div w:id="1530413311">
              <w:marLeft w:val="0"/>
              <w:marRight w:val="0"/>
              <w:marTop w:val="0"/>
              <w:marBottom w:val="0"/>
              <w:divBdr>
                <w:top w:val="none" w:sz="0" w:space="0" w:color="auto"/>
                <w:left w:val="none" w:sz="0" w:space="0" w:color="auto"/>
                <w:bottom w:val="none" w:sz="0" w:space="0" w:color="auto"/>
                <w:right w:val="none" w:sz="0" w:space="0" w:color="auto"/>
              </w:divBdr>
              <w:divsChild>
                <w:div w:id="1698189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2375229">
      <w:bodyDiv w:val="1"/>
      <w:marLeft w:val="0"/>
      <w:marRight w:val="0"/>
      <w:marTop w:val="0"/>
      <w:marBottom w:val="0"/>
      <w:divBdr>
        <w:top w:val="none" w:sz="0" w:space="0" w:color="auto"/>
        <w:left w:val="none" w:sz="0" w:space="0" w:color="auto"/>
        <w:bottom w:val="none" w:sz="0" w:space="0" w:color="auto"/>
        <w:right w:val="none" w:sz="0" w:space="0" w:color="auto"/>
      </w:divBdr>
    </w:div>
    <w:div w:id="1718356603">
      <w:bodyDiv w:val="1"/>
      <w:marLeft w:val="0"/>
      <w:marRight w:val="0"/>
      <w:marTop w:val="0"/>
      <w:marBottom w:val="0"/>
      <w:divBdr>
        <w:top w:val="none" w:sz="0" w:space="0" w:color="auto"/>
        <w:left w:val="none" w:sz="0" w:space="0" w:color="auto"/>
        <w:bottom w:val="none" w:sz="0" w:space="0" w:color="auto"/>
        <w:right w:val="none" w:sz="0" w:space="0" w:color="auto"/>
      </w:divBdr>
    </w:div>
    <w:div w:id="1881747811">
      <w:bodyDiv w:val="1"/>
      <w:marLeft w:val="0"/>
      <w:marRight w:val="0"/>
      <w:marTop w:val="0"/>
      <w:marBottom w:val="0"/>
      <w:divBdr>
        <w:top w:val="none" w:sz="0" w:space="0" w:color="auto"/>
        <w:left w:val="none" w:sz="0" w:space="0" w:color="auto"/>
        <w:bottom w:val="none" w:sz="0" w:space="0" w:color="auto"/>
        <w:right w:val="none" w:sz="0" w:space="0" w:color="auto"/>
      </w:divBdr>
    </w:div>
    <w:div w:id="1924138927">
      <w:bodyDiv w:val="1"/>
      <w:marLeft w:val="0"/>
      <w:marRight w:val="0"/>
      <w:marTop w:val="0"/>
      <w:marBottom w:val="0"/>
      <w:divBdr>
        <w:top w:val="none" w:sz="0" w:space="0" w:color="auto"/>
        <w:left w:val="none" w:sz="0" w:space="0" w:color="auto"/>
        <w:bottom w:val="none" w:sz="0" w:space="0" w:color="auto"/>
        <w:right w:val="none" w:sz="0" w:space="0" w:color="auto"/>
      </w:divBdr>
    </w:div>
    <w:div w:id="1939480459">
      <w:bodyDiv w:val="1"/>
      <w:marLeft w:val="0"/>
      <w:marRight w:val="0"/>
      <w:marTop w:val="0"/>
      <w:marBottom w:val="0"/>
      <w:divBdr>
        <w:top w:val="none" w:sz="0" w:space="0" w:color="auto"/>
        <w:left w:val="none" w:sz="0" w:space="0" w:color="auto"/>
        <w:bottom w:val="none" w:sz="0" w:space="0" w:color="auto"/>
        <w:right w:val="none" w:sz="0" w:space="0" w:color="auto"/>
      </w:divBdr>
    </w:div>
    <w:div w:id="2141923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lsevier.com/journals/vaccine/0264-410x/guide-for-author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8BEF3-494F-48E5-A499-D6D1F2E3A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55351</Words>
  <Characters>315501</Characters>
  <Application>Microsoft Office Word</Application>
  <DocSecurity>0</DocSecurity>
  <Lines>2629</Lines>
  <Paragraphs>7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 So Yoon</dc:creator>
  <cp:keywords/>
  <dc:description/>
  <cp:lastModifiedBy>Austin R Carter</cp:lastModifiedBy>
  <cp:revision>43</cp:revision>
  <cp:lastPrinted>2021-03-26T08:10:00Z</cp:lastPrinted>
  <dcterms:created xsi:type="dcterms:W3CDTF">2021-04-01T19:27:00Z</dcterms:created>
  <dcterms:modified xsi:type="dcterms:W3CDTF">2021-04-01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2d88599-e7aa-364a-bd7f-331b0a68fcbb</vt:lpwstr>
  </property>
  <property fmtid="{D5CDD505-2E9C-101B-9397-08002B2CF9AE}" pid="24" name="Mendeley Citation Style_1">
    <vt:lpwstr>http://www.zotero.org/styles/american-medical-association</vt:lpwstr>
  </property>
</Properties>
</file>